
<file path=[Content_Types].xml><?xml version="1.0" encoding="utf-8"?>
<Types xmlns="http://schemas.openxmlformats.org/package/2006/content-types">
  <Default Extension="png" ContentType="image/png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D98EA2A" w14:textId="61BB4EA1" w:rsidR="00701097" w:rsidRPr="005A6C2B" w:rsidRDefault="00152083" w:rsidP="0004147D">
      <w:pPr>
        <w:pStyle w:val="Caption"/>
        <w:sectPr w:rsidR="00701097" w:rsidRPr="005A6C2B" w:rsidSect="007C3A38">
          <w:footerReference w:type="default" r:id="rId8"/>
          <w:pgSz w:w="11906" w:h="16838"/>
          <w:pgMar w:top="1701" w:right="1418" w:bottom="1418" w:left="1418" w:header="709" w:footer="709" w:gutter="0"/>
          <w:pgNumType w:fmt="lowerRoman" w:start="1"/>
          <w:cols w:space="708"/>
        </w:sectPr>
      </w:pPr>
      <w:bookmarkStart w:id="0" w:name="_GoBack"/>
      <w:r w:rsidRPr="00E55E0B">
        <w:rPr>
          <w:lang w:eastAsia="sl-SI"/>
        </w:rPr>
        <w:drawing>
          <wp:anchor distT="0" distB="0" distL="114300" distR="114300" simplePos="0" relativeHeight="251661312" behindDoc="0" locked="0" layoutInCell="1" allowOverlap="1" wp14:anchorId="46B71AB9" wp14:editId="1C7D1617">
            <wp:simplePos x="0" y="0"/>
            <wp:positionH relativeFrom="column">
              <wp:posOffset>-1014095</wp:posOffset>
            </wp:positionH>
            <wp:positionV relativeFrom="paragraph">
              <wp:posOffset>-1070610</wp:posOffset>
            </wp:positionV>
            <wp:extent cx="4682490" cy="12164695"/>
            <wp:effectExtent l="0" t="0" r="3810" b="8255"/>
            <wp:wrapNone/>
            <wp:docPr id="21" name="Picture 21">
              <a:extLst xmlns:a="http://schemas.openxmlformats.org/drawingml/2006/main">
                <a:ext uri="{C183D7F6-B498-43B3-948B-1728B52AA6E4}">
                  <adec:decorative xmlns:adec="http://schemas.microsoft.com/office/drawing/2017/decorative" val="1"/>
                </a:ext>
              </a:extLst>
            </wp:docPr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Picture 21"/>
                    <pic:cNvPicPr>
                      <a:picLocks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82490" cy="1216469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bookmarkEnd w:id="0"/>
      <w:r w:rsidR="003972D3" w:rsidRPr="00E55E0B">
        <w:rPr>
          <w:lang w:eastAsia="sl-SI"/>
        </w:rPr>
        <mc:AlternateContent>
          <mc:Choice Requires="wps">
            <w:drawing>
              <wp:anchor distT="0" distB="0" distL="114300" distR="114300" simplePos="0" relativeHeight="251659262" behindDoc="0" locked="0" layoutInCell="1" allowOverlap="1" wp14:anchorId="174E3CA4" wp14:editId="2DC2DBBD">
                <wp:simplePos x="0" y="0"/>
                <wp:positionH relativeFrom="column">
                  <wp:posOffset>2823845</wp:posOffset>
                </wp:positionH>
                <wp:positionV relativeFrom="paragraph">
                  <wp:posOffset>1377315</wp:posOffset>
                </wp:positionV>
                <wp:extent cx="3408680" cy="7828280"/>
                <wp:effectExtent l="0" t="0" r="1270" b="1270"/>
                <wp:wrapNone/>
                <wp:docPr id="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08680" cy="782828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txbx>
                        <w:txbxContent>
                          <w:p w14:paraId="221D6248" w14:textId="77777777" w:rsidR="00DD7AC7" w:rsidRPr="002E7C30" w:rsidRDefault="00DD7AC7" w:rsidP="002E7C30">
                            <w:pPr>
                              <w:pStyle w:val="NaslovnicanaslovUMAR"/>
                              <w:spacing w:line="240" w:lineRule="auto"/>
                              <w:rPr>
                                <w:rFonts w:ascii="Myriad Pro" w:hAnsi="Myriad Pro"/>
                                <w:sz w:val="26"/>
                                <w:szCs w:val="26"/>
                              </w:rPr>
                            </w:pPr>
                          </w:p>
                          <w:p w14:paraId="5C50208C" w14:textId="77777777" w:rsidR="00DD7AC7" w:rsidRPr="002E7C30" w:rsidRDefault="00DD7AC7" w:rsidP="002E7C30">
                            <w:pPr>
                              <w:pStyle w:val="NaslovnicanaslovUMAR"/>
                              <w:spacing w:line="240" w:lineRule="auto"/>
                              <w:rPr>
                                <w:rFonts w:ascii="Myriad Pro" w:hAnsi="Myriad Pro"/>
                                <w:sz w:val="26"/>
                                <w:szCs w:val="26"/>
                              </w:rPr>
                            </w:pPr>
                          </w:p>
                          <w:p w14:paraId="08FD8423" w14:textId="77777777" w:rsidR="00DD7AC7" w:rsidRPr="002E7C30" w:rsidRDefault="00DD7AC7" w:rsidP="002E7C30">
                            <w:pPr>
                              <w:pStyle w:val="NaslovnicanaslovUMAR"/>
                              <w:rPr>
                                <w:rFonts w:ascii="Myriad Pro" w:hAnsi="Myriad Pro"/>
                                <w:sz w:val="26"/>
                                <w:szCs w:val="26"/>
                              </w:rPr>
                            </w:pPr>
                            <w:r w:rsidRPr="002E7C30">
                              <w:rPr>
                                <w:rFonts w:ascii="Myriad Pro" w:hAnsi="Myriad Pro"/>
                                <w:sz w:val="26"/>
                                <w:szCs w:val="26"/>
                              </w:rPr>
                              <w:t>Kratke analize</w:t>
                            </w:r>
                          </w:p>
                          <w:p w14:paraId="00C2EE10" w14:textId="28E0F85C" w:rsidR="00DD7AC7" w:rsidRPr="002E7C30" w:rsidRDefault="00DD7AC7" w:rsidP="002E7C30">
                            <w:pPr>
                              <w:pStyle w:val="NaslovnicanaslovUMAR"/>
                              <w:spacing w:line="240" w:lineRule="auto"/>
                              <w:rPr>
                                <w:rFonts w:ascii="Myriad Pro" w:hAnsi="Myriad Pro"/>
                                <w:b w:val="0"/>
                                <w:bCs/>
                                <w:sz w:val="26"/>
                                <w:szCs w:val="26"/>
                              </w:rPr>
                            </w:pPr>
                            <w:r>
                              <w:rPr>
                                <w:rFonts w:ascii="Myriad Pro" w:hAnsi="Myriad Pro"/>
                                <w:b w:val="0"/>
                                <w:bCs/>
                                <w:sz w:val="26"/>
                                <w:szCs w:val="26"/>
                              </w:rPr>
                              <w:t>Oktober 2023</w:t>
                            </w:r>
                          </w:p>
                          <w:p w14:paraId="513389E5" w14:textId="77777777" w:rsidR="00DD7AC7" w:rsidRPr="002E7C30" w:rsidRDefault="00DD7AC7" w:rsidP="002E7C30">
                            <w:pPr>
                              <w:pStyle w:val="NaslovnicanaslovUMAR"/>
                              <w:spacing w:line="240" w:lineRule="auto"/>
                              <w:rPr>
                                <w:rFonts w:ascii="Myriad Pro" w:hAnsi="Myriad Pro"/>
                                <w:sz w:val="26"/>
                                <w:szCs w:val="26"/>
                              </w:rPr>
                            </w:pPr>
                          </w:p>
                          <w:p w14:paraId="413DE4DE" w14:textId="370A7976" w:rsidR="00DD7AC7" w:rsidRPr="00611991" w:rsidRDefault="00DD7AC7" w:rsidP="00611991">
                            <w:pPr>
                              <w:pStyle w:val="NaslovnicanaslovUMAR"/>
                              <w:spacing w:line="760" w:lineRule="exact"/>
                              <w:rPr>
                                <w:rFonts w:ascii="Myriad Pro" w:hAnsi="Myriad Pro"/>
                                <w:b w:val="0"/>
                                <w:bCs/>
                                <w:sz w:val="52"/>
                                <w:szCs w:val="52"/>
                              </w:rPr>
                            </w:pPr>
                            <w:r>
                              <w:rPr>
                                <w:rFonts w:ascii="Myriad Pro" w:hAnsi="Myriad Pro"/>
                                <w:b w:val="0"/>
                                <w:bCs/>
                                <w:sz w:val="52"/>
                                <w:szCs w:val="52"/>
                              </w:rPr>
                              <w:t>Branka Tavčar</w:t>
                            </w:r>
                          </w:p>
                          <w:p w14:paraId="3E663CEF" w14:textId="18ACE3B6" w:rsidR="00DD7AC7" w:rsidRPr="007A3C64" w:rsidRDefault="00DD7AC7" w:rsidP="00611991">
                            <w:pPr>
                              <w:pStyle w:val="NaslovnicanaslovUMAR"/>
                              <w:spacing w:line="760" w:lineRule="exact"/>
                            </w:pPr>
                            <w:r w:rsidRPr="00E55E0B">
                              <w:rPr>
                                <w:rFonts w:ascii="Myriad Pro" w:hAnsi="Myriad Pro"/>
                              </w:rPr>
                              <w:t>Kriza, stečaji in plačilna sposobnost poslovnih subjektov v Sloveniji in EU</w:t>
                            </w:r>
                          </w:p>
                        </w:txbxContent>
                      </wps:txbx>
                      <wps:bodyPr rot="0" spcFirstLastPara="0" vertOverflow="overflow" horzOverflow="overflow" vert="vert270" wrap="square" lIns="0" tIns="0" rIns="18000" bIns="0" numCol="1" spcCol="0" rtlCol="0" fromWordArt="0" anchor="b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74E3CA4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222.35pt;margin-top:108.45pt;width:268.4pt;height:616.4pt;z-index:25165926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" filled="f" stroked="f" strokeweight=".5pt">
                <v:textbox style="layout-flow:vertical;mso-layout-flow-alt:bottom-to-top" inset="0,0,.5mm,0">
                  <w:txbxContent>
                    <w:p w14:paraId="221D6248" w14:textId="77777777" w:rsidR="00DD7AC7" w:rsidRPr="002E7C30" w:rsidRDefault="00DD7AC7" w:rsidP="002E7C30">
                      <w:pPr>
                        <w:pStyle w:val="NaslovnicanaslovUMAR"/>
                        <w:spacing w:line="240" w:lineRule="auto"/>
                        <w:rPr>
                          <w:rFonts w:ascii="Myriad Pro" w:hAnsi="Myriad Pro"/>
                          <w:sz w:val="26"/>
                          <w:szCs w:val="26"/>
                        </w:rPr>
                      </w:pPr>
                    </w:p>
                    <w:p w14:paraId="5C50208C" w14:textId="77777777" w:rsidR="00DD7AC7" w:rsidRPr="002E7C30" w:rsidRDefault="00DD7AC7" w:rsidP="002E7C30">
                      <w:pPr>
                        <w:pStyle w:val="NaslovnicanaslovUMAR"/>
                        <w:spacing w:line="240" w:lineRule="auto"/>
                        <w:rPr>
                          <w:rFonts w:ascii="Myriad Pro" w:hAnsi="Myriad Pro"/>
                          <w:sz w:val="26"/>
                          <w:szCs w:val="26"/>
                        </w:rPr>
                      </w:pPr>
                    </w:p>
                    <w:p w14:paraId="08FD8423" w14:textId="77777777" w:rsidR="00DD7AC7" w:rsidRPr="002E7C30" w:rsidRDefault="00DD7AC7" w:rsidP="002E7C30">
                      <w:pPr>
                        <w:pStyle w:val="NaslovnicanaslovUMAR"/>
                        <w:rPr>
                          <w:rFonts w:ascii="Myriad Pro" w:hAnsi="Myriad Pro"/>
                          <w:sz w:val="26"/>
                          <w:szCs w:val="26"/>
                        </w:rPr>
                      </w:pPr>
                      <w:r w:rsidRPr="002E7C30">
                        <w:rPr>
                          <w:rFonts w:ascii="Myriad Pro" w:hAnsi="Myriad Pro"/>
                          <w:sz w:val="26"/>
                          <w:szCs w:val="26"/>
                        </w:rPr>
                        <w:t>Kratke analize</w:t>
                      </w:r>
                    </w:p>
                    <w:p w14:paraId="00C2EE10" w14:textId="28E0F85C" w:rsidR="00DD7AC7" w:rsidRPr="002E7C30" w:rsidRDefault="00DD7AC7" w:rsidP="002E7C30">
                      <w:pPr>
                        <w:pStyle w:val="NaslovnicanaslovUMAR"/>
                        <w:spacing w:line="240" w:lineRule="auto"/>
                        <w:rPr>
                          <w:rFonts w:ascii="Myriad Pro" w:hAnsi="Myriad Pro"/>
                          <w:b w:val="0"/>
                          <w:bCs/>
                          <w:sz w:val="26"/>
                          <w:szCs w:val="26"/>
                        </w:rPr>
                      </w:pPr>
                      <w:r>
                        <w:rPr>
                          <w:rFonts w:ascii="Myriad Pro" w:hAnsi="Myriad Pro"/>
                          <w:b w:val="0"/>
                          <w:bCs/>
                          <w:sz w:val="26"/>
                          <w:szCs w:val="26"/>
                        </w:rPr>
                        <w:t>Oktober 2023</w:t>
                      </w:r>
                    </w:p>
                    <w:p w14:paraId="513389E5" w14:textId="77777777" w:rsidR="00DD7AC7" w:rsidRPr="002E7C30" w:rsidRDefault="00DD7AC7" w:rsidP="002E7C30">
                      <w:pPr>
                        <w:pStyle w:val="NaslovnicanaslovUMAR"/>
                        <w:spacing w:line="240" w:lineRule="auto"/>
                        <w:rPr>
                          <w:rFonts w:ascii="Myriad Pro" w:hAnsi="Myriad Pro"/>
                          <w:sz w:val="26"/>
                          <w:szCs w:val="26"/>
                        </w:rPr>
                      </w:pPr>
                    </w:p>
                    <w:p w14:paraId="413DE4DE" w14:textId="370A7976" w:rsidR="00DD7AC7" w:rsidRPr="00611991" w:rsidRDefault="00DD7AC7" w:rsidP="00611991">
                      <w:pPr>
                        <w:pStyle w:val="NaslovnicanaslovUMAR"/>
                        <w:spacing w:line="760" w:lineRule="exact"/>
                        <w:rPr>
                          <w:rFonts w:ascii="Myriad Pro" w:hAnsi="Myriad Pro"/>
                          <w:b w:val="0"/>
                          <w:bCs/>
                          <w:sz w:val="52"/>
                          <w:szCs w:val="52"/>
                        </w:rPr>
                      </w:pPr>
                      <w:r>
                        <w:rPr>
                          <w:rFonts w:ascii="Myriad Pro" w:hAnsi="Myriad Pro"/>
                          <w:b w:val="0"/>
                          <w:bCs/>
                          <w:sz w:val="52"/>
                          <w:szCs w:val="52"/>
                        </w:rPr>
                        <w:t>Branka Tavčar</w:t>
                      </w:r>
                    </w:p>
                    <w:p w14:paraId="3E663CEF" w14:textId="18ACE3B6" w:rsidR="00DD7AC7" w:rsidRPr="007A3C64" w:rsidRDefault="00DD7AC7" w:rsidP="00611991">
                      <w:pPr>
                        <w:pStyle w:val="NaslovnicanaslovUMAR"/>
                        <w:spacing w:line="760" w:lineRule="exact"/>
                      </w:pPr>
                      <w:r w:rsidRPr="00E55E0B">
                        <w:rPr>
                          <w:rFonts w:ascii="Myriad Pro" w:hAnsi="Myriad Pro"/>
                        </w:rPr>
                        <w:t>Kriza, stečaji in plačilna sposobnost poslovnih subjektov v Sloveniji in EU</w:t>
                      </w:r>
                    </w:p>
                  </w:txbxContent>
                </v:textbox>
              </v:shape>
            </w:pict>
          </mc:Fallback>
        </mc:AlternateContent>
      </w:r>
      <w:r w:rsidR="00341E37" w:rsidRPr="00E55E0B">
        <w:rPr>
          <w:lang w:eastAsia="sl-SI"/>
        </w:rPr>
        <w:drawing>
          <wp:anchor distT="0" distB="0" distL="114300" distR="114300" simplePos="0" relativeHeight="251663360" behindDoc="0" locked="0" layoutInCell="1" allowOverlap="1" wp14:anchorId="11F17846" wp14:editId="63E21420">
            <wp:simplePos x="0" y="0"/>
            <wp:positionH relativeFrom="column">
              <wp:posOffset>4939343</wp:posOffset>
            </wp:positionH>
            <wp:positionV relativeFrom="paragraph">
              <wp:posOffset>-626110</wp:posOffset>
            </wp:positionV>
            <wp:extent cx="1294227" cy="365859"/>
            <wp:effectExtent l="0" t="0" r="1270" b="0"/>
            <wp:wrapNone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UMAR logo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294227" cy="365859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3391894" w14:textId="45A1B4F7" w:rsidR="005B0A11" w:rsidRPr="007A4D1D" w:rsidRDefault="005B0A11" w:rsidP="005B0A11">
      <w:pPr>
        <w:pStyle w:val="Heading1"/>
        <w:numPr>
          <w:ilvl w:val="0"/>
          <w:numId w:val="0"/>
        </w:numPr>
        <w:rPr>
          <w:rStyle w:val="VodilnistavekUMAR"/>
          <w:b/>
        </w:rPr>
      </w:pPr>
      <w:bookmarkStart w:id="1" w:name="_Toc525304171"/>
      <w:bookmarkStart w:id="2" w:name="_Toc527616894"/>
      <w:bookmarkStart w:id="3" w:name="_Toc528328881"/>
      <w:r w:rsidRPr="007A4D1D">
        <w:rPr>
          <w:rStyle w:val="VodilnistavekUMAR"/>
          <w:b/>
        </w:rPr>
        <w:lastRenderedPageBreak/>
        <w:t>Povzetek</w:t>
      </w:r>
      <w:r w:rsidR="00BC0210" w:rsidRPr="007A4D1D">
        <w:rPr>
          <w:rStyle w:val="VodilnistavekUMAR"/>
          <w:b/>
        </w:rPr>
        <w:t xml:space="preserve"> </w:t>
      </w:r>
    </w:p>
    <w:p w14:paraId="43D01A0A" w14:textId="53A7F375" w:rsidR="00BB7930" w:rsidRPr="007A4D1D" w:rsidRDefault="00BB7930" w:rsidP="009A65AD">
      <w:pPr>
        <w:pStyle w:val="BesediloUMAR"/>
        <w:rPr>
          <w:rStyle w:val="VodilnistavekUMAR"/>
          <w:rFonts w:ascii="Myriad Pro" w:hAnsi="Myriad Pro"/>
          <w:b w:val="0"/>
          <w:bCs/>
        </w:rPr>
      </w:pPr>
    </w:p>
    <w:p w14:paraId="1DAE5003" w14:textId="22630513" w:rsidR="000F7D1E" w:rsidRPr="00BB734F" w:rsidRDefault="000F7D1E" w:rsidP="000F7D1E">
      <w:pPr>
        <w:pStyle w:val="BesediloUMAR"/>
        <w:rPr>
          <w:rFonts w:ascii="Myriad Pro" w:hAnsi="Myriad Pro"/>
          <w:b/>
          <w:bCs/>
        </w:rPr>
      </w:pPr>
      <w:bookmarkStart w:id="4" w:name="_Hlk61965987"/>
      <w:bookmarkStart w:id="5" w:name="_Hlk61968940"/>
      <w:bookmarkEnd w:id="1"/>
      <w:bookmarkEnd w:id="2"/>
      <w:bookmarkEnd w:id="3"/>
      <w:r w:rsidRPr="00885D31">
        <w:rPr>
          <w:rFonts w:ascii="Myriad Pro" w:hAnsi="Myriad Pro"/>
          <w:b/>
          <w:bCs/>
        </w:rPr>
        <w:t xml:space="preserve">V letu 2020 je izbruh </w:t>
      </w:r>
      <w:r w:rsidR="00B919FC" w:rsidRPr="00885D31">
        <w:rPr>
          <w:rFonts w:ascii="Myriad Pro" w:hAnsi="Myriad Pro"/>
          <w:b/>
          <w:bCs/>
        </w:rPr>
        <w:t xml:space="preserve">epidemije </w:t>
      </w:r>
      <w:r w:rsidRPr="00885D31">
        <w:rPr>
          <w:rFonts w:ascii="Myriad Pro" w:hAnsi="Myriad Pro"/>
          <w:b/>
          <w:bCs/>
        </w:rPr>
        <w:t>covid</w:t>
      </w:r>
      <w:r w:rsidR="00E158A3" w:rsidRPr="00885D31">
        <w:rPr>
          <w:rFonts w:ascii="Myriad Pro" w:hAnsi="Myriad Pro"/>
          <w:b/>
          <w:bCs/>
        </w:rPr>
        <w:t>a</w:t>
      </w:r>
      <w:r w:rsidRPr="00885D31">
        <w:rPr>
          <w:rFonts w:ascii="Myriad Pro" w:hAnsi="Myriad Pro"/>
          <w:b/>
          <w:bCs/>
        </w:rPr>
        <w:t xml:space="preserve">-19 povzročil svetovno gospodarsko krizo. </w:t>
      </w:r>
      <w:r w:rsidR="00E158A3" w:rsidRPr="00885D31">
        <w:rPr>
          <w:rFonts w:ascii="Myriad Pro" w:hAnsi="Myriad Pro"/>
          <w:bCs/>
        </w:rPr>
        <w:t>D</w:t>
      </w:r>
      <w:r w:rsidRPr="00885D31">
        <w:rPr>
          <w:rFonts w:ascii="Myriad Pro" w:hAnsi="Myriad Pro"/>
        </w:rPr>
        <w:t xml:space="preserve">ržave so med </w:t>
      </w:r>
      <w:r w:rsidR="00C309FC" w:rsidRPr="00885D31">
        <w:rPr>
          <w:rFonts w:ascii="Myriad Pro" w:hAnsi="Myriad Pro"/>
        </w:rPr>
        <w:t>epide</w:t>
      </w:r>
      <w:r w:rsidR="006B558B" w:rsidRPr="00885D31">
        <w:rPr>
          <w:rFonts w:ascii="Myriad Pro" w:hAnsi="Myriad Pro"/>
        </w:rPr>
        <w:t xml:space="preserve">mijo </w:t>
      </w:r>
      <w:r w:rsidRPr="00885D31">
        <w:rPr>
          <w:rFonts w:ascii="Myriad Pro" w:hAnsi="Myriad Pro"/>
        </w:rPr>
        <w:t xml:space="preserve">podjetjem in prebivalstvu </w:t>
      </w:r>
      <w:r w:rsidR="00E158A3" w:rsidRPr="00885D31">
        <w:rPr>
          <w:rFonts w:ascii="Myriad Pro" w:hAnsi="Myriad Pro"/>
        </w:rPr>
        <w:t xml:space="preserve">pomagale </w:t>
      </w:r>
      <w:r w:rsidRPr="00885D31">
        <w:rPr>
          <w:rFonts w:ascii="Myriad Pro" w:hAnsi="Myriad Pro"/>
        </w:rPr>
        <w:t>s številnimi interventnimi ukrepi in državnimi fiskalnimi podporami</w:t>
      </w:r>
      <w:r w:rsidRPr="00CE4C6E">
        <w:rPr>
          <w:rFonts w:ascii="Myriad Pro" w:hAnsi="Myriad Pro"/>
        </w:rPr>
        <w:t xml:space="preserve">. V letu 2020 </w:t>
      </w:r>
      <w:r w:rsidR="00F72E18">
        <w:rPr>
          <w:rFonts w:ascii="Myriad Pro" w:hAnsi="Myriad Pro"/>
        </w:rPr>
        <w:t xml:space="preserve">so </w:t>
      </w:r>
      <w:r w:rsidRPr="00CE4C6E">
        <w:rPr>
          <w:rFonts w:ascii="Myriad Pro" w:hAnsi="Myriad Pro"/>
        </w:rPr>
        <w:t xml:space="preserve">se </w:t>
      </w:r>
      <w:r w:rsidR="00F72E18">
        <w:rPr>
          <w:rFonts w:ascii="Myriad Pro" w:hAnsi="Myriad Pro"/>
        </w:rPr>
        <w:t>dobički</w:t>
      </w:r>
      <w:r w:rsidRPr="00CE4C6E">
        <w:rPr>
          <w:rFonts w:ascii="Myriad Pro" w:hAnsi="Myriad Pro"/>
        </w:rPr>
        <w:t xml:space="preserve"> gospodarskih družb </w:t>
      </w:r>
      <w:r w:rsidR="00F72E18">
        <w:rPr>
          <w:rFonts w:ascii="Myriad Pro" w:hAnsi="Myriad Pro"/>
        </w:rPr>
        <w:t>v Sloveniji občutno zmanjšali</w:t>
      </w:r>
      <w:r w:rsidR="00C625F6" w:rsidRPr="00CE4C6E">
        <w:rPr>
          <w:rFonts w:ascii="Myriad Pro" w:hAnsi="Myriad Pro"/>
        </w:rPr>
        <w:t>.</w:t>
      </w:r>
      <w:r w:rsidRPr="00CE4C6E">
        <w:rPr>
          <w:rFonts w:ascii="Myriad Pro" w:hAnsi="Myriad Pro"/>
        </w:rPr>
        <w:t xml:space="preserve"> Število</w:t>
      </w:r>
      <w:r w:rsidRPr="00885D31">
        <w:rPr>
          <w:rFonts w:ascii="Myriad Pro" w:hAnsi="Myriad Pro"/>
        </w:rPr>
        <w:t xml:space="preserve"> stečajev poslovnih subjektov se je v drugem četrtletju 2020 </w:t>
      </w:r>
      <w:r w:rsidR="00F72E18">
        <w:rPr>
          <w:rFonts w:ascii="Myriad Pro" w:hAnsi="Myriad Pro"/>
        </w:rPr>
        <w:t xml:space="preserve">sicer </w:t>
      </w:r>
      <w:r w:rsidRPr="00885D31">
        <w:rPr>
          <w:rFonts w:ascii="Myriad Pro" w:hAnsi="Myriad Pro"/>
        </w:rPr>
        <w:t xml:space="preserve">zmanjšalo in kljub povečanju v letih 2021 in 2022 </w:t>
      </w:r>
      <w:r w:rsidR="00BC3903" w:rsidRPr="00885D31">
        <w:rPr>
          <w:rFonts w:ascii="Myriad Pro" w:hAnsi="Myriad Pro"/>
        </w:rPr>
        <w:t xml:space="preserve">pri nas </w:t>
      </w:r>
      <w:r w:rsidRPr="00885D31">
        <w:rPr>
          <w:rFonts w:ascii="Myriad Pro" w:hAnsi="Myriad Pro"/>
        </w:rPr>
        <w:t>ostaja manjše kot pred epidemijo, kar pa ne velja za povprečje EU.</w:t>
      </w:r>
      <w:r w:rsidR="00BC3903" w:rsidRPr="00885D31">
        <w:rPr>
          <w:rFonts w:ascii="Myriad Pro" w:hAnsi="Myriad Pro"/>
        </w:rPr>
        <w:t xml:space="preserve"> </w:t>
      </w:r>
      <w:r w:rsidRPr="00885D31">
        <w:rPr>
          <w:rFonts w:ascii="Myriad Pro" w:hAnsi="Myriad Pro"/>
        </w:rPr>
        <w:t xml:space="preserve">V povprečju EU se </w:t>
      </w:r>
      <w:r w:rsidR="008C4A7C" w:rsidRPr="00885D31">
        <w:rPr>
          <w:rFonts w:ascii="Myriad Pro" w:hAnsi="Myriad Pro"/>
        </w:rPr>
        <w:t xml:space="preserve">je </w:t>
      </w:r>
      <w:r w:rsidRPr="00885D31">
        <w:rPr>
          <w:rFonts w:ascii="Myriad Pro" w:hAnsi="Myriad Pro"/>
        </w:rPr>
        <w:t>število začetih stečajev</w:t>
      </w:r>
      <w:r w:rsidR="008C4A7C" w:rsidRPr="00885D31">
        <w:rPr>
          <w:rFonts w:ascii="Myriad Pro" w:hAnsi="Myriad Pro"/>
        </w:rPr>
        <w:t xml:space="preserve"> v</w:t>
      </w:r>
      <w:r w:rsidRPr="00885D31">
        <w:rPr>
          <w:rFonts w:ascii="Myriad Pro" w:hAnsi="Myriad Pro"/>
        </w:rPr>
        <w:t xml:space="preserve"> zadnjem četrtl</w:t>
      </w:r>
      <w:r w:rsidR="00BC3903" w:rsidRPr="00885D31">
        <w:rPr>
          <w:rFonts w:ascii="Myriad Pro" w:hAnsi="Myriad Pro"/>
        </w:rPr>
        <w:t>e</w:t>
      </w:r>
      <w:r w:rsidR="00C30A04" w:rsidRPr="00885D31">
        <w:rPr>
          <w:rFonts w:ascii="Myriad Pro" w:hAnsi="Myriad Pro"/>
        </w:rPr>
        <w:t>t</w:t>
      </w:r>
      <w:r w:rsidRPr="00885D31">
        <w:rPr>
          <w:rFonts w:ascii="Myriad Pro" w:hAnsi="Myriad Pro"/>
        </w:rPr>
        <w:t>ju 2022 močno povečalo, rast pa se je nad</w:t>
      </w:r>
      <w:r w:rsidR="0027768E" w:rsidRPr="00885D31">
        <w:rPr>
          <w:rFonts w:ascii="Myriad Pro" w:hAnsi="Myriad Pro"/>
        </w:rPr>
        <w:t>a</w:t>
      </w:r>
      <w:r w:rsidRPr="00885D31">
        <w:rPr>
          <w:rFonts w:ascii="Myriad Pro" w:hAnsi="Myriad Pro"/>
        </w:rPr>
        <w:t>l</w:t>
      </w:r>
      <w:r w:rsidR="0027768E" w:rsidRPr="00885D31">
        <w:rPr>
          <w:rFonts w:ascii="Myriad Pro" w:hAnsi="Myriad Pro"/>
        </w:rPr>
        <w:t>j</w:t>
      </w:r>
      <w:r w:rsidRPr="00885D31">
        <w:rPr>
          <w:rFonts w:ascii="Myriad Pro" w:hAnsi="Myriad Pro"/>
        </w:rPr>
        <w:t>evala tudi v prvi polovici leta 2023</w:t>
      </w:r>
      <w:r w:rsidR="00562993" w:rsidRPr="00885D31">
        <w:rPr>
          <w:rFonts w:ascii="Myriad Pro" w:hAnsi="Myriad Pro"/>
        </w:rPr>
        <w:t>.</w:t>
      </w:r>
      <w:r w:rsidRPr="00885D31">
        <w:rPr>
          <w:rFonts w:ascii="Myriad Pro" w:hAnsi="Myriad Pro"/>
        </w:rPr>
        <w:t xml:space="preserve"> Na poveč</w:t>
      </w:r>
      <w:r w:rsidR="00BD2CC1" w:rsidRPr="00885D31">
        <w:rPr>
          <w:rFonts w:ascii="Myriad Pro" w:hAnsi="Myriad Pro"/>
        </w:rPr>
        <w:t>anje</w:t>
      </w:r>
      <w:r w:rsidRPr="00885D31">
        <w:rPr>
          <w:rFonts w:ascii="Myriad Pro" w:hAnsi="Myriad Pro"/>
        </w:rPr>
        <w:t xml:space="preserve"> </w:t>
      </w:r>
      <w:r w:rsidRPr="00BB734F">
        <w:rPr>
          <w:rFonts w:ascii="Myriad Pro" w:hAnsi="Myriad Pro"/>
        </w:rPr>
        <w:t xml:space="preserve">vpliva </w:t>
      </w:r>
      <w:r w:rsidR="001A7AEA" w:rsidRPr="00BB734F">
        <w:rPr>
          <w:rFonts w:ascii="Myriad Pro" w:hAnsi="Myriad Pro"/>
        </w:rPr>
        <w:t xml:space="preserve">tudi </w:t>
      </w:r>
      <w:r w:rsidRPr="00BB734F">
        <w:rPr>
          <w:rFonts w:ascii="Myriad Pro" w:hAnsi="Myriad Pro"/>
        </w:rPr>
        <w:t>energetska kriza, ki je izbruhnila po vojni v Ukrajini.</w:t>
      </w:r>
    </w:p>
    <w:p w14:paraId="6ACCF7CE" w14:textId="77777777" w:rsidR="00B6680B" w:rsidRPr="003A5F63" w:rsidRDefault="00B6680B" w:rsidP="003A5F63">
      <w:pPr>
        <w:pStyle w:val="BesediloUMAR"/>
      </w:pPr>
    </w:p>
    <w:p w14:paraId="2AC36888" w14:textId="56CA8B50" w:rsidR="00C625F6" w:rsidRPr="00BB734F" w:rsidRDefault="00C625F6" w:rsidP="00950A57">
      <w:pPr>
        <w:pStyle w:val="BesediloUMAR"/>
        <w:rPr>
          <w:rFonts w:ascii="Myriad Pro" w:hAnsi="Myriad Pro"/>
          <w:szCs w:val="20"/>
        </w:rPr>
      </w:pPr>
      <w:r w:rsidRPr="00BB734F">
        <w:rPr>
          <w:rFonts w:ascii="Myriad Pro" w:hAnsi="Myriad Pro"/>
          <w:b/>
          <w:bCs/>
        </w:rPr>
        <w:t xml:space="preserve">Kazalniki uspešnosti poslovanja gospodarskih družb so se v Sloveniji leta 2020 zaradi epidemije večinoma poslabšali, a </w:t>
      </w:r>
      <w:r w:rsidR="00930E9D" w:rsidRPr="00BB734F">
        <w:rPr>
          <w:rFonts w:ascii="Myriad Pro" w:hAnsi="Myriad Pro"/>
          <w:b/>
          <w:bCs/>
        </w:rPr>
        <w:t xml:space="preserve">občutno </w:t>
      </w:r>
      <w:r w:rsidRPr="00BB734F">
        <w:rPr>
          <w:rFonts w:ascii="Myriad Pro" w:hAnsi="Myriad Pro"/>
          <w:b/>
          <w:bCs/>
        </w:rPr>
        <w:t xml:space="preserve">manj kot bi se brez ukrepov države. </w:t>
      </w:r>
      <w:r w:rsidR="00680E78" w:rsidRPr="00BB734F">
        <w:rPr>
          <w:rFonts w:ascii="Myriad Pro" w:hAnsi="Myriad Pro"/>
          <w:szCs w:val="20"/>
        </w:rPr>
        <w:t xml:space="preserve">Ti </w:t>
      </w:r>
      <w:r w:rsidR="00650855" w:rsidRPr="00BB734F">
        <w:rPr>
          <w:rFonts w:ascii="Myriad Pro" w:hAnsi="Myriad Pro"/>
          <w:szCs w:val="20"/>
        </w:rPr>
        <w:t xml:space="preserve">so pripomogli, da se je neto čisti dobiček gospodarskih družb, kljub znižanju, ohranil na </w:t>
      </w:r>
      <w:r w:rsidR="00680E78" w:rsidRPr="00BB734F">
        <w:rPr>
          <w:rFonts w:ascii="Myriad Pro" w:hAnsi="Myriad Pro"/>
          <w:szCs w:val="20"/>
        </w:rPr>
        <w:t xml:space="preserve">razmeroma </w:t>
      </w:r>
      <w:r w:rsidR="00650855" w:rsidRPr="00BB734F">
        <w:rPr>
          <w:rFonts w:ascii="Myriad Pro" w:hAnsi="Myriad Pro"/>
          <w:szCs w:val="20"/>
        </w:rPr>
        <w:t xml:space="preserve">visoki ravni. </w:t>
      </w:r>
      <w:r w:rsidR="00C365BF" w:rsidRPr="00BB734F">
        <w:rPr>
          <w:rFonts w:ascii="Myriad Pro" w:hAnsi="Myriad Pro"/>
        </w:rPr>
        <w:t xml:space="preserve">V letih 2020 in 2021 je bilo pri vseh poslovnih subjektih manj neplačnikov neporavnanih obveznosti, skrajšali so se tudi roki neplačil. </w:t>
      </w:r>
      <w:r w:rsidR="0095498C" w:rsidRPr="00BB734F">
        <w:rPr>
          <w:rFonts w:ascii="Myriad Pro" w:hAnsi="Myriad Pro"/>
        </w:rPr>
        <w:t>Z</w:t>
      </w:r>
      <w:r w:rsidR="0095498C" w:rsidRPr="00BB734F">
        <w:rPr>
          <w:rFonts w:ascii="Myriad Pro" w:hAnsi="Myriad Pro" w:cs="Arial"/>
          <w:bCs/>
          <w:iCs/>
          <w:szCs w:val="20"/>
        </w:rPr>
        <w:t xml:space="preserve">aradi dobro ciljanih vladnih ukrepov, finančne stabilnosti in dobrih poslovnih rezultatov celotnega podjetniškega sektorja v </w:t>
      </w:r>
      <w:r w:rsidR="00680F1A">
        <w:rPr>
          <w:rFonts w:ascii="Myriad Pro" w:hAnsi="Myriad Pro" w:cs="Arial"/>
          <w:bCs/>
          <w:iCs/>
          <w:szCs w:val="20"/>
        </w:rPr>
        <w:t xml:space="preserve">letih pred krizo zaradi epidemije covida-19 </w:t>
      </w:r>
      <w:r w:rsidR="0095498C" w:rsidRPr="00BB734F">
        <w:rPr>
          <w:rFonts w:ascii="Myriad Pro" w:hAnsi="Myriad Pro" w:cs="Arial"/>
          <w:bCs/>
          <w:iCs/>
          <w:szCs w:val="20"/>
        </w:rPr>
        <w:t>se je število začetih stečajnih postopkov zmanjšalo, propadla pa so predvsem mala in mikro podjetja z nižjimi prihodki, manjšim premoženjem in manj zaposleni</w:t>
      </w:r>
      <w:r w:rsidR="00A01F4F" w:rsidRPr="00BB734F">
        <w:rPr>
          <w:rFonts w:ascii="Myriad Pro" w:hAnsi="Myriad Pro" w:cs="Arial"/>
          <w:bCs/>
          <w:iCs/>
          <w:szCs w:val="20"/>
        </w:rPr>
        <w:t>mi</w:t>
      </w:r>
      <w:r w:rsidR="0095498C" w:rsidRPr="00BB734F">
        <w:rPr>
          <w:rFonts w:ascii="Myriad Pro" w:hAnsi="Myriad Pro" w:cs="Arial"/>
          <w:bCs/>
          <w:iCs/>
          <w:szCs w:val="20"/>
        </w:rPr>
        <w:t xml:space="preserve">. </w:t>
      </w:r>
      <w:r w:rsidRPr="00BB734F">
        <w:rPr>
          <w:rFonts w:ascii="Myriad Pro" w:hAnsi="Myriad Pro"/>
          <w:szCs w:val="20"/>
        </w:rPr>
        <w:t>Število poslovnih subjektov v Sloveniji</w:t>
      </w:r>
      <w:r w:rsidR="00650855" w:rsidRPr="00BB734F">
        <w:rPr>
          <w:rFonts w:ascii="Myriad Pro" w:hAnsi="Myriad Pro"/>
          <w:szCs w:val="20"/>
        </w:rPr>
        <w:t>, ki</w:t>
      </w:r>
      <w:r w:rsidRPr="00BB734F">
        <w:rPr>
          <w:rFonts w:ascii="Myriad Pro" w:hAnsi="Myriad Pro"/>
          <w:szCs w:val="20"/>
        </w:rPr>
        <w:t xml:space="preserve"> je naraščalo </w:t>
      </w:r>
      <w:r w:rsidR="00650855" w:rsidRPr="00BB734F">
        <w:rPr>
          <w:rFonts w:ascii="Myriad Pro" w:hAnsi="Myriad Pro"/>
          <w:szCs w:val="20"/>
        </w:rPr>
        <w:t>vse od leta 2006,</w:t>
      </w:r>
      <w:r w:rsidRPr="00BB734F">
        <w:rPr>
          <w:rFonts w:ascii="Myriad Pro" w:hAnsi="Myriad Pro"/>
          <w:szCs w:val="20"/>
        </w:rPr>
        <w:t xml:space="preserve"> se je povečevalo tudi v obdobju</w:t>
      </w:r>
      <w:r w:rsidR="00033882" w:rsidRPr="00BB734F">
        <w:rPr>
          <w:rFonts w:ascii="Myriad Pro" w:hAnsi="Myriad Pro"/>
          <w:szCs w:val="20"/>
        </w:rPr>
        <w:t xml:space="preserve"> </w:t>
      </w:r>
      <w:r w:rsidR="00C000C2" w:rsidRPr="00BB734F">
        <w:rPr>
          <w:rFonts w:ascii="Myriad Pro" w:hAnsi="Myriad Pro"/>
          <w:szCs w:val="20"/>
        </w:rPr>
        <w:t>krize zaradi covida-19</w:t>
      </w:r>
      <w:r w:rsidRPr="00BB734F">
        <w:rPr>
          <w:rFonts w:ascii="Myriad Pro" w:hAnsi="Myriad Pro"/>
          <w:szCs w:val="20"/>
        </w:rPr>
        <w:t>.</w:t>
      </w:r>
    </w:p>
    <w:p w14:paraId="6E1FB7D7" w14:textId="77777777" w:rsidR="00650855" w:rsidRPr="00BB734F" w:rsidRDefault="00650855" w:rsidP="0069284A">
      <w:pPr>
        <w:spacing w:after="0" w:line="276" w:lineRule="auto"/>
        <w:jc w:val="both"/>
        <w:rPr>
          <w:rStyle w:val="VodilnistavekUMAR"/>
          <w:rFonts w:ascii="Myriad Pro" w:hAnsi="Myriad Pro"/>
          <w:sz w:val="20"/>
          <w:szCs w:val="20"/>
        </w:rPr>
      </w:pPr>
    </w:p>
    <w:p w14:paraId="234B2401" w14:textId="36433E03" w:rsidR="0069284A" w:rsidRPr="00BB734F" w:rsidRDefault="00B02D9A" w:rsidP="0069284A">
      <w:pPr>
        <w:pStyle w:val="BesediloUMAR"/>
        <w:rPr>
          <w:rFonts w:ascii="Myriad Pro" w:hAnsi="Myriad Pro"/>
          <w:szCs w:val="20"/>
        </w:rPr>
      </w:pPr>
      <w:r w:rsidRPr="00BB734F">
        <w:rPr>
          <w:rFonts w:ascii="Myriad Pro" w:hAnsi="Myriad Pro" w:cs="Arial"/>
          <w:b/>
          <w:iCs/>
          <w:szCs w:val="20"/>
        </w:rPr>
        <w:t xml:space="preserve">Kriza zaradi </w:t>
      </w:r>
      <w:r w:rsidR="002A66B8" w:rsidRPr="00BB734F">
        <w:rPr>
          <w:rFonts w:ascii="Myriad Pro" w:hAnsi="Myriad Pro" w:cs="Arial"/>
          <w:b/>
          <w:iCs/>
          <w:szCs w:val="20"/>
        </w:rPr>
        <w:t xml:space="preserve">nove koronavirusne bolezni </w:t>
      </w:r>
      <w:r w:rsidR="0069284A" w:rsidRPr="00BB734F">
        <w:rPr>
          <w:rFonts w:ascii="Myriad Pro" w:hAnsi="Myriad Pro" w:cs="Arial"/>
          <w:b/>
          <w:iCs/>
          <w:szCs w:val="20"/>
        </w:rPr>
        <w:t xml:space="preserve">je najbolj prizadela storitvene dejavnosti, </w:t>
      </w:r>
      <w:r w:rsidR="00201080" w:rsidRPr="00BB734F">
        <w:rPr>
          <w:rFonts w:ascii="Myriad Pro" w:hAnsi="Myriad Pro" w:cs="Arial"/>
          <w:b/>
          <w:iCs/>
          <w:szCs w:val="20"/>
        </w:rPr>
        <w:t xml:space="preserve">v katerih </w:t>
      </w:r>
      <w:r w:rsidR="0069284A" w:rsidRPr="00BB734F">
        <w:rPr>
          <w:rFonts w:ascii="Myriad Pro" w:hAnsi="Myriad Pro" w:cs="Arial"/>
          <w:b/>
          <w:iCs/>
          <w:szCs w:val="20"/>
        </w:rPr>
        <w:t xml:space="preserve">deluje velik del samostojnih podjetnikov. </w:t>
      </w:r>
      <w:r w:rsidR="00201080" w:rsidRPr="00BB734F">
        <w:rPr>
          <w:rFonts w:ascii="Myriad Pro" w:hAnsi="Myriad Pro" w:cs="Arial"/>
          <w:bCs/>
          <w:iCs/>
          <w:szCs w:val="20"/>
        </w:rPr>
        <w:t>K</w:t>
      </w:r>
      <w:r w:rsidR="0069284A" w:rsidRPr="00BB734F">
        <w:rPr>
          <w:rFonts w:ascii="Myriad Pro" w:hAnsi="Myriad Pro" w:cs="Arial"/>
          <w:bCs/>
          <w:iCs/>
          <w:szCs w:val="20"/>
        </w:rPr>
        <w:t xml:space="preserve">riza in </w:t>
      </w:r>
      <w:r w:rsidR="00201080" w:rsidRPr="00BB734F">
        <w:rPr>
          <w:rFonts w:ascii="Myriad Pro" w:hAnsi="Myriad Pro" w:cs="Arial"/>
          <w:bCs/>
          <w:iCs/>
          <w:szCs w:val="20"/>
        </w:rPr>
        <w:t xml:space="preserve">sprejeti </w:t>
      </w:r>
      <w:r w:rsidR="0069284A" w:rsidRPr="00BB734F">
        <w:rPr>
          <w:rFonts w:ascii="Myriad Pro" w:hAnsi="Myriad Pro" w:cs="Arial"/>
          <w:bCs/>
          <w:iCs/>
          <w:szCs w:val="20"/>
        </w:rPr>
        <w:t xml:space="preserve">zajezitveni ukrepi prepovedi oziroma oteženega delovanja vrste gospodarskih dejavnosti </w:t>
      </w:r>
      <w:r w:rsidR="00201080" w:rsidRPr="00BB734F">
        <w:rPr>
          <w:rFonts w:ascii="Myriad Pro" w:hAnsi="Myriad Pro" w:cs="Arial"/>
          <w:bCs/>
          <w:iCs/>
          <w:szCs w:val="20"/>
        </w:rPr>
        <w:t>so</w:t>
      </w:r>
      <w:r w:rsidR="0069284A" w:rsidRPr="00BB734F">
        <w:rPr>
          <w:rFonts w:ascii="Myriad Pro" w:hAnsi="Myriad Pro" w:cs="Arial"/>
          <w:bCs/>
          <w:iCs/>
          <w:szCs w:val="20"/>
        </w:rPr>
        <w:t xml:space="preserve"> v letih 2020 in 2021</w:t>
      </w:r>
      <w:r w:rsidR="0069284A" w:rsidRPr="00BB734F">
        <w:rPr>
          <w:rFonts w:ascii="Myriad Pro" w:hAnsi="Myriad Pro"/>
          <w:szCs w:val="20"/>
        </w:rPr>
        <w:t xml:space="preserve"> </w:t>
      </w:r>
      <w:r w:rsidR="0069284A" w:rsidRPr="00BB734F">
        <w:rPr>
          <w:rFonts w:ascii="Myriad Pro" w:hAnsi="Myriad Pro" w:cs="Arial"/>
          <w:bCs/>
          <w:iCs/>
          <w:szCs w:val="20"/>
        </w:rPr>
        <w:t>bistveno bolj prizadel</w:t>
      </w:r>
      <w:r w:rsidR="00201080" w:rsidRPr="00BB734F">
        <w:rPr>
          <w:rFonts w:ascii="Myriad Pro" w:hAnsi="Myriad Pro" w:cs="Arial"/>
          <w:bCs/>
          <w:iCs/>
          <w:szCs w:val="20"/>
        </w:rPr>
        <w:t>i</w:t>
      </w:r>
      <w:r w:rsidR="0069284A" w:rsidRPr="00BB734F">
        <w:rPr>
          <w:rFonts w:ascii="Myriad Pro" w:hAnsi="Myriad Pro" w:cs="Arial"/>
          <w:bCs/>
          <w:iCs/>
          <w:szCs w:val="20"/>
        </w:rPr>
        <w:t xml:space="preserve"> storitveni sektor in samostojne podjetnike (tržne storitvene dejavnosti </w:t>
      </w:r>
      <w:r w:rsidR="00681A42" w:rsidRPr="00BB734F">
        <w:rPr>
          <w:rFonts w:ascii="Myriad Pro" w:hAnsi="Myriad Pro" w:cs="Arial"/>
          <w:bCs/>
          <w:iCs/>
          <w:szCs w:val="20"/>
        </w:rPr>
        <w:t>–</w:t>
      </w:r>
      <w:r w:rsidR="0069284A" w:rsidRPr="00BB734F">
        <w:rPr>
          <w:rFonts w:ascii="Myriad Pro" w:hAnsi="Myriad Pro" w:cs="Arial"/>
          <w:bCs/>
          <w:iCs/>
          <w:szCs w:val="20"/>
        </w:rPr>
        <w:t xml:space="preserve"> najbolj gostinstvo, druge raznovrstne poslovne dejavnosti ter kulturne, razvedrilne in rekreacijske dejavnosti). </w:t>
      </w:r>
      <w:r w:rsidR="00CE4C6E">
        <w:rPr>
          <w:rFonts w:ascii="Myriad Pro" w:hAnsi="Myriad Pro" w:cs="Arial"/>
          <w:bCs/>
          <w:iCs/>
          <w:szCs w:val="20"/>
        </w:rPr>
        <w:t>Ob tem se je sicer z</w:t>
      </w:r>
      <w:r w:rsidR="00201080" w:rsidRPr="00BB734F">
        <w:rPr>
          <w:rFonts w:ascii="Myriad Pro" w:hAnsi="Myriad Pro" w:cs="Arial"/>
          <w:bCs/>
          <w:iCs/>
          <w:szCs w:val="20"/>
        </w:rPr>
        <w:t xml:space="preserve">manjšalo </w:t>
      </w:r>
      <w:r w:rsidR="0095498C" w:rsidRPr="00BB734F">
        <w:rPr>
          <w:rFonts w:ascii="Myriad Pro" w:hAnsi="Myriad Pro"/>
        </w:rPr>
        <w:t>število samostojnih podjetnikov z dospelimi</w:t>
      </w:r>
      <w:r w:rsidR="00F717E3" w:rsidRPr="00BB734F">
        <w:rPr>
          <w:rFonts w:ascii="Myriad Pro" w:hAnsi="Myriad Pro"/>
        </w:rPr>
        <w:t xml:space="preserve"> </w:t>
      </w:r>
      <w:r w:rsidR="0095498C" w:rsidRPr="00BB734F">
        <w:rPr>
          <w:rFonts w:ascii="Myriad Pro" w:hAnsi="Myriad Pro"/>
        </w:rPr>
        <w:t xml:space="preserve">neporavnanimi obveznostmi in tudi njihovi zneski neplačil, v letu 2022 pa se je trend že obrnil navzgor. Kljub </w:t>
      </w:r>
      <w:r w:rsidR="00855CDF" w:rsidRPr="00BB734F">
        <w:rPr>
          <w:rFonts w:ascii="Myriad Pro" w:hAnsi="Myriad Pro"/>
        </w:rPr>
        <w:t>težavam</w:t>
      </w:r>
      <w:r w:rsidR="0095498C" w:rsidRPr="00BB734F">
        <w:rPr>
          <w:rFonts w:ascii="Myriad Pro" w:hAnsi="Myriad Pro"/>
        </w:rPr>
        <w:t xml:space="preserve"> se število začetih stečajev nad samostojnimi podjetniki zmanjšuje že vse od leta 2015.</w:t>
      </w:r>
    </w:p>
    <w:p w14:paraId="14B0F87B" w14:textId="77777777" w:rsidR="0069284A" w:rsidRPr="00BB734F" w:rsidRDefault="0069284A" w:rsidP="0069284A">
      <w:pPr>
        <w:pStyle w:val="BesediloUMAR"/>
        <w:rPr>
          <w:rFonts w:ascii="Myriad Pro" w:hAnsi="Myriad Pro"/>
          <w:szCs w:val="20"/>
        </w:rPr>
      </w:pPr>
    </w:p>
    <w:p w14:paraId="64395069" w14:textId="77777777" w:rsidR="0069284A" w:rsidRPr="00BB734F" w:rsidRDefault="0069284A" w:rsidP="0069284A">
      <w:pPr>
        <w:pStyle w:val="BesediloUMAR"/>
        <w:rPr>
          <w:rFonts w:ascii="Myriad Pro" w:hAnsi="Myriad Pro" w:cs="Arial"/>
          <w:iCs/>
          <w:szCs w:val="20"/>
        </w:rPr>
      </w:pPr>
    </w:p>
    <w:p w14:paraId="05CEC229" w14:textId="77777777" w:rsidR="0069284A" w:rsidRPr="00BB734F" w:rsidRDefault="0069284A" w:rsidP="0069284A">
      <w:pPr>
        <w:pStyle w:val="BesediloUMAR"/>
        <w:rPr>
          <w:rFonts w:ascii="Myriad Pro" w:hAnsi="Myriad Pro" w:cs="Arial"/>
          <w:bCs/>
          <w:iCs/>
          <w:szCs w:val="20"/>
        </w:rPr>
      </w:pPr>
    </w:p>
    <w:p w14:paraId="6F05F58E" w14:textId="77777777" w:rsidR="00B6680B" w:rsidRPr="00BB734F" w:rsidRDefault="00B6680B" w:rsidP="00950A57">
      <w:pPr>
        <w:pStyle w:val="BesediloUMAR"/>
        <w:rPr>
          <w:rFonts w:ascii="Myriad Pro" w:hAnsi="Myriad Pro"/>
        </w:rPr>
      </w:pPr>
    </w:p>
    <w:p w14:paraId="68D9E929" w14:textId="77777777" w:rsidR="00B6680B" w:rsidRPr="00BB734F" w:rsidRDefault="00B6680B" w:rsidP="00950A57">
      <w:pPr>
        <w:pStyle w:val="BesediloUMAR"/>
        <w:rPr>
          <w:rFonts w:ascii="Myriad Pro" w:hAnsi="Myriad Pro"/>
        </w:rPr>
      </w:pPr>
    </w:p>
    <w:p w14:paraId="51752BB7" w14:textId="77777777" w:rsidR="00B6680B" w:rsidRPr="00BB734F" w:rsidRDefault="00B6680B" w:rsidP="00950A57">
      <w:pPr>
        <w:pStyle w:val="BesediloUMAR"/>
        <w:rPr>
          <w:rFonts w:ascii="Myriad Pro" w:hAnsi="Myriad Pro"/>
        </w:rPr>
      </w:pPr>
    </w:p>
    <w:p w14:paraId="7C413EF3" w14:textId="77777777" w:rsidR="00B6680B" w:rsidRPr="00BB734F" w:rsidRDefault="00B6680B" w:rsidP="00950A57">
      <w:pPr>
        <w:pStyle w:val="BesediloUMAR"/>
        <w:rPr>
          <w:rFonts w:ascii="Myriad Pro" w:hAnsi="Myriad Pro"/>
        </w:rPr>
      </w:pPr>
    </w:p>
    <w:p w14:paraId="5C6BA8E8" w14:textId="77777777" w:rsidR="001F1B5A" w:rsidRPr="00BB734F" w:rsidRDefault="001F1B5A" w:rsidP="00950A57">
      <w:pPr>
        <w:pStyle w:val="BesediloUMAR"/>
        <w:rPr>
          <w:rFonts w:ascii="Myriad Pro" w:hAnsi="Myriad Pro"/>
        </w:rPr>
      </w:pPr>
    </w:p>
    <w:p w14:paraId="6FCB4BA8" w14:textId="77777777" w:rsidR="001F1B5A" w:rsidRPr="00BB734F" w:rsidRDefault="001F1B5A" w:rsidP="00950A57">
      <w:pPr>
        <w:pStyle w:val="BesediloUMAR"/>
        <w:rPr>
          <w:rFonts w:ascii="Myriad Pro" w:hAnsi="Myriad Pro"/>
        </w:rPr>
      </w:pPr>
    </w:p>
    <w:p w14:paraId="722C67BC" w14:textId="77777777" w:rsidR="001F1B5A" w:rsidRPr="00BB734F" w:rsidRDefault="001F1B5A" w:rsidP="00950A57">
      <w:pPr>
        <w:pStyle w:val="BesediloUMAR"/>
        <w:rPr>
          <w:rFonts w:ascii="Myriad Pro" w:hAnsi="Myriad Pro"/>
        </w:rPr>
      </w:pPr>
    </w:p>
    <w:p w14:paraId="59265675" w14:textId="77777777" w:rsidR="001F1B5A" w:rsidRPr="00BB734F" w:rsidRDefault="001F1B5A" w:rsidP="00950A57">
      <w:pPr>
        <w:pStyle w:val="BesediloUMAR"/>
        <w:rPr>
          <w:rFonts w:ascii="Myriad Pro" w:hAnsi="Myriad Pro"/>
        </w:rPr>
      </w:pPr>
    </w:p>
    <w:p w14:paraId="4FD0F95B" w14:textId="77777777" w:rsidR="00B6680B" w:rsidRPr="00BB734F" w:rsidRDefault="00B6680B" w:rsidP="00950A57">
      <w:pPr>
        <w:pStyle w:val="BesediloUMAR"/>
        <w:rPr>
          <w:rFonts w:ascii="Myriad Pro" w:hAnsi="Myriad Pro"/>
        </w:rPr>
      </w:pPr>
    </w:p>
    <w:p w14:paraId="1CD6CDF4" w14:textId="77777777" w:rsidR="00B6680B" w:rsidRPr="00BB734F" w:rsidRDefault="00B6680B" w:rsidP="00950A57">
      <w:pPr>
        <w:pStyle w:val="BesediloUMAR"/>
        <w:rPr>
          <w:rFonts w:ascii="Myriad Pro" w:hAnsi="Myriad Pro"/>
        </w:rPr>
      </w:pPr>
    </w:p>
    <w:p w14:paraId="79B5B211" w14:textId="77777777" w:rsidR="00B6680B" w:rsidRPr="00BB734F" w:rsidRDefault="00B6680B" w:rsidP="00950A57">
      <w:pPr>
        <w:pStyle w:val="BesediloUMAR"/>
        <w:rPr>
          <w:rFonts w:ascii="Myriad Pro" w:hAnsi="Myriad Pro"/>
        </w:rPr>
      </w:pPr>
    </w:p>
    <w:p w14:paraId="25D2938A" w14:textId="77777777" w:rsidR="00783145" w:rsidRPr="00BB734F" w:rsidRDefault="00783145" w:rsidP="00950A57">
      <w:pPr>
        <w:pStyle w:val="BesediloUMAR"/>
        <w:rPr>
          <w:rFonts w:ascii="Myriad Pro" w:hAnsi="Myriad Pro"/>
        </w:rPr>
      </w:pPr>
    </w:p>
    <w:p w14:paraId="39BBFB35" w14:textId="77777777" w:rsidR="00783145" w:rsidRPr="00BB734F" w:rsidRDefault="00783145" w:rsidP="00950A57">
      <w:pPr>
        <w:pStyle w:val="BesediloUMAR"/>
        <w:rPr>
          <w:rFonts w:ascii="Myriad Pro" w:hAnsi="Myriad Pro"/>
        </w:rPr>
      </w:pPr>
    </w:p>
    <w:p w14:paraId="677F5538" w14:textId="77777777" w:rsidR="00783145" w:rsidRPr="00BB734F" w:rsidRDefault="00783145" w:rsidP="00950A57">
      <w:pPr>
        <w:pStyle w:val="BesediloUMAR"/>
        <w:rPr>
          <w:rFonts w:ascii="Myriad Pro" w:hAnsi="Myriad Pro"/>
        </w:rPr>
      </w:pPr>
    </w:p>
    <w:p w14:paraId="4C4676E1" w14:textId="77777777" w:rsidR="00783145" w:rsidRPr="00BB734F" w:rsidRDefault="00783145" w:rsidP="00950A57">
      <w:pPr>
        <w:pStyle w:val="BesediloUMAR"/>
        <w:rPr>
          <w:rFonts w:ascii="Myriad Pro" w:hAnsi="Myriad Pro"/>
        </w:rPr>
      </w:pPr>
    </w:p>
    <w:p w14:paraId="57438F97" w14:textId="1EC2D410" w:rsidR="00783145" w:rsidRDefault="00783145" w:rsidP="00950A57">
      <w:pPr>
        <w:pStyle w:val="BesediloUMAR"/>
        <w:rPr>
          <w:rFonts w:ascii="Myriad Pro" w:hAnsi="Myriad Pro"/>
        </w:rPr>
      </w:pPr>
    </w:p>
    <w:p w14:paraId="334E3DF5" w14:textId="77777777" w:rsidR="00747281" w:rsidRPr="00BB734F" w:rsidRDefault="00747281" w:rsidP="00950A57">
      <w:pPr>
        <w:pStyle w:val="BesediloUMAR"/>
        <w:rPr>
          <w:rFonts w:ascii="Myriad Pro" w:hAnsi="Myriad Pro"/>
        </w:rPr>
      </w:pPr>
    </w:p>
    <w:bookmarkEnd w:id="4"/>
    <w:p w14:paraId="4780A823" w14:textId="3C00A59F" w:rsidR="00871DEE" w:rsidRPr="00BB734F" w:rsidRDefault="00B3728E" w:rsidP="006F7A51">
      <w:pPr>
        <w:pStyle w:val="Heading1"/>
        <w:numPr>
          <w:ilvl w:val="0"/>
          <w:numId w:val="0"/>
        </w:numPr>
        <w:spacing w:after="0" w:line="276" w:lineRule="auto"/>
      </w:pPr>
      <w:r w:rsidRPr="00BB734F">
        <w:lastRenderedPageBreak/>
        <w:t xml:space="preserve">Uvod </w:t>
      </w:r>
    </w:p>
    <w:p w14:paraId="43BE9D8D" w14:textId="77777777" w:rsidR="007E24F5" w:rsidRPr="00BB734F" w:rsidRDefault="007E24F5" w:rsidP="007E24F5">
      <w:pPr>
        <w:pStyle w:val="BesediloUMAR"/>
        <w:rPr>
          <w:rFonts w:ascii="Myriad Pro" w:hAnsi="Myriad Pro"/>
        </w:rPr>
      </w:pPr>
    </w:p>
    <w:p w14:paraId="654F1486" w14:textId="0174ADF3" w:rsidR="004E62E8" w:rsidRPr="00611991" w:rsidRDefault="007E24F5" w:rsidP="00611991">
      <w:pPr>
        <w:pStyle w:val="BesediloUMAR"/>
        <w:rPr>
          <w:rFonts w:ascii="Myriad Pro" w:hAnsi="Myriad Pro" w:cs="Arial"/>
          <w:bCs/>
          <w:iCs/>
          <w:szCs w:val="20"/>
        </w:rPr>
      </w:pPr>
      <w:r w:rsidRPr="000F114D">
        <w:rPr>
          <w:rFonts w:ascii="Myriad Pro" w:hAnsi="Myriad Pro" w:cs="Arial"/>
          <w:b/>
          <w:bCs/>
          <w:iCs/>
          <w:szCs w:val="20"/>
        </w:rPr>
        <w:t xml:space="preserve">Izbruh </w:t>
      </w:r>
      <w:r w:rsidR="00085E7D" w:rsidRPr="000F114D">
        <w:rPr>
          <w:rFonts w:ascii="Myriad Pro" w:hAnsi="Myriad Pro" w:cs="Arial"/>
          <w:b/>
          <w:bCs/>
          <w:iCs/>
          <w:szCs w:val="20"/>
        </w:rPr>
        <w:t>epidemije</w:t>
      </w:r>
      <w:r w:rsidR="00CB663D" w:rsidRPr="000F114D">
        <w:rPr>
          <w:rFonts w:ascii="Myriad Pro" w:hAnsi="Myriad Pro" w:cs="Arial"/>
          <w:b/>
          <w:bCs/>
          <w:iCs/>
          <w:szCs w:val="20"/>
        </w:rPr>
        <w:t xml:space="preserve"> </w:t>
      </w:r>
      <w:r w:rsidR="00124AF4" w:rsidRPr="000F114D">
        <w:rPr>
          <w:rFonts w:ascii="Myriad Pro" w:hAnsi="Myriad Pro" w:cs="Arial"/>
          <w:b/>
          <w:bCs/>
          <w:iCs/>
          <w:szCs w:val="20"/>
        </w:rPr>
        <w:t>covida-19</w:t>
      </w:r>
      <w:r w:rsidRPr="000F114D">
        <w:rPr>
          <w:rFonts w:ascii="Myriad Pro" w:hAnsi="Myriad Pro" w:cs="Arial"/>
          <w:b/>
          <w:bCs/>
          <w:iCs/>
          <w:szCs w:val="20"/>
        </w:rPr>
        <w:t xml:space="preserve"> v letu 2020 je povzročil močan padec gospodarske aktivnosti v vseh državah, posledično so se povečale tudi insolventne težave poslovnih subjektov.</w:t>
      </w:r>
      <w:r w:rsidR="00314DE5" w:rsidRPr="000F114D">
        <w:rPr>
          <w:rFonts w:ascii="Myriad Pro" w:hAnsi="Myriad Pro" w:cs="Arial"/>
          <w:bCs/>
          <w:iCs/>
          <w:szCs w:val="20"/>
        </w:rPr>
        <w:t xml:space="preserve"> </w:t>
      </w:r>
      <w:r w:rsidRPr="000F114D">
        <w:rPr>
          <w:rFonts w:ascii="Myriad Pro" w:hAnsi="Myriad Pro" w:cs="Arial"/>
          <w:bCs/>
          <w:iCs/>
          <w:szCs w:val="20"/>
        </w:rPr>
        <w:t>Po večletni rasti BD</w:t>
      </w:r>
      <w:r w:rsidR="00471806" w:rsidRPr="000F114D">
        <w:rPr>
          <w:rFonts w:ascii="Myriad Pro" w:hAnsi="Myriad Pro" w:cs="Arial"/>
          <w:bCs/>
          <w:iCs/>
          <w:szCs w:val="20"/>
        </w:rPr>
        <w:t>P</w:t>
      </w:r>
      <w:r w:rsidRPr="000F114D">
        <w:rPr>
          <w:rFonts w:ascii="Myriad Pro" w:hAnsi="Myriad Pro" w:cs="Arial"/>
          <w:bCs/>
          <w:iCs/>
          <w:szCs w:val="20"/>
        </w:rPr>
        <w:t>, ki je sledila gospodarskemu upadu</w:t>
      </w:r>
      <w:r w:rsidR="00820420" w:rsidRPr="000F114D">
        <w:rPr>
          <w:rFonts w:ascii="Myriad Pro" w:hAnsi="Myriad Pro" w:cs="Arial"/>
          <w:bCs/>
          <w:iCs/>
          <w:szCs w:val="20"/>
        </w:rPr>
        <w:t xml:space="preserve"> </w:t>
      </w:r>
      <w:r w:rsidRPr="000F114D">
        <w:rPr>
          <w:rFonts w:ascii="Myriad Pro" w:hAnsi="Myriad Pro" w:cs="Arial"/>
          <w:bCs/>
          <w:iCs/>
          <w:szCs w:val="20"/>
        </w:rPr>
        <w:t>med gospodarsko finančno krizo</w:t>
      </w:r>
      <w:r w:rsidR="00085E7D" w:rsidRPr="000F114D">
        <w:rPr>
          <w:rFonts w:ascii="Myriad Pro" w:hAnsi="Myriad Pro" w:cs="Arial"/>
          <w:bCs/>
          <w:iCs/>
          <w:szCs w:val="20"/>
        </w:rPr>
        <w:t xml:space="preserve"> v letih </w:t>
      </w:r>
      <w:r w:rsidR="002237F8" w:rsidRPr="000F114D">
        <w:rPr>
          <w:rFonts w:ascii="Myriad Pro" w:hAnsi="Myriad Pro" w:cs="Arial"/>
          <w:bCs/>
          <w:iCs/>
          <w:szCs w:val="20"/>
        </w:rPr>
        <w:t>2008</w:t>
      </w:r>
      <w:r w:rsidR="00471806" w:rsidRPr="000F114D">
        <w:rPr>
          <w:rFonts w:ascii="Myriad Pro" w:hAnsi="Myriad Pro" w:cs="Arial"/>
          <w:bCs/>
          <w:iCs/>
          <w:szCs w:val="20"/>
        </w:rPr>
        <w:t>–</w:t>
      </w:r>
      <w:r w:rsidR="002237F8" w:rsidRPr="000F114D">
        <w:rPr>
          <w:rFonts w:ascii="Myriad Pro" w:hAnsi="Myriad Pro" w:cs="Arial"/>
          <w:bCs/>
          <w:iCs/>
          <w:szCs w:val="20"/>
        </w:rPr>
        <w:t>2009</w:t>
      </w:r>
      <w:r w:rsidRPr="000F114D">
        <w:rPr>
          <w:rFonts w:ascii="Myriad Pro" w:hAnsi="Myriad Pro" w:cs="Arial"/>
          <w:bCs/>
          <w:iCs/>
          <w:szCs w:val="20"/>
        </w:rPr>
        <w:t>, se je leta 2020 BDP zaradi epidem</w:t>
      </w:r>
      <w:r w:rsidR="00A106F8" w:rsidRPr="000F114D">
        <w:rPr>
          <w:rFonts w:ascii="Myriad Pro" w:hAnsi="Myriad Pro" w:cs="Arial"/>
          <w:bCs/>
          <w:iCs/>
          <w:szCs w:val="20"/>
        </w:rPr>
        <w:t>i</w:t>
      </w:r>
      <w:r w:rsidRPr="000F114D">
        <w:rPr>
          <w:rFonts w:ascii="Myriad Pro" w:hAnsi="Myriad Pro" w:cs="Arial"/>
          <w:bCs/>
          <w:iCs/>
          <w:szCs w:val="20"/>
        </w:rPr>
        <w:t xml:space="preserve">je in omejitvenih ukrepov zmanjšal </w:t>
      </w:r>
      <w:r w:rsidRPr="000F114D">
        <w:rPr>
          <w:rFonts w:ascii="Myriad Pro" w:hAnsi="Myriad Pro" w:cs="Arial"/>
          <w:bCs/>
          <w:iCs/>
          <w:szCs w:val="20"/>
        </w:rPr>
        <w:fldChar w:fldCharType="begin"/>
      </w:r>
      <w:r w:rsidRPr="000F114D">
        <w:rPr>
          <w:rFonts w:ascii="Myriad Pro" w:hAnsi="Myriad Pro" w:cs="Arial"/>
          <w:bCs/>
          <w:iCs/>
          <w:szCs w:val="20"/>
        </w:rPr>
        <w:instrText xml:space="preserve"> ADDIN ZOTERO_ITEM CSL_CITATION {"citationID":"KV395Bmd","properties":{"formattedCitation":"(UMAR, 2023)","plainCitation":"(UMAR, 2023)","noteIndex":0},"citationItems":[{"id":3902,"uris":["http://zotero.org/users/8351010/items/XIQ2SPZQ"],"itemData":{"id":3902,"type":"report","publisher":"Urad RS za makroekonomske analize in razvoj","title":"Poročilo orazvoju 2023","URL":"https://www.umar.gov.si/fileadmin/user_upload/razvoj_slovenije/2023/slovenski/POR2023.pdf","author":[{"literal":"UMAR"}],"issued":{"date-parts":[["2023"]]}}}],"schema":"https://github.com/citation-style-language/schema/raw/master/csl-citation.json"} </w:instrText>
      </w:r>
      <w:r w:rsidRPr="000F114D">
        <w:rPr>
          <w:rFonts w:ascii="Myriad Pro" w:hAnsi="Myriad Pro" w:cs="Arial"/>
          <w:bCs/>
          <w:iCs/>
          <w:szCs w:val="20"/>
        </w:rPr>
        <w:fldChar w:fldCharType="separate"/>
      </w:r>
      <w:r w:rsidRPr="000F114D">
        <w:rPr>
          <w:rFonts w:ascii="Myriad Pro" w:hAnsi="Myriad Pro" w:cs="Arial"/>
          <w:bCs/>
          <w:iCs/>
          <w:szCs w:val="20"/>
        </w:rPr>
        <w:t>(UMAR, 2023)</w:t>
      </w:r>
      <w:r w:rsidRPr="000F114D">
        <w:rPr>
          <w:rFonts w:ascii="Myriad Pro" w:hAnsi="Myriad Pro" w:cs="Arial"/>
          <w:bCs/>
          <w:iCs/>
          <w:szCs w:val="20"/>
        </w:rPr>
        <w:fldChar w:fldCharType="end"/>
      </w:r>
      <w:r w:rsidRPr="000F114D">
        <w:rPr>
          <w:rFonts w:ascii="Myriad Pro" w:hAnsi="Myriad Pro" w:cs="Arial"/>
          <w:bCs/>
          <w:iCs/>
          <w:szCs w:val="20"/>
        </w:rPr>
        <w:t xml:space="preserve">. To je </w:t>
      </w:r>
      <w:r w:rsidR="00820420" w:rsidRPr="000F114D">
        <w:rPr>
          <w:rFonts w:ascii="Myriad Pro" w:hAnsi="Myriad Pro" w:cs="Arial"/>
          <w:bCs/>
          <w:iCs/>
          <w:szCs w:val="20"/>
        </w:rPr>
        <w:t>negativno vplivalo tudi na</w:t>
      </w:r>
      <w:r w:rsidR="0028579D" w:rsidRPr="000F114D">
        <w:rPr>
          <w:rFonts w:ascii="Myriad Pro" w:hAnsi="Myriad Pro" w:cs="Arial"/>
          <w:bCs/>
          <w:iCs/>
          <w:szCs w:val="20"/>
        </w:rPr>
        <w:t xml:space="preserve"> </w:t>
      </w:r>
      <w:r w:rsidRPr="000F114D">
        <w:rPr>
          <w:rFonts w:ascii="Myriad Pro" w:hAnsi="Myriad Pro" w:cs="Arial"/>
          <w:bCs/>
          <w:iCs/>
          <w:szCs w:val="20"/>
        </w:rPr>
        <w:t>poslovanje gospodarskih družb in</w:t>
      </w:r>
      <w:r w:rsidR="00820420" w:rsidRPr="000F114D">
        <w:rPr>
          <w:rFonts w:ascii="Myriad Pro" w:hAnsi="Myriad Pro" w:cs="Arial"/>
          <w:bCs/>
          <w:iCs/>
          <w:szCs w:val="20"/>
        </w:rPr>
        <w:t xml:space="preserve"> </w:t>
      </w:r>
      <w:r w:rsidRPr="000F114D">
        <w:rPr>
          <w:rFonts w:ascii="Myriad Pro" w:hAnsi="Myriad Pro" w:cs="Arial"/>
          <w:bCs/>
          <w:iCs/>
          <w:szCs w:val="20"/>
        </w:rPr>
        <w:t>plačilno sposobnost poslovnih subjektov.</w:t>
      </w:r>
    </w:p>
    <w:p w14:paraId="04F902EF" w14:textId="4CB5A5C9" w:rsidR="00FD4AEE" w:rsidRPr="00611991" w:rsidRDefault="00C06672" w:rsidP="00611991">
      <w:pPr>
        <w:pStyle w:val="Caption"/>
        <w:rPr>
          <w:spacing w:val="-1"/>
        </w:rPr>
      </w:pPr>
      <w:bookmarkStart w:id="6" w:name="_Hlk140480880"/>
      <w:r w:rsidRPr="00611991">
        <w:rPr>
          <w:spacing w:val="-1"/>
        </w:rPr>
        <w:t xml:space="preserve">Slika 1: Bruto domači proizvod, inflacija in zaposlenost v EU </w:t>
      </w:r>
      <w:r w:rsidR="00C73ECE" w:rsidRPr="00611991">
        <w:rPr>
          <w:spacing w:val="-1"/>
        </w:rPr>
        <w:t xml:space="preserve">(levo) </w:t>
      </w:r>
      <w:r w:rsidR="00124AF4" w:rsidRPr="00611991">
        <w:rPr>
          <w:spacing w:val="-1"/>
        </w:rPr>
        <w:t>ter</w:t>
      </w:r>
      <w:r w:rsidRPr="00611991">
        <w:rPr>
          <w:spacing w:val="-1"/>
        </w:rPr>
        <w:t xml:space="preserve"> Sloveniji</w:t>
      </w:r>
      <w:r w:rsidR="00C73ECE" w:rsidRPr="00611991">
        <w:rPr>
          <w:spacing w:val="-1"/>
        </w:rPr>
        <w:t xml:space="preserve"> (desno)</w:t>
      </w:r>
      <w:r w:rsidRPr="00611991">
        <w:rPr>
          <w:spacing w:val="-1"/>
        </w:rPr>
        <w:t xml:space="preserve"> v letih 2000</w:t>
      </w:r>
      <w:r w:rsidR="00280B77" w:rsidRPr="00611991">
        <w:rPr>
          <w:spacing w:val="-1"/>
        </w:rPr>
        <w:t>–</w:t>
      </w:r>
      <w:r w:rsidRPr="00611991">
        <w:rPr>
          <w:spacing w:val="-1"/>
        </w:rPr>
        <w:t>2022</w:t>
      </w:r>
    </w:p>
    <w:bookmarkEnd w:id="6"/>
    <w:p w14:paraId="474C5F67" w14:textId="46CDC20C" w:rsidR="00097DD2" w:rsidRPr="00BB734F" w:rsidRDefault="00315BA0" w:rsidP="008C320E">
      <w:pPr>
        <w:pStyle w:val="BesediloUMAR"/>
        <w:rPr>
          <w:rFonts w:ascii="Myriad Pro" w:hAnsi="Myriad Pro"/>
        </w:rPr>
      </w:pPr>
      <w:r w:rsidRPr="00BB734F">
        <w:rPr>
          <w:rFonts w:ascii="Myriad Pro" w:hAnsi="Myriad Pro"/>
          <w:noProof/>
        </w:rPr>
        <w:drawing>
          <wp:inline distT="0" distB="0" distL="0" distR="0" wp14:anchorId="5921E3AC" wp14:editId="60B7D845">
            <wp:extent cx="2786400" cy="2278800"/>
            <wp:effectExtent l="0" t="0" r="0" b="7620"/>
            <wp:docPr id="659059285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6400" cy="2278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FD4AEE" w:rsidRPr="00BB734F">
        <w:rPr>
          <w:rFonts w:ascii="Myriad Pro" w:hAnsi="Myriad Pro"/>
        </w:rPr>
        <w:t xml:space="preserve">   </w:t>
      </w:r>
      <w:r w:rsidR="00611991">
        <w:rPr>
          <w:rFonts w:ascii="Myriad Pro" w:hAnsi="Myriad Pro"/>
        </w:rPr>
        <w:t xml:space="preserve">  </w:t>
      </w:r>
      <w:r w:rsidR="00FD4AEE" w:rsidRPr="00BB734F">
        <w:rPr>
          <w:rFonts w:ascii="Myriad Pro" w:hAnsi="Myriad Pro"/>
        </w:rPr>
        <w:t xml:space="preserve">  </w:t>
      </w:r>
      <w:r w:rsidRPr="00BB734F">
        <w:rPr>
          <w:rFonts w:ascii="Myriad Pro" w:hAnsi="Myriad Pro"/>
          <w:noProof/>
        </w:rPr>
        <w:drawing>
          <wp:inline distT="0" distB="0" distL="0" distR="0" wp14:anchorId="358E42F8" wp14:editId="07F0CA7A">
            <wp:extent cx="2790000" cy="2286000"/>
            <wp:effectExtent l="0" t="0" r="0" b="0"/>
            <wp:docPr id="1333960361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90000" cy="2286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9B3134" w14:textId="4B1DC704" w:rsidR="00097DD2" w:rsidRPr="00BB734F" w:rsidRDefault="00097DD2" w:rsidP="00097DD2">
      <w:pPr>
        <w:spacing w:after="0" w:line="240" w:lineRule="auto"/>
        <w:jc w:val="both"/>
        <w:rPr>
          <w:rFonts w:ascii="Myriad Pro" w:hAnsi="Myriad Pro"/>
          <w:sz w:val="16"/>
        </w:rPr>
      </w:pPr>
      <w:r w:rsidRPr="00BB734F">
        <w:rPr>
          <w:rFonts w:ascii="Myriad Pro" w:hAnsi="Myriad Pro"/>
          <w:sz w:val="16"/>
        </w:rPr>
        <w:t>Opomba: BDP</w:t>
      </w:r>
      <w:r w:rsidR="00471806">
        <w:rPr>
          <w:rFonts w:ascii="Myriad Pro" w:hAnsi="Myriad Pro"/>
          <w:sz w:val="16"/>
        </w:rPr>
        <w:t xml:space="preserve"> –</w:t>
      </w:r>
      <w:r w:rsidRPr="00BB734F">
        <w:rPr>
          <w:rFonts w:ascii="Myriad Pro" w:hAnsi="Myriad Pro"/>
          <w:sz w:val="16"/>
        </w:rPr>
        <w:t xml:space="preserve"> realna stopnja rasti bruto domačega proizvoda, Inflacija </w:t>
      </w:r>
      <w:r w:rsidR="00471806">
        <w:rPr>
          <w:rFonts w:ascii="Myriad Pro" w:hAnsi="Myriad Pro"/>
          <w:sz w:val="16"/>
        </w:rPr>
        <w:t>–</w:t>
      </w:r>
      <w:r w:rsidRPr="00BB734F">
        <w:rPr>
          <w:rFonts w:ascii="Myriad Pro" w:hAnsi="Myriad Pro"/>
          <w:sz w:val="16"/>
        </w:rPr>
        <w:t xml:space="preserve"> </w:t>
      </w:r>
      <w:r w:rsidR="00090F05" w:rsidRPr="00BB734F">
        <w:rPr>
          <w:rFonts w:ascii="Myriad Pro" w:hAnsi="Myriad Pro"/>
          <w:sz w:val="16"/>
        </w:rPr>
        <w:t>h</w:t>
      </w:r>
      <w:r w:rsidRPr="00BB734F">
        <w:rPr>
          <w:rFonts w:ascii="Myriad Pro" w:hAnsi="Myriad Pro"/>
          <w:sz w:val="16"/>
        </w:rPr>
        <w:t>armonizirani indeks cen življen</w:t>
      </w:r>
      <w:r w:rsidR="00F63815">
        <w:rPr>
          <w:rFonts w:ascii="Myriad Pro" w:hAnsi="Myriad Pro"/>
          <w:sz w:val="16"/>
        </w:rPr>
        <w:t>j</w:t>
      </w:r>
      <w:r w:rsidRPr="00BB734F">
        <w:rPr>
          <w:rFonts w:ascii="Myriad Pro" w:hAnsi="Myriad Pro"/>
          <w:sz w:val="16"/>
        </w:rPr>
        <w:t xml:space="preserve">skih potrebščin, </w:t>
      </w:r>
      <w:r w:rsidR="00090F05" w:rsidRPr="00BB734F">
        <w:rPr>
          <w:rFonts w:ascii="Myriad Pro" w:hAnsi="Myriad Pro"/>
          <w:sz w:val="16"/>
        </w:rPr>
        <w:t>s</w:t>
      </w:r>
      <w:r w:rsidRPr="00BB734F">
        <w:rPr>
          <w:rFonts w:ascii="Myriad Pro" w:hAnsi="Myriad Pro"/>
          <w:sz w:val="16"/>
        </w:rPr>
        <w:t xml:space="preserve">topnja zaposlenosti. </w:t>
      </w:r>
    </w:p>
    <w:p w14:paraId="7AF811BE" w14:textId="77777777" w:rsidR="004A5FA5" w:rsidRPr="00BB734F" w:rsidRDefault="004A5FA5" w:rsidP="000F114D">
      <w:pPr>
        <w:pStyle w:val="BesediloUMAR"/>
      </w:pPr>
    </w:p>
    <w:p w14:paraId="7B46FCF0" w14:textId="4DA65474" w:rsidR="00D3300C" w:rsidRPr="00722F86" w:rsidRDefault="003B49D5" w:rsidP="00722F86">
      <w:pPr>
        <w:pStyle w:val="BesediloUMAR"/>
        <w:rPr>
          <w:rStyle w:val="VodilnistavekUMAR"/>
          <w:rFonts w:ascii="Myriad Pro" w:hAnsi="Myriad Pro"/>
          <w:b w:val="0"/>
        </w:rPr>
      </w:pPr>
      <w:r w:rsidRPr="00722F86">
        <w:rPr>
          <w:rStyle w:val="VodilnistavekUMAR"/>
          <w:rFonts w:ascii="Myriad Pro" w:hAnsi="Myriad Pro"/>
        </w:rPr>
        <w:t xml:space="preserve">V analizi </w:t>
      </w:r>
      <w:r w:rsidR="006F7A51" w:rsidRPr="00722F86">
        <w:rPr>
          <w:rStyle w:val="VodilnistavekUMAR"/>
          <w:rFonts w:ascii="Myriad Pro" w:hAnsi="Myriad Pro"/>
        </w:rPr>
        <w:t>predstavlja</w:t>
      </w:r>
      <w:r w:rsidRPr="00722F86">
        <w:rPr>
          <w:rStyle w:val="VodilnistavekUMAR"/>
          <w:rFonts w:ascii="Myriad Pro" w:hAnsi="Myriad Pro"/>
        </w:rPr>
        <w:t>mo</w:t>
      </w:r>
      <w:r w:rsidR="006F7A51" w:rsidRPr="00722F86">
        <w:rPr>
          <w:rStyle w:val="VodilnistavekUMAR"/>
          <w:rFonts w:ascii="Myriad Pro" w:hAnsi="Myriad Pro"/>
        </w:rPr>
        <w:t xml:space="preserve"> vpliv </w:t>
      </w:r>
      <w:r w:rsidR="006521BA" w:rsidRPr="00722F86">
        <w:rPr>
          <w:rStyle w:val="VodilnistavekUMAR"/>
          <w:rFonts w:ascii="Myriad Pro" w:hAnsi="Myriad Pro"/>
        </w:rPr>
        <w:t xml:space="preserve">krize zaradi </w:t>
      </w:r>
      <w:r w:rsidR="00085E7D" w:rsidRPr="00722F86">
        <w:rPr>
          <w:rStyle w:val="VodilnistavekUMAR"/>
          <w:rFonts w:ascii="Myriad Pro" w:hAnsi="Myriad Pro"/>
        </w:rPr>
        <w:t xml:space="preserve">epidemije </w:t>
      </w:r>
      <w:r w:rsidR="006521BA" w:rsidRPr="00722F86">
        <w:rPr>
          <w:rStyle w:val="VodilnistavekUMAR"/>
          <w:rFonts w:ascii="Myriad Pro" w:hAnsi="Myriad Pro"/>
        </w:rPr>
        <w:t>covida-19</w:t>
      </w:r>
      <w:r w:rsidR="00ED18E4" w:rsidRPr="00722F86">
        <w:rPr>
          <w:rFonts w:ascii="Myriad Pro" w:hAnsi="Myriad Pro"/>
        </w:rPr>
        <w:t xml:space="preserve"> </w:t>
      </w:r>
      <w:r w:rsidR="006F7A51" w:rsidRPr="00722F86">
        <w:rPr>
          <w:rStyle w:val="VodilnistavekUMAR"/>
          <w:rFonts w:ascii="Myriad Pro" w:hAnsi="Myriad Pro"/>
        </w:rPr>
        <w:t xml:space="preserve">na plačilno sposobnost poslovnih subjektov v Sloveniji in primerjavo </w:t>
      </w:r>
      <w:r w:rsidR="00F41F1D" w:rsidRPr="00722F86">
        <w:rPr>
          <w:rStyle w:val="VodilnistavekUMAR"/>
          <w:rFonts w:ascii="Myriad Pro" w:hAnsi="Myriad Pro"/>
        </w:rPr>
        <w:t xml:space="preserve">z </w:t>
      </w:r>
      <w:r w:rsidR="006F7A51" w:rsidRPr="00722F86">
        <w:rPr>
          <w:rStyle w:val="VodilnistavekUMAR"/>
          <w:rFonts w:ascii="Myriad Pro" w:hAnsi="Myriad Pro"/>
        </w:rPr>
        <w:t>E</w:t>
      </w:r>
      <w:r w:rsidR="00124AF4" w:rsidRPr="00722F86">
        <w:rPr>
          <w:rStyle w:val="VodilnistavekUMAR"/>
          <w:rFonts w:ascii="Myriad Pro" w:hAnsi="Myriad Pro"/>
        </w:rPr>
        <w:t>vropsko unijo (E</w:t>
      </w:r>
      <w:r w:rsidR="006F7A51" w:rsidRPr="00722F86">
        <w:rPr>
          <w:rStyle w:val="VodilnistavekUMAR"/>
          <w:rFonts w:ascii="Myriad Pro" w:hAnsi="Myriad Pro"/>
        </w:rPr>
        <w:t>U</w:t>
      </w:r>
      <w:r w:rsidR="00124AF4" w:rsidRPr="00722F86">
        <w:rPr>
          <w:rStyle w:val="VodilnistavekUMAR"/>
          <w:rFonts w:ascii="Myriad Pro" w:hAnsi="Myriad Pro"/>
        </w:rPr>
        <w:t>)</w:t>
      </w:r>
      <w:r w:rsidR="006F7A51" w:rsidRPr="00722F86">
        <w:rPr>
          <w:rStyle w:val="VodilnistavekUMAR"/>
          <w:rFonts w:ascii="Myriad Pro" w:hAnsi="Myriad Pro"/>
        </w:rPr>
        <w:t>.</w:t>
      </w:r>
      <w:r w:rsidR="006F7A51" w:rsidRPr="00722F86">
        <w:rPr>
          <w:rStyle w:val="VodilnistavekUMAR"/>
          <w:rFonts w:ascii="Myriad Pro" w:hAnsi="Myriad Pro"/>
          <w:b w:val="0"/>
        </w:rPr>
        <w:t xml:space="preserve"> V prvem </w:t>
      </w:r>
      <w:r w:rsidR="00BA2BDE" w:rsidRPr="00722F86">
        <w:rPr>
          <w:rStyle w:val="VodilnistavekUMAR"/>
          <w:rFonts w:ascii="Myriad Pro" w:hAnsi="Myriad Pro"/>
          <w:b w:val="0"/>
        </w:rPr>
        <w:t xml:space="preserve">poglavju </w:t>
      </w:r>
      <w:r w:rsidR="00124AF4" w:rsidRPr="00722F86">
        <w:rPr>
          <w:rStyle w:val="VodilnistavekUMAR"/>
          <w:rFonts w:ascii="Myriad Pro" w:hAnsi="Myriad Pro"/>
          <w:b w:val="0"/>
        </w:rPr>
        <w:t>predstavimo</w:t>
      </w:r>
      <w:r w:rsidR="00085E7D" w:rsidRPr="00722F86">
        <w:rPr>
          <w:rStyle w:val="VodilnistavekUMAR"/>
          <w:rFonts w:ascii="Myriad Pro" w:hAnsi="Myriad Pro"/>
          <w:b w:val="0"/>
        </w:rPr>
        <w:t xml:space="preserve"> </w:t>
      </w:r>
      <w:r w:rsidR="00F41F1D" w:rsidRPr="00722F86">
        <w:rPr>
          <w:rStyle w:val="VodilnistavekUMAR"/>
          <w:rFonts w:ascii="Myriad Pro" w:hAnsi="Myriad Pro"/>
          <w:b w:val="0"/>
        </w:rPr>
        <w:t xml:space="preserve">gibanje </w:t>
      </w:r>
      <w:r w:rsidR="00BA2BDE" w:rsidRPr="00722F86">
        <w:rPr>
          <w:rStyle w:val="VodilnistavekUMAR"/>
          <w:rFonts w:ascii="Myriad Pro" w:hAnsi="Myriad Pro"/>
          <w:b w:val="0"/>
        </w:rPr>
        <w:t>števil</w:t>
      </w:r>
      <w:r w:rsidR="00F41F1D" w:rsidRPr="00722F86">
        <w:rPr>
          <w:rStyle w:val="VodilnistavekUMAR"/>
          <w:rFonts w:ascii="Myriad Pro" w:hAnsi="Myriad Pro"/>
          <w:b w:val="0"/>
        </w:rPr>
        <w:t>a</w:t>
      </w:r>
      <w:r w:rsidR="00BA2BDE" w:rsidRPr="00722F86">
        <w:rPr>
          <w:rStyle w:val="VodilnistavekUMAR"/>
          <w:rFonts w:ascii="Myriad Pro" w:hAnsi="Myriad Pro"/>
          <w:b w:val="0"/>
        </w:rPr>
        <w:t xml:space="preserve"> poslovnih</w:t>
      </w:r>
      <w:r w:rsidR="00F41F1D" w:rsidRPr="00722F86">
        <w:rPr>
          <w:rStyle w:val="VodilnistavekUMAR"/>
          <w:rFonts w:ascii="Myriad Pro" w:hAnsi="Myriad Pro"/>
          <w:b w:val="0"/>
        </w:rPr>
        <w:t xml:space="preserve"> subjektov in njihovo</w:t>
      </w:r>
      <w:r w:rsidR="00085E7D" w:rsidRPr="00722F86">
        <w:rPr>
          <w:rStyle w:val="VodilnistavekUMAR"/>
          <w:rFonts w:ascii="Myriad Pro" w:hAnsi="Myriad Pro"/>
          <w:b w:val="0"/>
        </w:rPr>
        <w:t xml:space="preserve"> </w:t>
      </w:r>
      <w:r w:rsidR="00F41F1D" w:rsidRPr="00722F86">
        <w:rPr>
          <w:rStyle w:val="VodilnistavekUMAR"/>
          <w:rFonts w:ascii="Myriad Pro" w:hAnsi="Myriad Pro"/>
          <w:b w:val="0"/>
        </w:rPr>
        <w:t xml:space="preserve">poslovanje ter </w:t>
      </w:r>
      <w:r w:rsidR="00124AF4" w:rsidRPr="00722F86">
        <w:rPr>
          <w:rStyle w:val="VodilnistavekUMAR"/>
          <w:rFonts w:ascii="Myriad Pro" w:hAnsi="Myriad Pro"/>
          <w:b w:val="0"/>
        </w:rPr>
        <w:t xml:space="preserve">uspešnost </w:t>
      </w:r>
      <w:r w:rsidR="00F41F1D" w:rsidRPr="00722F86">
        <w:rPr>
          <w:rStyle w:val="VodilnistavekUMAR"/>
          <w:rFonts w:ascii="Myriad Pro" w:hAnsi="Myriad Pro"/>
          <w:b w:val="0"/>
        </w:rPr>
        <w:t>poravnavanj</w:t>
      </w:r>
      <w:r w:rsidR="00124AF4" w:rsidRPr="00722F86">
        <w:rPr>
          <w:rStyle w:val="VodilnistavekUMAR"/>
          <w:rFonts w:ascii="Myriad Pro" w:hAnsi="Myriad Pro"/>
          <w:b w:val="0"/>
        </w:rPr>
        <w:t>a</w:t>
      </w:r>
      <w:r w:rsidR="0011598A" w:rsidRPr="00722F86">
        <w:rPr>
          <w:rStyle w:val="VodilnistavekUMAR"/>
          <w:rFonts w:ascii="Myriad Pro" w:hAnsi="Myriad Pro"/>
          <w:b w:val="0"/>
        </w:rPr>
        <w:t xml:space="preserve"> finančnih</w:t>
      </w:r>
      <w:r w:rsidR="00085E7D" w:rsidRPr="00722F86">
        <w:rPr>
          <w:rStyle w:val="VodilnistavekUMAR"/>
          <w:rFonts w:ascii="Myriad Pro" w:hAnsi="Myriad Pro"/>
          <w:b w:val="0"/>
        </w:rPr>
        <w:t xml:space="preserve"> </w:t>
      </w:r>
      <w:r w:rsidR="00F41F1D" w:rsidRPr="00722F86">
        <w:rPr>
          <w:rStyle w:val="VodilnistavekUMAR"/>
          <w:rFonts w:ascii="Myriad Pro" w:hAnsi="Myriad Pro"/>
          <w:b w:val="0"/>
        </w:rPr>
        <w:t>obveznosti gospodarsk</w:t>
      </w:r>
      <w:r w:rsidR="00124AF4" w:rsidRPr="00722F86">
        <w:rPr>
          <w:rStyle w:val="VodilnistavekUMAR"/>
          <w:rFonts w:ascii="Myriad Pro" w:hAnsi="Myriad Pro"/>
          <w:b w:val="0"/>
        </w:rPr>
        <w:t>ih</w:t>
      </w:r>
      <w:r w:rsidR="00F41F1D" w:rsidRPr="00722F86">
        <w:rPr>
          <w:rStyle w:val="VodilnistavekUMAR"/>
          <w:rFonts w:ascii="Myriad Pro" w:hAnsi="Myriad Pro"/>
          <w:b w:val="0"/>
        </w:rPr>
        <w:t xml:space="preserve"> družb in samostojni</w:t>
      </w:r>
      <w:r w:rsidR="00124AF4" w:rsidRPr="00722F86">
        <w:rPr>
          <w:rStyle w:val="VodilnistavekUMAR"/>
          <w:rFonts w:ascii="Myriad Pro" w:hAnsi="Myriad Pro"/>
          <w:b w:val="0"/>
        </w:rPr>
        <w:t>h</w:t>
      </w:r>
      <w:r w:rsidR="00F41F1D" w:rsidRPr="00722F86">
        <w:rPr>
          <w:rStyle w:val="VodilnistavekUMAR"/>
          <w:rFonts w:ascii="Myriad Pro" w:hAnsi="Myriad Pro"/>
          <w:b w:val="0"/>
        </w:rPr>
        <w:t xml:space="preserve"> podjetnik</w:t>
      </w:r>
      <w:r w:rsidR="00124AF4" w:rsidRPr="00722F86">
        <w:rPr>
          <w:rStyle w:val="VodilnistavekUMAR"/>
          <w:rFonts w:ascii="Myriad Pro" w:hAnsi="Myriad Pro"/>
          <w:b w:val="0"/>
        </w:rPr>
        <w:t>ov</w:t>
      </w:r>
      <w:r w:rsidR="00F41F1D" w:rsidRPr="00722F86">
        <w:rPr>
          <w:rStyle w:val="VodilnistavekUMAR"/>
          <w:rFonts w:ascii="Myriad Pro" w:hAnsi="Myriad Pro"/>
          <w:b w:val="0"/>
        </w:rPr>
        <w:t xml:space="preserve"> v Sloveniji. </w:t>
      </w:r>
      <w:r w:rsidR="001652EC" w:rsidRPr="00722F86">
        <w:rPr>
          <w:rStyle w:val="VodilnistavekUMAR"/>
          <w:rFonts w:ascii="Myriad Pro" w:hAnsi="Myriad Pro"/>
          <w:b w:val="0"/>
        </w:rPr>
        <w:t xml:space="preserve">Prav zamude pri plačilih so namreč </w:t>
      </w:r>
      <w:r w:rsidR="0011598A" w:rsidRPr="00722F86">
        <w:rPr>
          <w:rStyle w:val="VodilnistavekUMAR"/>
          <w:rFonts w:ascii="Myriad Pro" w:hAnsi="Myriad Pro"/>
          <w:b w:val="0"/>
        </w:rPr>
        <w:t>najpogostejši</w:t>
      </w:r>
      <w:r w:rsidR="00085E7D" w:rsidRPr="00722F86">
        <w:rPr>
          <w:rStyle w:val="VodilnistavekUMAR"/>
          <w:rFonts w:ascii="Myriad Pro" w:hAnsi="Myriad Pro"/>
          <w:b w:val="0"/>
        </w:rPr>
        <w:t xml:space="preserve"> </w:t>
      </w:r>
      <w:r w:rsidR="0011598A" w:rsidRPr="00722F86">
        <w:rPr>
          <w:rStyle w:val="VodilnistavekUMAR"/>
          <w:rFonts w:ascii="Myriad Pro" w:hAnsi="Myriad Pro"/>
          <w:b w:val="0"/>
        </w:rPr>
        <w:t xml:space="preserve"> </w:t>
      </w:r>
      <w:r w:rsidR="001652EC" w:rsidRPr="00722F86">
        <w:rPr>
          <w:rStyle w:val="VodilnistavekUMAR"/>
          <w:rFonts w:ascii="Myriad Pro" w:hAnsi="Myriad Pro"/>
          <w:b w:val="0"/>
        </w:rPr>
        <w:t>razlog stečaje</w:t>
      </w:r>
      <w:r w:rsidR="0011598A" w:rsidRPr="00722F86">
        <w:rPr>
          <w:rStyle w:val="VodilnistavekUMAR"/>
          <w:rFonts w:ascii="Myriad Pro" w:hAnsi="Myriad Pro"/>
          <w:b w:val="0"/>
        </w:rPr>
        <w:t>v</w:t>
      </w:r>
      <w:r w:rsidR="001652EC" w:rsidRPr="00722F86">
        <w:rPr>
          <w:rStyle w:val="VodilnistavekUMAR"/>
          <w:rFonts w:ascii="Myriad Pro" w:hAnsi="Myriad Pro"/>
          <w:b w:val="0"/>
        </w:rPr>
        <w:t xml:space="preserve">. </w:t>
      </w:r>
      <w:r w:rsidR="00F41F1D" w:rsidRPr="00722F86">
        <w:rPr>
          <w:rStyle w:val="VodilnistavekUMAR"/>
          <w:rFonts w:ascii="Myriad Pro" w:hAnsi="Myriad Pro"/>
          <w:b w:val="0"/>
        </w:rPr>
        <w:t>V drugem poglavju so prikazana gibanja insolventnih postopkov slovenskih poslovni</w:t>
      </w:r>
      <w:r w:rsidR="00816C3E" w:rsidRPr="00722F86">
        <w:rPr>
          <w:rStyle w:val="VodilnistavekUMAR"/>
          <w:rFonts w:ascii="Myriad Pro" w:hAnsi="Myriad Pro"/>
          <w:b w:val="0"/>
        </w:rPr>
        <w:t>h</w:t>
      </w:r>
      <w:r w:rsidR="00F41F1D" w:rsidRPr="00722F86">
        <w:rPr>
          <w:rStyle w:val="VodilnistavekUMAR"/>
          <w:rFonts w:ascii="Myriad Pro" w:hAnsi="Myriad Pro"/>
          <w:b w:val="0"/>
        </w:rPr>
        <w:t xml:space="preserve"> subjektov od leta 2009, kjer </w:t>
      </w:r>
      <w:r w:rsidR="00621303" w:rsidRPr="00722F86">
        <w:rPr>
          <w:rStyle w:val="VodilnistavekUMAR"/>
          <w:rFonts w:ascii="Myriad Pro" w:hAnsi="Myriad Pro"/>
          <w:b w:val="0"/>
        </w:rPr>
        <w:t>v Sloveniji</w:t>
      </w:r>
      <w:r w:rsidR="00135C71" w:rsidRPr="00722F86">
        <w:rPr>
          <w:rStyle w:val="VodilnistavekUMAR"/>
          <w:rFonts w:ascii="Myriad Pro" w:hAnsi="Myriad Pro"/>
          <w:b w:val="0"/>
        </w:rPr>
        <w:t xml:space="preserve"> in</w:t>
      </w:r>
      <w:r w:rsidR="00621303" w:rsidRPr="00722F86">
        <w:rPr>
          <w:rStyle w:val="VodilnistavekUMAR"/>
          <w:rFonts w:ascii="Myriad Pro" w:hAnsi="Myriad Pro"/>
          <w:b w:val="0"/>
        </w:rPr>
        <w:t xml:space="preserve"> tudi v EU </w:t>
      </w:r>
      <w:r w:rsidR="00F41F1D" w:rsidRPr="00722F86">
        <w:rPr>
          <w:rStyle w:val="VodilnistavekUMAR"/>
          <w:rFonts w:ascii="Myriad Pro" w:hAnsi="Myriad Pro"/>
          <w:b w:val="0"/>
        </w:rPr>
        <w:t>največji delež predstavljajo stečaji.</w:t>
      </w:r>
      <w:r w:rsidR="00816C3E" w:rsidRPr="00722F86">
        <w:rPr>
          <w:rStyle w:val="VodilnistavekUMAR"/>
          <w:rFonts w:ascii="Myriad Pro" w:hAnsi="Myriad Pro"/>
          <w:b w:val="0"/>
        </w:rPr>
        <w:t xml:space="preserve"> </w:t>
      </w:r>
      <w:r w:rsidR="001652EC" w:rsidRPr="00722F86">
        <w:rPr>
          <w:rStyle w:val="VodilnistavekUMAR"/>
          <w:rFonts w:ascii="Myriad Pro" w:hAnsi="Myriad Pro"/>
          <w:b w:val="0"/>
        </w:rPr>
        <w:t xml:space="preserve">V tretjem poglavju </w:t>
      </w:r>
      <w:r w:rsidR="00621303" w:rsidRPr="00722F86">
        <w:rPr>
          <w:rStyle w:val="VodilnistavekUMAR"/>
          <w:rFonts w:ascii="Myriad Pro" w:hAnsi="Myriad Pro"/>
          <w:b w:val="0"/>
        </w:rPr>
        <w:t xml:space="preserve">prikažemo </w:t>
      </w:r>
      <w:r w:rsidR="001652EC" w:rsidRPr="00722F86">
        <w:rPr>
          <w:rStyle w:val="VodilnistavekUMAR"/>
          <w:rFonts w:ascii="Myriad Pro" w:hAnsi="Myriad Pro"/>
          <w:b w:val="0"/>
        </w:rPr>
        <w:t xml:space="preserve">gibanje </w:t>
      </w:r>
      <w:r w:rsidR="00816C3E" w:rsidRPr="00722F86">
        <w:rPr>
          <w:rStyle w:val="VodilnistavekUMAR"/>
          <w:rFonts w:ascii="Myriad Pro" w:hAnsi="Myriad Pro"/>
          <w:b w:val="0"/>
        </w:rPr>
        <w:t>stečaj</w:t>
      </w:r>
      <w:r w:rsidR="001652EC" w:rsidRPr="00722F86">
        <w:rPr>
          <w:rStyle w:val="VodilnistavekUMAR"/>
          <w:rFonts w:ascii="Myriad Pro" w:hAnsi="Myriad Pro"/>
          <w:b w:val="0"/>
        </w:rPr>
        <w:t xml:space="preserve">ev v Sloveniji in EU, za Slovenijo </w:t>
      </w:r>
      <w:r w:rsidR="00816C3E" w:rsidRPr="00722F86">
        <w:rPr>
          <w:rStyle w:val="VodilnistavekUMAR"/>
          <w:rFonts w:ascii="Myriad Pro" w:hAnsi="Myriad Pro"/>
          <w:b w:val="0"/>
        </w:rPr>
        <w:t>po posameznih dejavnostih</w:t>
      </w:r>
      <w:r w:rsidR="00621303" w:rsidRPr="00722F86">
        <w:rPr>
          <w:rStyle w:val="VodilnistavekUMAR"/>
          <w:rFonts w:ascii="Myriad Pro" w:hAnsi="Myriad Pro"/>
          <w:b w:val="0"/>
        </w:rPr>
        <w:t xml:space="preserve"> ter</w:t>
      </w:r>
      <w:r w:rsidR="001652EC" w:rsidRPr="00722F86">
        <w:rPr>
          <w:rStyle w:val="VodilnistavekUMAR"/>
          <w:rFonts w:ascii="Myriad Pro" w:hAnsi="Myriad Pro"/>
          <w:b w:val="0"/>
        </w:rPr>
        <w:t xml:space="preserve"> ločeno po gospoda</w:t>
      </w:r>
      <w:r w:rsidR="00816C3E" w:rsidRPr="00722F86">
        <w:rPr>
          <w:rStyle w:val="VodilnistavekUMAR"/>
          <w:rFonts w:ascii="Myriad Pro" w:hAnsi="Myriad Pro"/>
          <w:b w:val="0"/>
        </w:rPr>
        <w:t>rskih družb</w:t>
      </w:r>
      <w:r w:rsidR="001652EC" w:rsidRPr="00722F86">
        <w:rPr>
          <w:rStyle w:val="VodilnistavekUMAR"/>
          <w:rFonts w:ascii="Myriad Pro" w:hAnsi="Myriad Pro"/>
          <w:b w:val="0"/>
        </w:rPr>
        <w:t>ah</w:t>
      </w:r>
      <w:r w:rsidR="00816C3E" w:rsidRPr="00722F86">
        <w:rPr>
          <w:rStyle w:val="VodilnistavekUMAR"/>
          <w:rFonts w:ascii="Myriad Pro" w:hAnsi="Myriad Pro"/>
          <w:b w:val="0"/>
        </w:rPr>
        <w:t xml:space="preserve"> </w:t>
      </w:r>
      <w:r w:rsidR="001652EC" w:rsidRPr="00722F86">
        <w:rPr>
          <w:rStyle w:val="VodilnistavekUMAR"/>
          <w:rFonts w:ascii="Myriad Pro" w:hAnsi="Myriad Pro"/>
          <w:b w:val="0"/>
        </w:rPr>
        <w:t>in</w:t>
      </w:r>
      <w:r w:rsidR="00816C3E" w:rsidRPr="00722F86">
        <w:rPr>
          <w:rStyle w:val="VodilnistavekUMAR"/>
          <w:rFonts w:ascii="Myriad Pro" w:hAnsi="Myriad Pro"/>
          <w:b w:val="0"/>
        </w:rPr>
        <w:t xml:space="preserve"> samostojnih podjetnik</w:t>
      </w:r>
      <w:r w:rsidR="001652EC" w:rsidRPr="00722F86">
        <w:rPr>
          <w:rStyle w:val="VodilnistavekUMAR"/>
          <w:rFonts w:ascii="Myriad Pro" w:hAnsi="Myriad Pro"/>
          <w:b w:val="0"/>
        </w:rPr>
        <w:t>ih</w:t>
      </w:r>
      <w:r w:rsidR="00816C3E" w:rsidRPr="00722F86">
        <w:rPr>
          <w:rStyle w:val="VodilnistavekUMAR"/>
          <w:rFonts w:ascii="Myriad Pro" w:hAnsi="Myriad Pro"/>
          <w:b w:val="0"/>
        </w:rPr>
        <w:t>.</w:t>
      </w:r>
    </w:p>
    <w:p w14:paraId="68CAA7F0" w14:textId="77777777" w:rsidR="00D3300C" w:rsidRPr="00BB734F" w:rsidRDefault="00D3300C" w:rsidP="00816C3E">
      <w:pPr>
        <w:spacing w:after="0" w:line="276" w:lineRule="auto"/>
        <w:jc w:val="both"/>
        <w:rPr>
          <w:rStyle w:val="VodilnistavekUMAR"/>
          <w:rFonts w:ascii="Myriad Pro" w:hAnsi="Myriad Pro"/>
          <w:sz w:val="20"/>
          <w:szCs w:val="20"/>
        </w:rPr>
      </w:pPr>
    </w:p>
    <w:p w14:paraId="3D54E0A9" w14:textId="77777777" w:rsidR="00D3300C" w:rsidRPr="00BB734F" w:rsidRDefault="00D3300C" w:rsidP="00097DD2">
      <w:pPr>
        <w:spacing w:after="0" w:line="240" w:lineRule="auto"/>
        <w:jc w:val="both"/>
        <w:rPr>
          <w:rFonts w:ascii="Myriad Pro" w:hAnsi="Myriad Pro"/>
          <w:sz w:val="16"/>
        </w:rPr>
      </w:pPr>
    </w:p>
    <w:p w14:paraId="765CAC21" w14:textId="77777777" w:rsidR="00816C3E" w:rsidRPr="00BB734F" w:rsidRDefault="00816C3E" w:rsidP="00097DD2">
      <w:pPr>
        <w:spacing w:after="0" w:line="240" w:lineRule="auto"/>
        <w:jc w:val="both"/>
        <w:rPr>
          <w:rFonts w:ascii="Myriad Pro" w:hAnsi="Myriad Pro"/>
          <w:sz w:val="16"/>
        </w:rPr>
      </w:pPr>
    </w:p>
    <w:p w14:paraId="5BAD25C3" w14:textId="77777777" w:rsidR="0069284A" w:rsidRPr="00BB734F" w:rsidRDefault="0069284A" w:rsidP="00097DD2">
      <w:pPr>
        <w:spacing w:after="0" w:line="240" w:lineRule="auto"/>
        <w:jc w:val="both"/>
        <w:rPr>
          <w:rFonts w:ascii="Myriad Pro" w:hAnsi="Myriad Pro"/>
          <w:sz w:val="16"/>
        </w:rPr>
      </w:pPr>
    </w:p>
    <w:p w14:paraId="230AF420" w14:textId="7FC23D64" w:rsidR="0069284A" w:rsidRDefault="0069284A" w:rsidP="00097DD2">
      <w:pPr>
        <w:spacing w:after="0" w:line="240" w:lineRule="auto"/>
        <w:jc w:val="both"/>
        <w:rPr>
          <w:rFonts w:ascii="Myriad Pro" w:hAnsi="Myriad Pro"/>
          <w:sz w:val="16"/>
        </w:rPr>
      </w:pPr>
    </w:p>
    <w:p w14:paraId="59BA2262" w14:textId="77777777" w:rsidR="00863651" w:rsidRPr="00BB734F" w:rsidRDefault="00863651" w:rsidP="00097DD2">
      <w:pPr>
        <w:spacing w:after="0" w:line="240" w:lineRule="auto"/>
        <w:jc w:val="both"/>
        <w:rPr>
          <w:rFonts w:ascii="Myriad Pro" w:hAnsi="Myriad Pro"/>
          <w:sz w:val="16"/>
        </w:rPr>
      </w:pPr>
    </w:p>
    <w:p w14:paraId="32228A2A" w14:textId="77777777" w:rsidR="0069284A" w:rsidRPr="00BB734F" w:rsidRDefault="0069284A" w:rsidP="00097DD2">
      <w:pPr>
        <w:spacing w:after="0" w:line="240" w:lineRule="auto"/>
        <w:jc w:val="both"/>
        <w:rPr>
          <w:rFonts w:ascii="Myriad Pro" w:hAnsi="Myriad Pro"/>
          <w:sz w:val="16"/>
        </w:rPr>
      </w:pPr>
    </w:p>
    <w:p w14:paraId="44646C3D" w14:textId="77777777" w:rsidR="00816C3E" w:rsidRPr="00BB734F" w:rsidRDefault="00816C3E" w:rsidP="00097DD2">
      <w:pPr>
        <w:spacing w:after="0" w:line="240" w:lineRule="auto"/>
        <w:jc w:val="both"/>
        <w:rPr>
          <w:rFonts w:ascii="Myriad Pro" w:hAnsi="Myriad Pro"/>
          <w:sz w:val="16"/>
        </w:rPr>
      </w:pPr>
    </w:p>
    <w:p w14:paraId="0453762F" w14:textId="77777777" w:rsidR="00816C3E" w:rsidRPr="00BB734F" w:rsidRDefault="00816C3E" w:rsidP="00097DD2">
      <w:pPr>
        <w:spacing w:after="0" w:line="240" w:lineRule="auto"/>
        <w:jc w:val="both"/>
        <w:rPr>
          <w:rFonts w:ascii="Myriad Pro" w:hAnsi="Myriad Pro"/>
          <w:sz w:val="16"/>
        </w:rPr>
      </w:pPr>
    </w:p>
    <w:p w14:paraId="66ECFB4B" w14:textId="77777777" w:rsidR="00816C3E" w:rsidRPr="00BB734F" w:rsidRDefault="00816C3E" w:rsidP="00097DD2">
      <w:pPr>
        <w:spacing w:after="0" w:line="240" w:lineRule="auto"/>
        <w:jc w:val="both"/>
        <w:rPr>
          <w:rFonts w:ascii="Myriad Pro" w:hAnsi="Myriad Pro"/>
          <w:sz w:val="16"/>
        </w:rPr>
      </w:pPr>
    </w:p>
    <w:p w14:paraId="40719D84" w14:textId="77777777" w:rsidR="00816C3E" w:rsidRPr="00BB734F" w:rsidRDefault="00816C3E" w:rsidP="00097DD2">
      <w:pPr>
        <w:spacing w:after="0" w:line="240" w:lineRule="auto"/>
        <w:jc w:val="both"/>
        <w:rPr>
          <w:rFonts w:ascii="Myriad Pro" w:hAnsi="Myriad Pro"/>
          <w:sz w:val="16"/>
        </w:rPr>
      </w:pPr>
    </w:p>
    <w:p w14:paraId="57DF3CF5" w14:textId="77777777" w:rsidR="00816C3E" w:rsidRPr="00BB734F" w:rsidRDefault="00816C3E" w:rsidP="00097DD2">
      <w:pPr>
        <w:spacing w:after="0" w:line="240" w:lineRule="auto"/>
        <w:jc w:val="both"/>
        <w:rPr>
          <w:rFonts w:ascii="Myriad Pro" w:hAnsi="Myriad Pro"/>
          <w:sz w:val="16"/>
        </w:rPr>
      </w:pPr>
    </w:p>
    <w:p w14:paraId="057E39FB" w14:textId="77777777" w:rsidR="00816C3E" w:rsidRPr="00BB734F" w:rsidRDefault="00816C3E" w:rsidP="00097DD2">
      <w:pPr>
        <w:spacing w:after="0" w:line="240" w:lineRule="auto"/>
        <w:jc w:val="both"/>
        <w:rPr>
          <w:rFonts w:ascii="Myriad Pro" w:hAnsi="Myriad Pro"/>
          <w:sz w:val="16"/>
        </w:rPr>
      </w:pPr>
    </w:p>
    <w:p w14:paraId="115501F8" w14:textId="77777777" w:rsidR="00816C3E" w:rsidRPr="00BB734F" w:rsidRDefault="00816C3E" w:rsidP="00097DD2">
      <w:pPr>
        <w:spacing w:after="0" w:line="240" w:lineRule="auto"/>
        <w:jc w:val="both"/>
        <w:rPr>
          <w:rFonts w:ascii="Myriad Pro" w:hAnsi="Myriad Pro"/>
          <w:sz w:val="16"/>
        </w:rPr>
      </w:pPr>
    </w:p>
    <w:p w14:paraId="687FAA05" w14:textId="77777777" w:rsidR="00816C3E" w:rsidRDefault="00816C3E" w:rsidP="00097DD2">
      <w:pPr>
        <w:spacing w:after="0" w:line="240" w:lineRule="auto"/>
        <w:jc w:val="both"/>
        <w:rPr>
          <w:rFonts w:ascii="Myriad Pro" w:hAnsi="Myriad Pro"/>
          <w:sz w:val="16"/>
        </w:rPr>
      </w:pPr>
    </w:p>
    <w:p w14:paraId="12B123FE" w14:textId="77777777" w:rsidR="002237F8" w:rsidRPr="00BB734F" w:rsidRDefault="002237F8" w:rsidP="00097DD2">
      <w:pPr>
        <w:spacing w:after="0" w:line="240" w:lineRule="auto"/>
        <w:jc w:val="both"/>
        <w:rPr>
          <w:rFonts w:ascii="Myriad Pro" w:hAnsi="Myriad Pro"/>
          <w:sz w:val="16"/>
        </w:rPr>
      </w:pPr>
    </w:p>
    <w:p w14:paraId="3202BF22" w14:textId="77777777" w:rsidR="00816C3E" w:rsidRPr="00BB734F" w:rsidRDefault="00816C3E" w:rsidP="00097DD2">
      <w:pPr>
        <w:spacing w:after="0" w:line="240" w:lineRule="auto"/>
        <w:jc w:val="both"/>
        <w:rPr>
          <w:rFonts w:ascii="Myriad Pro" w:hAnsi="Myriad Pro"/>
          <w:sz w:val="16"/>
        </w:rPr>
      </w:pPr>
    </w:p>
    <w:p w14:paraId="4BA40036" w14:textId="77777777" w:rsidR="00816C3E" w:rsidRPr="00BB734F" w:rsidRDefault="00816C3E" w:rsidP="00097DD2">
      <w:pPr>
        <w:spacing w:after="0" w:line="240" w:lineRule="auto"/>
        <w:jc w:val="both"/>
        <w:rPr>
          <w:rFonts w:ascii="Myriad Pro" w:hAnsi="Myriad Pro"/>
          <w:sz w:val="16"/>
        </w:rPr>
      </w:pPr>
    </w:p>
    <w:p w14:paraId="33302E18" w14:textId="77777777" w:rsidR="00816C3E" w:rsidRPr="00BB734F" w:rsidRDefault="00816C3E" w:rsidP="00097DD2">
      <w:pPr>
        <w:spacing w:after="0" w:line="240" w:lineRule="auto"/>
        <w:jc w:val="both"/>
        <w:rPr>
          <w:rFonts w:ascii="Myriad Pro" w:hAnsi="Myriad Pro"/>
          <w:sz w:val="16"/>
        </w:rPr>
      </w:pPr>
    </w:p>
    <w:p w14:paraId="301515EB" w14:textId="77777777" w:rsidR="00816C3E" w:rsidRPr="00BB734F" w:rsidRDefault="00816C3E" w:rsidP="00097DD2">
      <w:pPr>
        <w:spacing w:after="0" w:line="240" w:lineRule="auto"/>
        <w:jc w:val="both"/>
        <w:rPr>
          <w:rFonts w:ascii="Myriad Pro" w:hAnsi="Myriad Pro"/>
          <w:sz w:val="16"/>
        </w:rPr>
      </w:pPr>
    </w:p>
    <w:p w14:paraId="0CA260E3" w14:textId="77777777" w:rsidR="00816C3E" w:rsidRPr="00BB734F" w:rsidRDefault="00816C3E" w:rsidP="00097DD2">
      <w:pPr>
        <w:spacing w:after="0" w:line="240" w:lineRule="auto"/>
        <w:jc w:val="both"/>
        <w:rPr>
          <w:rFonts w:ascii="Myriad Pro" w:hAnsi="Myriad Pro"/>
          <w:sz w:val="16"/>
        </w:rPr>
      </w:pPr>
    </w:p>
    <w:p w14:paraId="3C95E6B0" w14:textId="523E5877" w:rsidR="001551A2" w:rsidRPr="00BB734F" w:rsidRDefault="001551A2" w:rsidP="001F2E58">
      <w:pPr>
        <w:pStyle w:val="Heading1"/>
      </w:pPr>
      <w:bookmarkStart w:id="7" w:name="_Hlk140655421"/>
      <w:r w:rsidRPr="00BB734F">
        <w:t xml:space="preserve">Število poslovnih subjektov </w:t>
      </w:r>
      <w:r w:rsidR="00B3728E" w:rsidRPr="00BB734F">
        <w:t>in njihovo poslovanje</w:t>
      </w:r>
    </w:p>
    <w:p w14:paraId="01E24CF2" w14:textId="77777777" w:rsidR="00A50389" w:rsidRPr="00BB734F" w:rsidRDefault="00A50389" w:rsidP="00A50389">
      <w:pPr>
        <w:pStyle w:val="BesediloUMAR"/>
        <w:rPr>
          <w:rFonts w:ascii="Myriad Pro" w:hAnsi="Myriad Pro"/>
        </w:rPr>
      </w:pPr>
    </w:p>
    <w:p w14:paraId="017977B2" w14:textId="218A5E40" w:rsidR="00816C3E" w:rsidRPr="00AE49DA" w:rsidRDefault="00E01C0E" w:rsidP="00C41964">
      <w:pPr>
        <w:pStyle w:val="BesediloUMAR"/>
        <w:rPr>
          <w:rFonts w:ascii="Myriad Pro" w:hAnsi="Myriad Pro"/>
        </w:rPr>
      </w:pPr>
      <w:r w:rsidRPr="00BB734F">
        <w:rPr>
          <w:rFonts w:ascii="Myriad Pro" w:hAnsi="Myriad Pro"/>
          <w:b/>
          <w:bCs/>
        </w:rPr>
        <w:t>Število novo registriranih poslovnih subjektov se iz leta v leto povečuje</w:t>
      </w:r>
      <w:r w:rsidR="00D11114" w:rsidRPr="00BB734F">
        <w:rPr>
          <w:rFonts w:ascii="Myriad Pro" w:hAnsi="Myriad Pro"/>
          <w:b/>
          <w:bCs/>
        </w:rPr>
        <w:t xml:space="preserve">, </w:t>
      </w:r>
      <w:r w:rsidRPr="00BB734F">
        <w:rPr>
          <w:rFonts w:ascii="Myriad Pro" w:hAnsi="Myriad Pro"/>
          <w:b/>
          <w:bCs/>
        </w:rPr>
        <w:t>tega trenda ni prekinila niti</w:t>
      </w:r>
      <w:r w:rsidR="00D11114" w:rsidRPr="00BB734F">
        <w:rPr>
          <w:rFonts w:ascii="Myriad Pro" w:hAnsi="Myriad Pro"/>
          <w:b/>
          <w:bCs/>
        </w:rPr>
        <w:t xml:space="preserve"> </w:t>
      </w:r>
      <w:r w:rsidR="006521BA" w:rsidRPr="00BB734F">
        <w:rPr>
          <w:rFonts w:ascii="Myriad Pro" w:hAnsi="Myriad Pro" w:cs="Arial"/>
          <w:b/>
          <w:iCs/>
          <w:szCs w:val="20"/>
        </w:rPr>
        <w:t xml:space="preserve">kriza zaradi </w:t>
      </w:r>
      <w:r w:rsidR="00D11114" w:rsidRPr="00BB734F">
        <w:rPr>
          <w:rFonts w:ascii="Myriad Pro" w:hAnsi="Myriad Pro" w:cs="Arial"/>
          <w:b/>
          <w:iCs/>
          <w:szCs w:val="20"/>
        </w:rPr>
        <w:t xml:space="preserve">epidemije </w:t>
      </w:r>
      <w:r w:rsidR="006521BA" w:rsidRPr="00BB734F">
        <w:rPr>
          <w:rFonts w:ascii="Myriad Pro" w:hAnsi="Myriad Pro" w:cs="Arial"/>
          <w:b/>
          <w:iCs/>
          <w:szCs w:val="20"/>
        </w:rPr>
        <w:t>covida-19</w:t>
      </w:r>
      <w:r w:rsidRPr="00AE49DA">
        <w:rPr>
          <w:rFonts w:ascii="Myriad Pro" w:hAnsi="Myriad Pro"/>
          <w:b/>
          <w:bCs/>
        </w:rPr>
        <w:t xml:space="preserve">. </w:t>
      </w:r>
      <w:r w:rsidR="00D11114" w:rsidRPr="00AE49DA">
        <w:rPr>
          <w:rFonts w:ascii="Myriad Pro" w:hAnsi="Myriad Pro"/>
        </w:rPr>
        <w:t>N</w:t>
      </w:r>
      <w:r w:rsidRPr="00AE49DA">
        <w:rPr>
          <w:rFonts w:ascii="Myriad Pro" w:hAnsi="Myriad Pro"/>
        </w:rPr>
        <w:t>asprotno, število novo registriranih podjetij</w:t>
      </w:r>
      <w:r w:rsidR="00461514" w:rsidRPr="00AE49DA">
        <w:rPr>
          <w:rFonts w:ascii="Myriad Pro" w:hAnsi="Myriad Pro"/>
        </w:rPr>
        <w:t xml:space="preserve"> </w:t>
      </w:r>
      <w:r w:rsidRPr="00AE49DA">
        <w:rPr>
          <w:rFonts w:ascii="Myriad Pro" w:hAnsi="Myriad Pro"/>
        </w:rPr>
        <w:t>v</w:t>
      </w:r>
      <w:r w:rsidR="00D11114" w:rsidRPr="00AE49DA">
        <w:rPr>
          <w:rFonts w:ascii="Myriad Pro" w:hAnsi="Myriad Pro"/>
        </w:rPr>
        <w:t xml:space="preserve"> zadnjem obdobju </w:t>
      </w:r>
      <w:r w:rsidRPr="00AE49DA">
        <w:rPr>
          <w:rFonts w:ascii="Myriad Pro" w:hAnsi="Myriad Pro"/>
        </w:rPr>
        <w:t xml:space="preserve">je v EU in Sloveniji </w:t>
      </w:r>
      <w:r w:rsidRPr="00767818">
        <w:rPr>
          <w:rFonts w:ascii="Myriad Pro" w:hAnsi="Myriad Pro"/>
        </w:rPr>
        <w:t>celo v</w:t>
      </w:r>
      <w:r w:rsidR="00767818" w:rsidRPr="00767818">
        <w:rPr>
          <w:rFonts w:ascii="Myriad Pro" w:hAnsi="Myriad Pro"/>
        </w:rPr>
        <w:t>ečje</w:t>
      </w:r>
      <w:r w:rsidRPr="00767818">
        <w:rPr>
          <w:rFonts w:ascii="Myriad Pro" w:hAnsi="Myriad Pro"/>
        </w:rPr>
        <w:t xml:space="preserve"> kot pred</w:t>
      </w:r>
      <w:r w:rsidRPr="00AE49DA">
        <w:rPr>
          <w:rFonts w:ascii="Myriad Pro" w:hAnsi="Myriad Pro"/>
        </w:rPr>
        <w:t xml:space="preserve"> covid</w:t>
      </w:r>
      <w:r w:rsidR="00D11114" w:rsidRPr="00AE49DA">
        <w:rPr>
          <w:rFonts w:ascii="Myriad Pro" w:hAnsi="Myriad Pro"/>
        </w:rPr>
        <w:t>-19</w:t>
      </w:r>
      <w:r w:rsidRPr="00AE49DA">
        <w:rPr>
          <w:rFonts w:ascii="Myriad Pro" w:hAnsi="Myriad Pro"/>
        </w:rPr>
        <w:t xml:space="preserve"> </w:t>
      </w:r>
      <w:r w:rsidR="00D11114" w:rsidRPr="00AE49DA">
        <w:rPr>
          <w:rFonts w:ascii="Myriad Pro" w:hAnsi="Myriad Pro"/>
        </w:rPr>
        <w:t xml:space="preserve">epidemijo </w:t>
      </w:r>
      <w:r w:rsidR="001418BC" w:rsidRPr="00AE49DA">
        <w:rPr>
          <w:rFonts w:ascii="Myriad Pro" w:hAnsi="Myriad Pro"/>
        </w:rPr>
        <w:t>(</w:t>
      </w:r>
      <w:r w:rsidRPr="00AE49DA">
        <w:rPr>
          <w:rFonts w:ascii="Myriad Pro" w:hAnsi="Myriad Pro"/>
        </w:rPr>
        <w:t>2015–2019</w:t>
      </w:r>
      <w:r w:rsidR="001418BC" w:rsidRPr="00AE49DA">
        <w:rPr>
          <w:rFonts w:ascii="Myriad Pro" w:hAnsi="Myriad Pro"/>
        </w:rPr>
        <w:t>)</w:t>
      </w:r>
      <w:r w:rsidRPr="00AE49DA">
        <w:rPr>
          <w:rFonts w:ascii="Myriad Pro" w:hAnsi="Myriad Pro"/>
        </w:rPr>
        <w:t>.</w:t>
      </w:r>
    </w:p>
    <w:p w14:paraId="7D0DAF2C" w14:textId="4689ED5F" w:rsidR="001551A2" w:rsidRPr="00AE49DA" w:rsidRDefault="001551A2" w:rsidP="002E7C30">
      <w:pPr>
        <w:pStyle w:val="Caption"/>
        <w:rPr>
          <w:lang w:eastAsia="sl-SI"/>
        </w:rPr>
      </w:pPr>
      <w:bookmarkStart w:id="8" w:name="_Hlk141251558"/>
      <w:bookmarkEnd w:id="7"/>
      <w:r w:rsidRPr="00AE49DA">
        <w:rPr>
          <w:lang w:eastAsia="sl-SI"/>
        </w:rPr>
        <w:t xml:space="preserve">Slika </w:t>
      </w:r>
      <w:r w:rsidR="001418BC" w:rsidRPr="00AE49DA">
        <w:rPr>
          <w:lang w:eastAsia="sl-SI"/>
        </w:rPr>
        <w:t>2</w:t>
      </w:r>
      <w:r w:rsidRPr="00AE49DA">
        <w:rPr>
          <w:lang w:eastAsia="sl-SI"/>
        </w:rPr>
        <w:t xml:space="preserve">: </w:t>
      </w:r>
      <w:bookmarkEnd w:id="8"/>
      <w:r w:rsidRPr="00AE49DA">
        <w:rPr>
          <w:lang w:eastAsia="sl-SI"/>
        </w:rPr>
        <w:t>Nove registracije poslovnih subjektov</w:t>
      </w:r>
      <w:r w:rsidR="00E01C0E" w:rsidRPr="00AE49DA">
        <w:rPr>
          <w:lang w:eastAsia="sl-SI"/>
        </w:rPr>
        <w:t xml:space="preserve"> v EU in Sloveniji</w:t>
      </w:r>
      <w:r w:rsidRPr="00AE49DA">
        <w:rPr>
          <w:lang w:eastAsia="sl-SI"/>
        </w:rPr>
        <w:t xml:space="preserve">, Index, 2015=100 </w:t>
      </w:r>
    </w:p>
    <w:p w14:paraId="2F24511C" w14:textId="03C8237D" w:rsidR="001418BC" w:rsidRPr="00AE49DA" w:rsidRDefault="00D65D3C" w:rsidP="001551A2">
      <w:pPr>
        <w:spacing w:after="0" w:line="240" w:lineRule="auto"/>
        <w:jc w:val="both"/>
        <w:rPr>
          <w:rFonts w:ascii="Myriad Pro" w:eastAsia="Times New Roman" w:hAnsi="Myriad Pro" w:cs="Arial"/>
          <w:b/>
          <w:bCs/>
          <w:color w:val="000000"/>
          <w:sz w:val="20"/>
          <w:szCs w:val="20"/>
          <w:lang w:eastAsia="sl-SI"/>
        </w:rPr>
      </w:pPr>
      <w:r w:rsidRPr="00AE49DA">
        <w:rPr>
          <w:rFonts w:ascii="Myriad Pro" w:hAnsi="Myriad Pro"/>
          <w:noProof/>
        </w:rPr>
        <w:drawing>
          <wp:inline distT="0" distB="0" distL="0" distR="0" wp14:anchorId="1CD5F93F" wp14:editId="0BC5E78B">
            <wp:extent cx="5752304" cy="2106218"/>
            <wp:effectExtent l="0" t="0" r="1270" b="8890"/>
            <wp:docPr id="96669648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73080" cy="21138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5B73594" w14:textId="77777777" w:rsidR="00E01C0E" w:rsidRPr="00AE49DA" w:rsidRDefault="00E01C0E" w:rsidP="00E01C0E">
      <w:pPr>
        <w:pStyle w:val="BesediloUMAR"/>
        <w:rPr>
          <w:rFonts w:ascii="Myriad Pro" w:hAnsi="Myriad Pro"/>
          <w:b/>
          <w:bCs/>
        </w:rPr>
      </w:pPr>
    </w:p>
    <w:p w14:paraId="22634970" w14:textId="5A04B7C8" w:rsidR="00E01C0E" w:rsidRPr="00AE49DA" w:rsidRDefault="00B3728E" w:rsidP="00E01C0E">
      <w:pPr>
        <w:pStyle w:val="BesediloUMAR"/>
        <w:rPr>
          <w:rFonts w:ascii="Myriad Pro" w:hAnsi="Myriad Pro"/>
        </w:rPr>
      </w:pPr>
      <w:r w:rsidRPr="00AE49DA">
        <w:rPr>
          <w:rFonts w:ascii="Myriad Pro" w:hAnsi="Myriad Pro"/>
          <w:b/>
          <w:bCs/>
        </w:rPr>
        <w:t>Število poslov</w:t>
      </w:r>
      <w:r w:rsidR="00A50389" w:rsidRPr="00AE49DA">
        <w:rPr>
          <w:rFonts w:ascii="Myriad Pro" w:hAnsi="Myriad Pro"/>
          <w:b/>
          <w:bCs/>
        </w:rPr>
        <w:t>nih su</w:t>
      </w:r>
      <w:r w:rsidR="00C73ECE" w:rsidRPr="00AE49DA">
        <w:rPr>
          <w:rFonts w:ascii="Myriad Pro" w:hAnsi="Myriad Pro"/>
          <w:b/>
          <w:bCs/>
        </w:rPr>
        <w:t>b</w:t>
      </w:r>
      <w:r w:rsidR="00A50389" w:rsidRPr="00AE49DA">
        <w:rPr>
          <w:rFonts w:ascii="Myriad Pro" w:hAnsi="Myriad Pro"/>
          <w:b/>
          <w:bCs/>
        </w:rPr>
        <w:t>jektov</w:t>
      </w:r>
      <w:r w:rsidR="000B4780" w:rsidRPr="00AE49DA">
        <w:rPr>
          <w:rFonts w:ascii="Myriad Pro" w:hAnsi="Myriad Pro"/>
          <w:b/>
          <w:bCs/>
        </w:rPr>
        <w:t xml:space="preserve"> </w:t>
      </w:r>
      <w:r w:rsidR="00E63EDC" w:rsidRPr="00AE49DA">
        <w:rPr>
          <w:rFonts w:ascii="Myriad Pro" w:hAnsi="Myriad Pro"/>
          <w:b/>
          <w:bCs/>
        </w:rPr>
        <w:t xml:space="preserve">se je </w:t>
      </w:r>
      <w:r w:rsidR="000B4780" w:rsidRPr="00AE49DA">
        <w:rPr>
          <w:rFonts w:ascii="Myriad Pro" w:hAnsi="Myriad Pro"/>
          <w:b/>
          <w:bCs/>
        </w:rPr>
        <w:t>v Sloveniji</w:t>
      </w:r>
      <w:r w:rsidR="00A50389" w:rsidRPr="00AE49DA">
        <w:rPr>
          <w:rFonts w:ascii="Myriad Pro" w:hAnsi="Myriad Pro"/>
          <w:b/>
          <w:bCs/>
        </w:rPr>
        <w:t xml:space="preserve"> v obdobju 2006–2022</w:t>
      </w:r>
      <w:r w:rsidR="00540A1E" w:rsidRPr="00AE49DA">
        <w:rPr>
          <w:rFonts w:ascii="Myriad Pro" w:hAnsi="Myriad Pro"/>
          <w:b/>
          <w:bCs/>
        </w:rPr>
        <w:t xml:space="preserve"> </w:t>
      </w:r>
      <w:r w:rsidR="00E63EDC" w:rsidRPr="00AE49DA">
        <w:rPr>
          <w:rFonts w:ascii="Myriad Pro" w:hAnsi="Myriad Pro"/>
          <w:b/>
          <w:bCs/>
        </w:rPr>
        <w:t>povečalo</w:t>
      </w:r>
      <w:r w:rsidR="00A50389" w:rsidRPr="00AE49DA">
        <w:rPr>
          <w:rFonts w:ascii="Myriad Pro" w:hAnsi="Myriad Pro"/>
          <w:b/>
          <w:bCs/>
        </w:rPr>
        <w:t xml:space="preserve">. </w:t>
      </w:r>
      <w:r w:rsidR="00E01C0E" w:rsidRPr="00AE49DA">
        <w:rPr>
          <w:rFonts w:ascii="Myriad Pro" w:hAnsi="Myriad Pro"/>
        </w:rPr>
        <w:t>V Poslovni register Slovenije</w:t>
      </w:r>
      <w:r w:rsidR="001C5197" w:rsidRPr="00AE49DA">
        <w:rPr>
          <w:rFonts w:ascii="Myriad Pro" w:hAnsi="Myriad Pro"/>
        </w:rPr>
        <w:t xml:space="preserve"> (v nadaljevanju PRS)</w:t>
      </w:r>
      <w:r w:rsidR="00E01C0E" w:rsidRPr="00AE49DA">
        <w:rPr>
          <w:rFonts w:ascii="Myriad Pro" w:hAnsi="Myriad Pro"/>
        </w:rPr>
        <w:t xml:space="preserve"> je bilo v letu 2022 </w:t>
      </w:r>
      <w:r w:rsidR="00540A1E" w:rsidRPr="00AE49DA">
        <w:rPr>
          <w:rFonts w:ascii="Myriad Pro" w:hAnsi="Myriad Pro"/>
        </w:rPr>
        <w:t xml:space="preserve">povprečno letno </w:t>
      </w:r>
      <w:r w:rsidR="00E01C0E" w:rsidRPr="00AE49DA">
        <w:rPr>
          <w:rFonts w:ascii="Myriad Pro" w:hAnsi="Myriad Pro"/>
        </w:rPr>
        <w:t xml:space="preserve">vpisanih 234 tisoč poslovnih subjektov, kar je 7 tisoč več kot v predhodnem letu, od leta 2019 se je to število povečalo za 14 tisoč. V letu 2022 je bilo na novo registriranih 26.356 poslovnih subjektov, kar je 7 % več kot v </w:t>
      </w:r>
      <w:r w:rsidR="000F10FC" w:rsidRPr="00AE49DA">
        <w:rPr>
          <w:rFonts w:ascii="Myriad Pro" w:hAnsi="Myriad Pro"/>
        </w:rPr>
        <w:t xml:space="preserve">leto prej </w:t>
      </w:r>
      <w:r w:rsidR="00E01C0E" w:rsidRPr="00AE49DA">
        <w:rPr>
          <w:rFonts w:ascii="Myriad Pro" w:hAnsi="Myriad Pro"/>
        </w:rPr>
        <w:t xml:space="preserve">in največ do sedaj. Povečanje </w:t>
      </w:r>
      <w:r w:rsidR="002070FB" w:rsidRPr="00AE49DA">
        <w:rPr>
          <w:rFonts w:ascii="Myriad Pro" w:hAnsi="Myriad Pro"/>
        </w:rPr>
        <w:t xml:space="preserve">števila </w:t>
      </w:r>
      <w:r w:rsidR="00E01C0E" w:rsidRPr="00AE49DA">
        <w:rPr>
          <w:rFonts w:ascii="Myriad Pro" w:hAnsi="Myriad Pro"/>
        </w:rPr>
        <w:t>novo registriranih gre predvsem na račun samostojnih podjetnikov</w:t>
      </w:r>
      <w:r w:rsidR="000F10FC" w:rsidRPr="00AE49DA">
        <w:rPr>
          <w:rFonts w:ascii="Myriad Pro" w:hAnsi="Myriad Pro"/>
        </w:rPr>
        <w:t xml:space="preserve">, </w:t>
      </w:r>
      <w:r w:rsidR="00E01C0E" w:rsidRPr="00AE49DA">
        <w:rPr>
          <w:rFonts w:ascii="Myriad Pro" w:hAnsi="Myriad Pro"/>
        </w:rPr>
        <w:t xml:space="preserve">njihov delež </w:t>
      </w:r>
      <w:r w:rsidR="00193633" w:rsidRPr="00AE49DA">
        <w:rPr>
          <w:rFonts w:ascii="Myriad Pro" w:hAnsi="Myriad Pro"/>
        </w:rPr>
        <w:t xml:space="preserve">med vsemi registriranimi subjekti je znašal </w:t>
      </w:r>
      <w:r w:rsidR="00E01C0E" w:rsidRPr="00AE49DA">
        <w:rPr>
          <w:rFonts w:ascii="Myriad Pro" w:hAnsi="Myriad Pro"/>
        </w:rPr>
        <w:t>kar 73,1 % (delež gospodarskih družb 14,3 %). V letu 2022 je bilo izbrisanih 19.595 poslovnih subjektov, kar je 12,8 % več kot v predhodnem letu. Od tega je bilo 13.710 samostojnih podjetnikov (70 %) in 2</w:t>
      </w:r>
      <w:r w:rsidR="002A7408">
        <w:rPr>
          <w:rFonts w:ascii="Myriad Pro" w:hAnsi="Myriad Pro"/>
        </w:rPr>
        <w:t>.</w:t>
      </w:r>
      <w:r w:rsidR="00E01C0E" w:rsidRPr="00AE49DA">
        <w:rPr>
          <w:rFonts w:ascii="Myriad Pro" w:hAnsi="Myriad Pro"/>
        </w:rPr>
        <w:t>781 (14,</w:t>
      </w:r>
      <w:r w:rsidR="001418BC" w:rsidRPr="00AE49DA">
        <w:rPr>
          <w:rFonts w:ascii="Myriad Pro" w:hAnsi="Myriad Pro"/>
        </w:rPr>
        <w:t>1</w:t>
      </w:r>
      <w:r w:rsidR="00E01C0E" w:rsidRPr="00AE49DA">
        <w:rPr>
          <w:rFonts w:ascii="Myriad Pro" w:hAnsi="Myriad Pro"/>
        </w:rPr>
        <w:t xml:space="preserve"> %) gospodarskih družb. </w:t>
      </w:r>
    </w:p>
    <w:p w14:paraId="6BCFAB8E" w14:textId="020B5597" w:rsidR="001418BC" w:rsidRPr="00AE49DA" w:rsidRDefault="001418BC" w:rsidP="00611991">
      <w:pPr>
        <w:pStyle w:val="Caption"/>
        <w:rPr>
          <w:lang w:eastAsia="sl-SI"/>
        </w:rPr>
      </w:pPr>
      <w:bookmarkStart w:id="9" w:name="_Hlk141251628"/>
      <w:r w:rsidRPr="00AE49DA">
        <w:rPr>
          <w:lang w:eastAsia="sl-SI"/>
        </w:rPr>
        <w:lastRenderedPageBreak/>
        <w:t>Slika 3: Povprečno letno število gospodarskih družb</w:t>
      </w:r>
      <w:r w:rsidR="00DA27D7" w:rsidRPr="00AE49DA">
        <w:rPr>
          <w:lang w:eastAsia="sl-SI"/>
        </w:rPr>
        <w:t xml:space="preserve"> v Sloveniji</w:t>
      </w:r>
      <w:r w:rsidR="00C73ECE" w:rsidRPr="00AE49DA">
        <w:rPr>
          <w:lang w:eastAsia="sl-SI"/>
        </w:rPr>
        <w:t xml:space="preserve"> (levo)</w:t>
      </w:r>
      <w:r w:rsidRPr="00AE49DA">
        <w:rPr>
          <w:lang w:eastAsia="sl-SI"/>
        </w:rPr>
        <w:t>, število vpisov in število izbrisov</w:t>
      </w:r>
      <w:r w:rsidR="00C73ECE" w:rsidRPr="00AE49DA">
        <w:rPr>
          <w:lang w:eastAsia="sl-SI"/>
        </w:rPr>
        <w:t xml:space="preserve"> (desno)</w:t>
      </w:r>
      <w:bookmarkEnd w:id="9"/>
    </w:p>
    <w:p w14:paraId="5981F744" w14:textId="5BD7C9DF" w:rsidR="001551A2" w:rsidRPr="00AE49DA" w:rsidRDefault="00712125" w:rsidP="001551A2">
      <w:pPr>
        <w:pStyle w:val="BesediloUMAR"/>
        <w:rPr>
          <w:rFonts w:ascii="Myriad Pro" w:hAnsi="Myriad Pro"/>
        </w:rPr>
      </w:pPr>
      <w:r w:rsidRPr="00AE49DA">
        <w:rPr>
          <w:rFonts w:ascii="Myriad Pro" w:hAnsi="Myriad Pro"/>
          <w:noProof/>
        </w:rPr>
        <w:drawing>
          <wp:inline distT="0" distB="0" distL="0" distR="0" wp14:anchorId="301FB1CF" wp14:editId="5E9A22F8">
            <wp:extent cx="2764800" cy="2260800"/>
            <wp:effectExtent l="0" t="0" r="0" b="6350"/>
            <wp:docPr id="1559002355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64800" cy="226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1551A2" w:rsidRPr="00AE49DA">
        <w:rPr>
          <w:rFonts w:ascii="Myriad Pro" w:hAnsi="Myriad Pro"/>
          <w:noProof/>
        </w:rPr>
        <w:t xml:space="preserve"> </w:t>
      </w:r>
      <w:r w:rsidR="00611991">
        <w:rPr>
          <w:rFonts w:ascii="Myriad Pro" w:hAnsi="Myriad Pro"/>
          <w:noProof/>
        </w:rPr>
        <w:t xml:space="preserve"> </w:t>
      </w:r>
      <w:r w:rsidR="001551A2" w:rsidRPr="00AE49DA">
        <w:rPr>
          <w:rFonts w:ascii="Myriad Pro" w:hAnsi="Myriad Pro"/>
        </w:rPr>
        <w:t xml:space="preserve">     </w:t>
      </w:r>
      <w:r w:rsidRPr="00AE49DA">
        <w:rPr>
          <w:rFonts w:ascii="Myriad Pro" w:hAnsi="Myriad Pro"/>
          <w:noProof/>
        </w:rPr>
        <w:drawing>
          <wp:inline distT="0" distB="0" distL="0" distR="0" wp14:anchorId="41CD071B" wp14:editId="5A3C716A">
            <wp:extent cx="2782800" cy="2278800"/>
            <wp:effectExtent l="0" t="0" r="0" b="7620"/>
            <wp:docPr id="1242366720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2800" cy="2278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090C8F" w14:textId="77777777" w:rsidR="00AF0F50" w:rsidRPr="00AE49DA" w:rsidRDefault="00AF0F50" w:rsidP="001551A2">
      <w:pPr>
        <w:pStyle w:val="BesediloUMAR"/>
        <w:rPr>
          <w:rFonts w:ascii="Myriad Pro" w:hAnsi="Myriad Pro"/>
        </w:rPr>
      </w:pPr>
    </w:p>
    <w:p w14:paraId="3C3C3DFD" w14:textId="77777777" w:rsidR="00611991" w:rsidRDefault="00611991" w:rsidP="007E24F5">
      <w:pPr>
        <w:pStyle w:val="BesediloUMAR"/>
        <w:rPr>
          <w:rFonts w:ascii="Myriad Pro" w:hAnsi="Myriad Pro"/>
          <w:b/>
          <w:bCs/>
        </w:rPr>
      </w:pPr>
    </w:p>
    <w:p w14:paraId="4B887154" w14:textId="77777777" w:rsidR="00611991" w:rsidRDefault="00611991" w:rsidP="007E24F5">
      <w:pPr>
        <w:pStyle w:val="BesediloUMAR"/>
        <w:rPr>
          <w:rFonts w:ascii="Myriad Pro" w:hAnsi="Myriad Pro"/>
          <w:b/>
          <w:bCs/>
        </w:rPr>
      </w:pPr>
    </w:p>
    <w:p w14:paraId="205D4A69" w14:textId="6E22E3C2" w:rsidR="007E24F5" w:rsidRPr="00AE49DA" w:rsidRDefault="007E24F5" w:rsidP="007E24F5">
      <w:pPr>
        <w:pStyle w:val="BesediloUMAR"/>
        <w:rPr>
          <w:rFonts w:ascii="Myriad Pro" w:hAnsi="Myriad Pro"/>
        </w:rPr>
      </w:pPr>
      <w:r w:rsidRPr="00AE49DA">
        <w:rPr>
          <w:rFonts w:ascii="Myriad Pro" w:hAnsi="Myriad Pro"/>
          <w:b/>
          <w:bCs/>
        </w:rPr>
        <w:t>V letu 2020 se je povečalo število izbrisov samostojnih podjetnikov iz P</w:t>
      </w:r>
      <w:r w:rsidR="001C5197" w:rsidRPr="00AE49DA">
        <w:rPr>
          <w:rFonts w:ascii="Myriad Pro" w:hAnsi="Myriad Pro"/>
          <w:b/>
          <w:bCs/>
        </w:rPr>
        <w:t xml:space="preserve">RS. </w:t>
      </w:r>
      <w:r w:rsidR="00156987" w:rsidRPr="00AE49DA">
        <w:rPr>
          <w:rFonts w:ascii="Myriad Pro" w:hAnsi="Myriad Pro"/>
        </w:rPr>
        <w:t>I</w:t>
      </w:r>
      <w:r w:rsidRPr="00AE49DA">
        <w:rPr>
          <w:rFonts w:ascii="Myriad Pro" w:hAnsi="Myriad Pro"/>
        </w:rPr>
        <w:t xml:space="preserve">zbrisanih </w:t>
      </w:r>
      <w:r w:rsidR="00156987" w:rsidRPr="00AE49DA">
        <w:rPr>
          <w:rFonts w:ascii="Myriad Pro" w:hAnsi="Myriad Pro"/>
        </w:rPr>
        <w:t xml:space="preserve">je bilo </w:t>
      </w:r>
      <w:r w:rsidRPr="00AE49DA">
        <w:rPr>
          <w:rFonts w:ascii="Myriad Pro" w:hAnsi="Myriad Pro"/>
        </w:rPr>
        <w:t>14.438 samostojnih podjetnikov, kar je 15 % vseh registriranih</w:t>
      </w:r>
      <w:r w:rsidR="007673CC">
        <w:rPr>
          <w:rFonts w:ascii="Myriad Pro" w:hAnsi="Myriad Pro"/>
        </w:rPr>
        <w:t>. V</w:t>
      </w:r>
      <w:r w:rsidRPr="00AE49DA">
        <w:rPr>
          <w:rFonts w:ascii="Myriad Pro" w:hAnsi="Myriad Pro"/>
        </w:rPr>
        <w:t xml:space="preserve"> letu 2021 se je njihovo število </w:t>
      </w:r>
      <w:r w:rsidR="00D145FA" w:rsidRPr="00AE49DA">
        <w:rPr>
          <w:rFonts w:ascii="Myriad Pro" w:hAnsi="Myriad Pro"/>
        </w:rPr>
        <w:t>glede na leto prej</w:t>
      </w:r>
      <w:r w:rsidR="00507A56" w:rsidRPr="00AE49DA">
        <w:rPr>
          <w:rFonts w:ascii="Myriad Pro" w:hAnsi="Myriad Pro"/>
        </w:rPr>
        <w:t xml:space="preserve"> </w:t>
      </w:r>
      <w:r w:rsidRPr="00AE49DA">
        <w:rPr>
          <w:rFonts w:ascii="Myriad Pro" w:hAnsi="Myriad Pro"/>
        </w:rPr>
        <w:t>zmanjšalo za 24 %, v letu 2022 pa spet povečalo za četrtino. Število novo registriranih samostojnih podjetnikov je bilo v vseh letih v</w:t>
      </w:r>
      <w:r w:rsidR="00955363">
        <w:rPr>
          <w:rFonts w:ascii="Myriad Pro" w:hAnsi="Myriad Pro"/>
        </w:rPr>
        <w:t>ečje</w:t>
      </w:r>
      <w:r w:rsidRPr="00AE49DA">
        <w:rPr>
          <w:rFonts w:ascii="Myriad Pro" w:hAnsi="Myriad Pro"/>
        </w:rPr>
        <w:t xml:space="preserve"> </w:t>
      </w:r>
      <w:r w:rsidR="00507A56" w:rsidRPr="00AE49DA">
        <w:rPr>
          <w:rFonts w:ascii="Myriad Pro" w:hAnsi="Myriad Pro"/>
        </w:rPr>
        <w:t xml:space="preserve">od števila </w:t>
      </w:r>
      <w:r w:rsidRPr="00AE49DA">
        <w:rPr>
          <w:rFonts w:ascii="Myriad Pro" w:hAnsi="Myriad Pro"/>
        </w:rPr>
        <w:t>izbrisov</w:t>
      </w:r>
      <w:r w:rsidR="00507A56" w:rsidRPr="00AE49DA">
        <w:rPr>
          <w:rFonts w:ascii="Myriad Pro" w:hAnsi="Myriad Pro"/>
        </w:rPr>
        <w:t xml:space="preserve"> </w:t>
      </w:r>
      <w:r w:rsidRPr="00AE49DA">
        <w:rPr>
          <w:rFonts w:ascii="Myriad Pro" w:hAnsi="Myriad Pro"/>
        </w:rPr>
        <w:t>(gl</w:t>
      </w:r>
      <w:r w:rsidR="00507A56" w:rsidRPr="00AE49DA">
        <w:rPr>
          <w:rFonts w:ascii="Myriad Pro" w:hAnsi="Myriad Pro"/>
        </w:rPr>
        <w:t>.</w:t>
      </w:r>
      <w:r w:rsidRPr="00AE49DA">
        <w:rPr>
          <w:rFonts w:ascii="Myriad Pro" w:hAnsi="Myriad Pro"/>
        </w:rPr>
        <w:t xml:space="preserve"> slika 4 desno).</w:t>
      </w:r>
    </w:p>
    <w:p w14:paraId="1EB71979" w14:textId="4C707410" w:rsidR="001418BC" w:rsidRPr="00611991" w:rsidRDefault="001418BC" w:rsidP="00611991">
      <w:pPr>
        <w:pStyle w:val="Caption"/>
        <w:rPr>
          <w:lang w:eastAsia="sl-SI"/>
        </w:rPr>
      </w:pPr>
      <w:r w:rsidRPr="00AE49DA">
        <w:rPr>
          <w:lang w:eastAsia="sl-SI"/>
        </w:rPr>
        <w:t>Slika 4: Povprečno letno število samostojnih podjetnikov</w:t>
      </w:r>
      <w:r w:rsidR="00DA27D7" w:rsidRPr="00AE49DA">
        <w:rPr>
          <w:lang w:eastAsia="sl-SI"/>
        </w:rPr>
        <w:t xml:space="preserve"> v Sloveniji</w:t>
      </w:r>
      <w:r w:rsidR="007E24F5" w:rsidRPr="00AE49DA">
        <w:rPr>
          <w:lang w:eastAsia="sl-SI"/>
        </w:rPr>
        <w:t xml:space="preserve"> (levo)</w:t>
      </w:r>
      <w:r w:rsidRPr="00AE49DA">
        <w:rPr>
          <w:lang w:eastAsia="sl-SI"/>
        </w:rPr>
        <w:t>, število vpisov in število izbrisov</w:t>
      </w:r>
      <w:r w:rsidR="007E24F5" w:rsidRPr="00AE49DA">
        <w:rPr>
          <w:lang w:eastAsia="sl-SI"/>
        </w:rPr>
        <w:t xml:space="preserve"> (desno)</w:t>
      </w:r>
    </w:p>
    <w:p w14:paraId="638FDE14" w14:textId="3DBB8D32" w:rsidR="001551A2" w:rsidRDefault="00712125" w:rsidP="001551A2">
      <w:pPr>
        <w:pStyle w:val="BesediloUMAR"/>
        <w:rPr>
          <w:rFonts w:ascii="Myriad Pro" w:hAnsi="Myriad Pro"/>
        </w:rPr>
      </w:pPr>
      <w:r w:rsidRPr="00861694">
        <w:rPr>
          <w:rFonts w:ascii="Myriad Pro" w:hAnsi="Myriad Pro"/>
          <w:noProof/>
        </w:rPr>
        <w:drawing>
          <wp:inline distT="0" distB="0" distL="0" distR="0" wp14:anchorId="2EE2F58C" wp14:editId="3815F743">
            <wp:extent cx="2757600" cy="2257200"/>
            <wp:effectExtent l="0" t="0" r="5080" b="0"/>
            <wp:docPr id="481523558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57600" cy="2257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1551A2" w:rsidRPr="00861694">
        <w:rPr>
          <w:rFonts w:ascii="Myriad Pro" w:hAnsi="Myriad Pro"/>
        </w:rPr>
        <w:t xml:space="preserve">       </w:t>
      </w:r>
      <w:r w:rsidRPr="00861694">
        <w:rPr>
          <w:rFonts w:ascii="Myriad Pro" w:hAnsi="Myriad Pro"/>
          <w:noProof/>
        </w:rPr>
        <w:drawing>
          <wp:inline distT="0" distB="0" distL="0" distR="0" wp14:anchorId="477C93B4" wp14:editId="09951A13">
            <wp:extent cx="2779200" cy="2275200"/>
            <wp:effectExtent l="0" t="0" r="2540" b="0"/>
            <wp:docPr id="750266931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79200" cy="2275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24986B" w14:textId="77777777" w:rsidR="00611991" w:rsidRPr="00861694" w:rsidRDefault="00611991" w:rsidP="001551A2">
      <w:pPr>
        <w:pStyle w:val="BesediloUMAR"/>
        <w:rPr>
          <w:rFonts w:ascii="Myriad Pro" w:hAnsi="Myriad Pro"/>
        </w:rPr>
      </w:pPr>
    </w:p>
    <w:p w14:paraId="1A446DA0" w14:textId="5118DC7B" w:rsidR="001551A2" w:rsidRPr="00861694" w:rsidRDefault="001551A2" w:rsidP="001551A2">
      <w:pPr>
        <w:pStyle w:val="Caption"/>
      </w:pPr>
      <w:r w:rsidRPr="00861694">
        <w:t xml:space="preserve">Tabela </w:t>
      </w:r>
      <w:r w:rsidR="001418BC" w:rsidRPr="00861694">
        <w:t>1</w:t>
      </w:r>
      <w:r w:rsidRPr="00861694">
        <w:t xml:space="preserve">: Število </w:t>
      </w:r>
      <w:r w:rsidR="00211A87" w:rsidRPr="00861694">
        <w:t xml:space="preserve">posameznih </w:t>
      </w:r>
      <w:r w:rsidRPr="00861694">
        <w:t>poslovnih subjektov v Sloveniji in izbrisi iz Poslovnega registra Slovenije</w:t>
      </w:r>
    </w:p>
    <w:tbl>
      <w:tblPr>
        <w:tblStyle w:val="TableGridLight"/>
        <w:tblW w:w="0" w:type="auto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410"/>
        <w:gridCol w:w="1205"/>
        <w:gridCol w:w="1205"/>
        <w:gridCol w:w="1205"/>
        <w:gridCol w:w="1205"/>
        <w:gridCol w:w="1840"/>
      </w:tblGrid>
      <w:tr w:rsidR="00824C58" w:rsidRPr="00861694" w14:paraId="09632388" w14:textId="77777777" w:rsidTr="00824C5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  <w:tcBorders>
              <w:bottom w:val="single" w:sz="8" w:space="0" w:color="auto"/>
            </w:tcBorders>
          </w:tcPr>
          <w:p w14:paraId="4E2E5164" w14:textId="77777777" w:rsidR="001551A2" w:rsidRPr="00861694" w:rsidRDefault="001551A2" w:rsidP="00824C58">
            <w:pPr>
              <w:pStyle w:val="BesediloUMAR"/>
              <w:spacing w:line="240" w:lineRule="auto"/>
              <w:jc w:val="left"/>
              <w:rPr>
                <w:rFonts w:ascii="Myriad Pro" w:hAnsi="Myriad Pro"/>
              </w:rPr>
            </w:pPr>
          </w:p>
        </w:tc>
        <w:tc>
          <w:tcPr>
            <w:tcW w:w="1205" w:type="dxa"/>
            <w:tcBorders>
              <w:left w:val="nil"/>
              <w:bottom w:val="single" w:sz="8" w:space="0" w:color="auto"/>
            </w:tcBorders>
          </w:tcPr>
          <w:p w14:paraId="61F540FE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  <w:b/>
                <w:bCs/>
              </w:rPr>
              <w:t>2019</w:t>
            </w:r>
          </w:p>
        </w:tc>
        <w:tc>
          <w:tcPr>
            <w:tcW w:w="1205" w:type="dxa"/>
            <w:tcBorders>
              <w:bottom w:val="single" w:sz="8" w:space="0" w:color="auto"/>
            </w:tcBorders>
          </w:tcPr>
          <w:p w14:paraId="18CB3E0C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  <w:b/>
                <w:bCs/>
              </w:rPr>
              <w:t>2020</w:t>
            </w:r>
          </w:p>
        </w:tc>
        <w:tc>
          <w:tcPr>
            <w:tcW w:w="1205" w:type="dxa"/>
            <w:tcBorders>
              <w:bottom w:val="single" w:sz="8" w:space="0" w:color="auto"/>
            </w:tcBorders>
          </w:tcPr>
          <w:p w14:paraId="481809CE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  <w:b/>
                <w:bCs/>
              </w:rPr>
              <w:t>2021</w:t>
            </w:r>
          </w:p>
        </w:tc>
        <w:tc>
          <w:tcPr>
            <w:tcW w:w="1205" w:type="dxa"/>
            <w:tcBorders>
              <w:bottom w:val="single" w:sz="8" w:space="0" w:color="auto"/>
            </w:tcBorders>
          </w:tcPr>
          <w:p w14:paraId="5D3D0D8F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  <w:b/>
                <w:bCs/>
              </w:rPr>
              <w:t>2022</w:t>
            </w:r>
          </w:p>
        </w:tc>
        <w:tc>
          <w:tcPr>
            <w:tcW w:w="1840" w:type="dxa"/>
            <w:tcBorders>
              <w:bottom w:val="single" w:sz="4" w:space="0" w:color="auto"/>
            </w:tcBorders>
          </w:tcPr>
          <w:p w14:paraId="0A3E0C1B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  <w:b/>
                <w:bCs/>
              </w:rPr>
              <w:t>2022 struktura v %</w:t>
            </w:r>
          </w:p>
        </w:tc>
      </w:tr>
      <w:tr w:rsidR="001551A2" w:rsidRPr="00861694" w14:paraId="0A825E2B" w14:textId="77777777" w:rsidTr="00824C58">
        <w:trPr>
          <w:trHeight w:val="4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70" w:type="dxa"/>
            <w:gridSpan w:val="6"/>
            <w:tcBorders>
              <w:top w:val="single" w:sz="8" w:space="0" w:color="auto"/>
            </w:tcBorders>
            <w:vAlign w:val="bottom"/>
          </w:tcPr>
          <w:p w14:paraId="3B56C2F7" w14:textId="25576CDE" w:rsidR="001551A2" w:rsidRPr="00861694" w:rsidRDefault="00824C58" w:rsidP="00824C58">
            <w:pPr>
              <w:pStyle w:val="BesediloUMAR"/>
              <w:spacing w:after="60" w:line="240" w:lineRule="auto"/>
              <w:jc w:val="center"/>
              <w:rPr>
                <w:rFonts w:ascii="Myriad Pro" w:hAnsi="Myriad Pro"/>
              </w:rPr>
            </w:pPr>
            <w:r>
              <w:rPr>
                <w:rFonts w:ascii="Myriad Pro" w:hAnsi="Myriad Pro"/>
                <w:b/>
                <w:bCs/>
              </w:rPr>
              <w:t xml:space="preserve">                                                 </w:t>
            </w:r>
            <w:r w:rsidR="001551A2" w:rsidRPr="00861694">
              <w:rPr>
                <w:rFonts w:ascii="Myriad Pro" w:hAnsi="Myriad Pro"/>
                <w:b/>
                <w:bCs/>
              </w:rPr>
              <w:t>Število poslovnih subjektov</w:t>
            </w:r>
            <w:r w:rsidR="001551A2" w:rsidRPr="00861694">
              <w:rPr>
                <w:rFonts w:ascii="Myriad Pro" w:hAnsi="Myriad Pro"/>
              </w:rPr>
              <w:t xml:space="preserve"> (povprečno letno)</w:t>
            </w:r>
          </w:p>
        </w:tc>
      </w:tr>
      <w:tr w:rsidR="001551A2" w:rsidRPr="00861694" w14:paraId="680ADB9D" w14:textId="77777777" w:rsidTr="00824C58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14:paraId="46634255" w14:textId="77777777" w:rsidR="001551A2" w:rsidRPr="00861694" w:rsidRDefault="001551A2" w:rsidP="00824C58">
            <w:pPr>
              <w:pStyle w:val="BesediloUMAR"/>
              <w:spacing w:line="240" w:lineRule="auto"/>
              <w:jc w:val="left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  <w:b/>
                <w:bCs/>
              </w:rPr>
              <w:t>Skupaj</w:t>
            </w:r>
          </w:p>
        </w:tc>
        <w:tc>
          <w:tcPr>
            <w:tcW w:w="1205" w:type="dxa"/>
            <w:tcBorders>
              <w:left w:val="nil"/>
              <w:bottom w:val="single" w:sz="4" w:space="0" w:color="auto"/>
            </w:tcBorders>
          </w:tcPr>
          <w:p w14:paraId="68F47EE2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  <w:b/>
                <w:bCs/>
              </w:rPr>
              <w:t>219.319</w:t>
            </w:r>
          </w:p>
        </w:tc>
        <w:tc>
          <w:tcPr>
            <w:tcW w:w="1205" w:type="dxa"/>
            <w:tcBorders>
              <w:bottom w:val="single" w:sz="4" w:space="0" w:color="auto"/>
            </w:tcBorders>
            <w:shd w:val="clear" w:color="auto" w:fill="DBDBDB" w:themeFill="background2"/>
          </w:tcPr>
          <w:p w14:paraId="06B4934D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  <w:b/>
                <w:bCs/>
              </w:rPr>
              <w:t>221.005</w:t>
            </w:r>
          </w:p>
        </w:tc>
        <w:tc>
          <w:tcPr>
            <w:tcW w:w="1205" w:type="dxa"/>
          </w:tcPr>
          <w:p w14:paraId="5883935D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  <w:b/>
                <w:bCs/>
              </w:rPr>
              <w:t>226.597</w:t>
            </w:r>
          </w:p>
        </w:tc>
        <w:tc>
          <w:tcPr>
            <w:tcW w:w="1205" w:type="dxa"/>
            <w:shd w:val="clear" w:color="auto" w:fill="auto"/>
          </w:tcPr>
          <w:p w14:paraId="4AB93EEF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  <w:b/>
                <w:bCs/>
              </w:rPr>
              <w:t>233.735</w:t>
            </w:r>
          </w:p>
        </w:tc>
        <w:tc>
          <w:tcPr>
            <w:tcW w:w="1840" w:type="dxa"/>
          </w:tcPr>
          <w:p w14:paraId="3FB04319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  <w:b/>
                <w:bCs/>
              </w:rPr>
              <w:t>100,0</w:t>
            </w:r>
          </w:p>
        </w:tc>
      </w:tr>
      <w:tr w:rsidR="00824C58" w:rsidRPr="00861694" w14:paraId="1293F1CF" w14:textId="77777777" w:rsidTr="00824C58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70" w:type="dxa"/>
            <w:gridSpan w:val="6"/>
          </w:tcPr>
          <w:p w14:paraId="10BF3654" w14:textId="41025D65" w:rsidR="00824C58" w:rsidRPr="00861694" w:rsidRDefault="00824C58" w:rsidP="00824C58">
            <w:pPr>
              <w:pStyle w:val="BesediloUMAR"/>
              <w:spacing w:line="240" w:lineRule="auto"/>
              <w:jc w:val="left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Od tega:</w:t>
            </w:r>
          </w:p>
        </w:tc>
      </w:tr>
      <w:tr w:rsidR="001551A2" w:rsidRPr="00861694" w14:paraId="1AAF1FA3" w14:textId="77777777" w:rsidTr="00824C58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14:paraId="50B05C01" w14:textId="77777777" w:rsidR="001551A2" w:rsidRPr="00861694" w:rsidRDefault="001551A2" w:rsidP="00824C58">
            <w:pPr>
              <w:pStyle w:val="BesediloUMAR"/>
              <w:spacing w:line="240" w:lineRule="auto"/>
              <w:jc w:val="left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 xml:space="preserve">    - Gospodarske družbe</w:t>
            </w:r>
            <w:r w:rsidRPr="00861694">
              <w:rPr>
                <w:rFonts w:ascii="Myriad Pro" w:hAnsi="Myriad Pro"/>
                <w:vertAlign w:val="superscript"/>
              </w:rPr>
              <w:t xml:space="preserve"> </w:t>
            </w:r>
          </w:p>
        </w:tc>
        <w:tc>
          <w:tcPr>
            <w:tcW w:w="12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8C668FC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73.337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BDBDB" w:themeFill="background2"/>
          </w:tcPr>
          <w:p w14:paraId="0EB63E20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73.597</w:t>
            </w:r>
          </w:p>
        </w:tc>
        <w:tc>
          <w:tcPr>
            <w:tcW w:w="1205" w:type="dxa"/>
            <w:tcBorders>
              <w:left w:val="single" w:sz="4" w:space="0" w:color="auto"/>
              <w:right w:val="single" w:sz="4" w:space="0" w:color="auto"/>
            </w:tcBorders>
          </w:tcPr>
          <w:p w14:paraId="007A1C68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73.914</w:t>
            </w:r>
          </w:p>
        </w:tc>
        <w:tc>
          <w:tcPr>
            <w:tcW w:w="1205" w:type="dxa"/>
            <w:tcBorders>
              <w:left w:val="single" w:sz="4" w:space="0" w:color="auto"/>
            </w:tcBorders>
            <w:shd w:val="clear" w:color="auto" w:fill="auto"/>
          </w:tcPr>
          <w:p w14:paraId="67A07FE5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74.624</w:t>
            </w:r>
          </w:p>
        </w:tc>
        <w:tc>
          <w:tcPr>
            <w:tcW w:w="1840" w:type="dxa"/>
            <w:tcBorders>
              <w:left w:val="single" w:sz="4" w:space="0" w:color="auto"/>
            </w:tcBorders>
          </w:tcPr>
          <w:p w14:paraId="1357644A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33,3</w:t>
            </w:r>
          </w:p>
        </w:tc>
      </w:tr>
      <w:tr w:rsidR="001551A2" w:rsidRPr="00861694" w14:paraId="7AB68ACB" w14:textId="77777777" w:rsidTr="00824C58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14:paraId="4B5D5EE5" w14:textId="27CA16FC" w:rsidR="001551A2" w:rsidRPr="00861694" w:rsidRDefault="000D2E31" w:rsidP="00824C58">
            <w:pPr>
              <w:pStyle w:val="BesediloUMAR"/>
              <w:spacing w:line="240" w:lineRule="auto"/>
              <w:jc w:val="left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 xml:space="preserve">    </w:t>
            </w:r>
            <w:r w:rsidR="001551A2" w:rsidRPr="00861694">
              <w:rPr>
                <w:rFonts w:ascii="Myriad Pro" w:hAnsi="Myriad Pro"/>
              </w:rPr>
              <w:t>- Samostojni podjetniki</w:t>
            </w:r>
          </w:p>
        </w:tc>
        <w:tc>
          <w:tcPr>
            <w:tcW w:w="12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80E5740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96.931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BDBDB" w:themeFill="background2"/>
          </w:tcPr>
          <w:p w14:paraId="393606D8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98.218</w:t>
            </w:r>
          </w:p>
        </w:tc>
        <w:tc>
          <w:tcPr>
            <w:tcW w:w="1205" w:type="dxa"/>
            <w:tcBorders>
              <w:left w:val="single" w:sz="4" w:space="0" w:color="auto"/>
              <w:right w:val="single" w:sz="4" w:space="0" w:color="auto"/>
            </w:tcBorders>
          </w:tcPr>
          <w:p w14:paraId="68B16914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103.565</w:t>
            </w:r>
          </w:p>
        </w:tc>
        <w:tc>
          <w:tcPr>
            <w:tcW w:w="1205" w:type="dxa"/>
            <w:tcBorders>
              <w:left w:val="single" w:sz="4" w:space="0" w:color="auto"/>
            </w:tcBorders>
            <w:shd w:val="clear" w:color="auto" w:fill="auto"/>
          </w:tcPr>
          <w:p w14:paraId="79191195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109.991</w:t>
            </w:r>
          </w:p>
        </w:tc>
        <w:tc>
          <w:tcPr>
            <w:tcW w:w="1840" w:type="dxa"/>
            <w:tcBorders>
              <w:left w:val="single" w:sz="4" w:space="0" w:color="auto"/>
            </w:tcBorders>
          </w:tcPr>
          <w:p w14:paraId="51C481DB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44,4</w:t>
            </w:r>
          </w:p>
        </w:tc>
      </w:tr>
      <w:tr w:rsidR="001551A2" w:rsidRPr="00861694" w14:paraId="2FA2056C" w14:textId="77777777" w:rsidTr="00824C58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14:paraId="47F77E97" w14:textId="59401BF0" w:rsidR="001551A2" w:rsidRPr="00861694" w:rsidRDefault="000D2E31" w:rsidP="00824C58">
            <w:pPr>
              <w:pStyle w:val="BesediloUMAR"/>
              <w:spacing w:line="240" w:lineRule="auto"/>
              <w:jc w:val="left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lastRenderedPageBreak/>
              <w:t xml:space="preserve">    </w:t>
            </w:r>
            <w:r w:rsidR="001551A2" w:rsidRPr="00861694">
              <w:rPr>
                <w:rFonts w:ascii="Myriad Pro" w:hAnsi="Myriad Pro"/>
              </w:rPr>
              <w:t>- Zadruge</w:t>
            </w:r>
          </w:p>
        </w:tc>
        <w:tc>
          <w:tcPr>
            <w:tcW w:w="12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CC02F9C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473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BDBDB" w:themeFill="background2"/>
          </w:tcPr>
          <w:p w14:paraId="73EF5BD2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476</w:t>
            </w:r>
          </w:p>
        </w:tc>
        <w:tc>
          <w:tcPr>
            <w:tcW w:w="1205" w:type="dxa"/>
            <w:tcBorders>
              <w:left w:val="single" w:sz="4" w:space="0" w:color="auto"/>
              <w:right w:val="single" w:sz="4" w:space="0" w:color="auto"/>
            </w:tcBorders>
          </w:tcPr>
          <w:p w14:paraId="40A273B6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474</w:t>
            </w:r>
          </w:p>
        </w:tc>
        <w:tc>
          <w:tcPr>
            <w:tcW w:w="1205" w:type="dxa"/>
            <w:tcBorders>
              <w:left w:val="single" w:sz="4" w:space="0" w:color="auto"/>
            </w:tcBorders>
            <w:shd w:val="clear" w:color="auto" w:fill="auto"/>
          </w:tcPr>
          <w:p w14:paraId="333DE0AA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471</w:t>
            </w:r>
          </w:p>
        </w:tc>
        <w:tc>
          <w:tcPr>
            <w:tcW w:w="1840" w:type="dxa"/>
            <w:tcBorders>
              <w:left w:val="single" w:sz="4" w:space="0" w:color="auto"/>
            </w:tcBorders>
          </w:tcPr>
          <w:p w14:paraId="67E0A189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0,2</w:t>
            </w:r>
          </w:p>
        </w:tc>
      </w:tr>
      <w:tr w:rsidR="001551A2" w:rsidRPr="00861694" w14:paraId="26B34E2D" w14:textId="77777777" w:rsidTr="00824C58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14:paraId="75B6D55A" w14:textId="4955C438" w:rsidR="001551A2" w:rsidRPr="00861694" w:rsidRDefault="000D2E31" w:rsidP="00824C58">
            <w:pPr>
              <w:pStyle w:val="BesediloUMAR"/>
              <w:spacing w:line="240" w:lineRule="auto"/>
              <w:jc w:val="left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 xml:space="preserve">    </w:t>
            </w:r>
            <w:r w:rsidR="001551A2" w:rsidRPr="00861694">
              <w:rPr>
                <w:rFonts w:ascii="Myriad Pro" w:hAnsi="Myriad Pro"/>
              </w:rPr>
              <w:t>- Druge fizične osebe</w:t>
            </w:r>
            <w:r w:rsidR="001551A2" w:rsidRPr="00861694">
              <w:rPr>
                <w:rFonts w:ascii="Myriad Pro" w:hAnsi="Myriad Pro"/>
                <w:vertAlign w:val="superscript"/>
              </w:rPr>
              <w:t>1</w:t>
            </w:r>
          </w:p>
        </w:tc>
        <w:tc>
          <w:tcPr>
            <w:tcW w:w="12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223C4BA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12.838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BDBDB" w:themeFill="background2"/>
          </w:tcPr>
          <w:p w14:paraId="313EBDC2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12.897</w:t>
            </w:r>
          </w:p>
        </w:tc>
        <w:tc>
          <w:tcPr>
            <w:tcW w:w="1205" w:type="dxa"/>
            <w:tcBorders>
              <w:left w:val="single" w:sz="4" w:space="0" w:color="auto"/>
              <w:right w:val="single" w:sz="4" w:space="0" w:color="auto"/>
            </w:tcBorders>
          </w:tcPr>
          <w:p w14:paraId="4F027912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13.079</w:t>
            </w:r>
          </w:p>
        </w:tc>
        <w:tc>
          <w:tcPr>
            <w:tcW w:w="1205" w:type="dxa"/>
            <w:tcBorders>
              <w:left w:val="single" w:sz="4" w:space="0" w:color="auto"/>
            </w:tcBorders>
            <w:shd w:val="clear" w:color="auto" w:fill="auto"/>
          </w:tcPr>
          <w:p w14:paraId="2CEB7DDC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13.303</w:t>
            </w:r>
          </w:p>
        </w:tc>
        <w:tc>
          <w:tcPr>
            <w:tcW w:w="1840" w:type="dxa"/>
            <w:tcBorders>
              <w:left w:val="single" w:sz="4" w:space="0" w:color="auto"/>
            </w:tcBorders>
          </w:tcPr>
          <w:p w14:paraId="61481DFD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5,8</w:t>
            </w:r>
          </w:p>
        </w:tc>
      </w:tr>
      <w:tr w:rsidR="001551A2" w:rsidRPr="00861694" w14:paraId="0D7E8EB3" w14:textId="77777777" w:rsidTr="00824C58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14:paraId="47CAD0F7" w14:textId="3D51CC7E" w:rsidR="001551A2" w:rsidRPr="00861694" w:rsidRDefault="000D2E31" w:rsidP="00824C58">
            <w:pPr>
              <w:pStyle w:val="BesediloUMAR"/>
              <w:spacing w:line="240" w:lineRule="auto"/>
              <w:jc w:val="left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 xml:space="preserve">    </w:t>
            </w:r>
            <w:r w:rsidR="001551A2" w:rsidRPr="00861694">
              <w:rPr>
                <w:rFonts w:ascii="Myriad Pro" w:hAnsi="Myriad Pro"/>
              </w:rPr>
              <w:t>- Ostali</w:t>
            </w:r>
            <w:r w:rsidR="001551A2" w:rsidRPr="00861694">
              <w:rPr>
                <w:rFonts w:ascii="Myriad Pro" w:hAnsi="Myriad Pro"/>
                <w:vertAlign w:val="superscript"/>
              </w:rPr>
              <w:t xml:space="preserve">2 </w:t>
            </w:r>
          </w:p>
        </w:tc>
        <w:tc>
          <w:tcPr>
            <w:tcW w:w="12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ABF6B8C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35.740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BDBDB" w:themeFill="background2"/>
          </w:tcPr>
          <w:p w14:paraId="2C8DAF34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35.817</w:t>
            </w:r>
          </w:p>
        </w:tc>
        <w:tc>
          <w:tcPr>
            <w:tcW w:w="1205" w:type="dxa"/>
            <w:tcBorders>
              <w:left w:val="single" w:sz="4" w:space="0" w:color="auto"/>
              <w:right w:val="single" w:sz="4" w:space="0" w:color="auto"/>
            </w:tcBorders>
          </w:tcPr>
          <w:p w14:paraId="52873375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35.565</w:t>
            </w:r>
          </w:p>
        </w:tc>
        <w:tc>
          <w:tcPr>
            <w:tcW w:w="1205" w:type="dxa"/>
            <w:tcBorders>
              <w:left w:val="single" w:sz="4" w:space="0" w:color="auto"/>
            </w:tcBorders>
            <w:shd w:val="clear" w:color="auto" w:fill="auto"/>
          </w:tcPr>
          <w:p w14:paraId="27CDF9FB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35.346</w:t>
            </w:r>
          </w:p>
        </w:tc>
        <w:tc>
          <w:tcPr>
            <w:tcW w:w="1840" w:type="dxa"/>
            <w:tcBorders>
              <w:left w:val="single" w:sz="4" w:space="0" w:color="auto"/>
            </w:tcBorders>
          </w:tcPr>
          <w:p w14:paraId="23FBC9EF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16,2</w:t>
            </w:r>
          </w:p>
        </w:tc>
      </w:tr>
      <w:tr w:rsidR="001551A2" w:rsidRPr="00861694" w14:paraId="4ECCFB75" w14:textId="77777777" w:rsidTr="00824C58">
        <w:trPr>
          <w:trHeight w:val="43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70" w:type="dxa"/>
            <w:gridSpan w:val="6"/>
            <w:vAlign w:val="bottom"/>
          </w:tcPr>
          <w:p w14:paraId="4B351755" w14:textId="0D008FE1" w:rsidR="001551A2" w:rsidRPr="00861694" w:rsidRDefault="00824C58" w:rsidP="00824C58">
            <w:pPr>
              <w:pStyle w:val="BesediloUMAR"/>
              <w:spacing w:after="60" w:line="240" w:lineRule="auto"/>
              <w:jc w:val="center"/>
              <w:rPr>
                <w:rFonts w:ascii="Myriad Pro" w:hAnsi="Myriad Pro"/>
                <w:b/>
                <w:bCs/>
              </w:rPr>
            </w:pPr>
            <w:r>
              <w:rPr>
                <w:rFonts w:ascii="Myriad Pro" w:hAnsi="Myriad Pro"/>
                <w:b/>
                <w:bCs/>
              </w:rPr>
              <w:t xml:space="preserve">                                                </w:t>
            </w:r>
            <w:r w:rsidR="001551A2" w:rsidRPr="00861694">
              <w:rPr>
                <w:rFonts w:ascii="Myriad Pro" w:hAnsi="Myriad Pro"/>
                <w:b/>
                <w:bCs/>
              </w:rPr>
              <w:t>Število izbrisov</w:t>
            </w:r>
          </w:p>
        </w:tc>
      </w:tr>
      <w:tr w:rsidR="001551A2" w:rsidRPr="00861694" w14:paraId="07E639EA" w14:textId="77777777" w:rsidTr="00824C58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14:paraId="28D7A0B4" w14:textId="77777777" w:rsidR="001551A2" w:rsidRPr="00861694" w:rsidRDefault="001551A2" w:rsidP="00824C58">
            <w:pPr>
              <w:pStyle w:val="BesediloUMAR"/>
              <w:spacing w:line="240" w:lineRule="auto"/>
              <w:jc w:val="left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  <w:b/>
                <w:bCs/>
              </w:rPr>
              <w:t>Skupaj</w:t>
            </w:r>
          </w:p>
        </w:tc>
        <w:tc>
          <w:tcPr>
            <w:tcW w:w="12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33CF420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  <w:b/>
                <w:bCs/>
              </w:rPr>
              <w:t>19.159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BDBDB" w:themeFill="background2"/>
          </w:tcPr>
          <w:p w14:paraId="046E6E8F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  <w:b/>
                <w:bCs/>
              </w:rPr>
              <w:t>20.125</w:t>
            </w:r>
          </w:p>
        </w:tc>
        <w:tc>
          <w:tcPr>
            <w:tcW w:w="1205" w:type="dxa"/>
            <w:tcBorders>
              <w:left w:val="single" w:sz="4" w:space="0" w:color="auto"/>
              <w:right w:val="single" w:sz="4" w:space="0" w:color="auto"/>
            </w:tcBorders>
          </w:tcPr>
          <w:p w14:paraId="1B940C0A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  <w:b/>
                <w:bCs/>
              </w:rPr>
              <w:t>17.370</w:t>
            </w:r>
          </w:p>
        </w:tc>
        <w:tc>
          <w:tcPr>
            <w:tcW w:w="1205" w:type="dxa"/>
            <w:tcBorders>
              <w:left w:val="single" w:sz="4" w:space="0" w:color="auto"/>
            </w:tcBorders>
            <w:shd w:val="clear" w:color="auto" w:fill="auto"/>
          </w:tcPr>
          <w:p w14:paraId="199E95EE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  <w:b/>
                <w:bCs/>
              </w:rPr>
              <w:t>19.595</w:t>
            </w:r>
          </w:p>
        </w:tc>
        <w:tc>
          <w:tcPr>
            <w:tcW w:w="1840" w:type="dxa"/>
            <w:tcBorders>
              <w:left w:val="single" w:sz="4" w:space="0" w:color="auto"/>
            </w:tcBorders>
          </w:tcPr>
          <w:p w14:paraId="73EA8B12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  <w:b/>
                <w:bCs/>
              </w:rPr>
              <w:t>100,0</w:t>
            </w:r>
          </w:p>
        </w:tc>
      </w:tr>
      <w:tr w:rsidR="00824C58" w:rsidRPr="00861694" w14:paraId="4BD8849C" w14:textId="77777777" w:rsidTr="00824C58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70" w:type="dxa"/>
            <w:gridSpan w:val="6"/>
          </w:tcPr>
          <w:p w14:paraId="214414A3" w14:textId="464F1A10" w:rsidR="00824C58" w:rsidRPr="00861694" w:rsidRDefault="00824C58" w:rsidP="00824C58">
            <w:pPr>
              <w:pStyle w:val="BesediloUMAR"/>
              <w:spacing w:line="240" w:lineRule="auto"/>
              <w:jc w:val="left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Od tega:</w:t>
            </w:r>
          </w:p>
        </w:tc>
      </w:tr>
      <w:tr w:rsidR="001551A2" w:rsidRPr="00861694" w14:paraId="7358D02A" w14:textId="77777777" w:rsidTr="00824C58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14:paraId="4C6434E1" w14:textId="6950A78C" w:rsidR="001551A2" w:rsidRPr="00861694" w:rsidRDefault="000D2E31" w:rsidP="00824C58">
            <w:pPr>
              <w:pStyle w:val="BesediloUMAR"/>
              <w:spacing w:line="240" w:lineRule="auto"/>
              <w:jc w:val="left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 xml:space="preserve">    </w:t>
            </w:r>
            <w:r w:rsidR="001551A2" w:rsidRPr="00861694">
              <w:rPr>
                <w:rFonts w:ascii="Myriad Pro" w:hAnsi="Myriad Pro"/>
              </w:rPr>
              <w:t xml:space="preserve">- Gospodarske družbe </w:t>
            </w:r>
          </w:p>
        </w:tc>
        <w:tc>
          <w:tcPr>
            <w:tcW w:w="12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B4D7E45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3.716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BDBDB" w:themeFill="background2"/>
          </w:tcPr>
          <w:p w14:paraId="26F1F170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2.835</w:t>
            </w:r>
          </w:p>
        </w:tc>
        <w:tc>
          <w:tcPr>
            <w:tcW w:w="1205" w:type="dxa"/>
            <w:tcBorders>
              <w:left w:val="single" w:sz="4" w:space="0" w:color="auto"/>
              <w:right w:val="single" w:sz="4" w:space="0" w:color="auto"/>
            </w:tcBorders>
          </w:tcPr>
          <w:p w14:paraId="2AC81D65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3.499</w:t>
            </w:r>
          </w:p>
        </w:tc>
        <w:tc>
          <w:tcPr>
            <w:tcW w:w="1205" w:type="dxa"/>
            <w:tcBorders>
              <w:left w:val="single" w:sz="4" w:space="0" w:color="auto"/>
            </w:tcBorders>
            <w:shd w:val="clear" w:color="auto" w:fill="auto"/>
          </w:tcPr>
          <w:p w14:paraId="5A1C7F03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2.781</w:t>
            </w:r>
          </w:p>
        </w:tc>
        <w:tc>
          <w:tcPr>
            <w:tcW w:w="1840" w:type="dxa"/>
            <w:tcBorders>
              <w:left w:val="single" w:sz="4" w:space="0" w:color="auto"/>
            </w:tcBorders>
          </w:tcPr>
          <w:p w14:paraId="12416F55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14,1</w:t>
            </w:r>
          </w:p>
        </w:tc>
      </w:tr>
      <w:tr w:rsidR="001551A2" w:rsidRPr="00861694" w14:paraId="4F295763" w14:textId="77777777" w:rsidTr="00824C58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14:paraId="3136D59E" w14:textId="55A68CBA" w:rsidR="001551A2" w:rsidRPr="00861694" w:rsidRDefault="000D2E31" w:rsidP="00824C58">
            <w:pPr>
              <w:pStyle w:val="BesediloUMAR"/>
              <w:spacing w:line="240" w:lineRule="auto"/>
              <w:jc w:val="left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 xml:space="preserve">    </w:t>
            </w:r>
            <w:r w:rsidR="001551A2" w:rsidRPr="00861694">
              <w:rPr>
                <w:rFonts w:ascii="Myriad Pro" w:hAnsi="Myriad Pro"/>
              </w:rPr>
              <w:t>- Samostojni podjetniki</w:t>
            </w:r>
          </w:p>
        </w:tc>
        <w:tc>
          <w:tcPr>
            <w:tcW w:w="12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FADD9B4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12.256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BDBDB" w:themeFill="background2"/>
          </w:tcPr>
          <w:p w14:paraId="6B8596EB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14.438</w:t>
            </w:r>
          </w:p>
        </w:tc>
        <w:tc>
          <w:tcPr>
            <w:tcW w:w="1205" w:type="dxa"/>
            <w:tcBorders>
              <w:left w:val="single" w:sz="4" w:space="0" w:color="auto"/>
              <w:right w:val="single" w:sz="4" w:space="0" w:color="auto"/>
            </w:tcBorders>
          </w:tcPr>
          <w:p w14:paraId="7EFBAEFA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10.958</w:t>
            </w:r>
          </w:p>
        </w:tc>
        <w:tc>
          <w:tcPr>
            <w:tcW w:w="1205" w:type="dxa"/>
            <w:tcBorders>
              <w:left w:val="single" w:sz="4" w:space="0" w:color="auto"/>
            </w:tcBorders>
            <w:shd w:val="clear" w:color="auto" w:fill="auto"/>
          </w:tcPr>
          <w:p w14:paraId="1874A588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13.710</w:t>
            </w:r>
          </w:p>
        </w:tc>
        <w:tc>
          <w:tcPr>
            <w:tcW w:w="1840" w:type="dxa"/>
            <w:tcBorders>
              <w:left w:val="single" w:sz="4" w:space="0" w:color="auto"/>
            </w:tcBorders>
          </w:tcPr>
          <w:p w14:paraId="4DFF1DDC" w14:textId="461222C1" w:rsidR="001551A2" w:rsidRPr="00861694" w:rsidRDefault="001418BC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70,0</w:t>
            </w:r>
          </w:p>
        </w:tc>
      </w:tr>
      <w:tr w:rsidR="001551A2" w:rsidRPr="00861694" w14:paraId="5E566BC4" w14:textId="77777777" w:rsidTr="00824C58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14:paraId="000A6256" w14:textId="2D836E8F" w:rsidR="001551A2" w:rsidRPr="00861694" w:rsidRDefault="000D2E31" w:rsidP="00824C58">
            <w:pPr>
              <w:pStyle w:val="BesediloUMAR"/>
              <w:spacing w:line="240" w:lineRule="auto"/>
              <w:jc w:val="left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 xml:space="preserve">    </w:t>
            </w:r>
            <w:r w:rsidR="001551A2" w:rsidRPr="00861694">
              <w:rPr>
                <w:rFonts w:ascii="Myriad Pro" w:hAnsi="Myriad Pro"/>
              </w:rPr>
              <w:t>- Zadruge</w:t>
            </w:r>
          </w:p>
        </w:tc>
        <w:tc>
          <w:tcPr>
            <w:tcW w:w="12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96B29E7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13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BDBDB" w:themeFill="background2"/>
          </w:tcPr>
          <w:p w14:paraId="0F33404A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14</w:t>
            </w:r>
          </w:p>
        </w:tc>
        <w:tc>
          <w:tcPr>
            <w:tcW w:w="1205" w:type="dxa"/>
            <w:tcBorders>
              <w:left w:val="single" w:sz="4" w:space="0" w:color="auto"/>
              <w:right w:val="single" w:sz="4" w:space="0" w:color="auto"/>
            </w:tcBorders>
          </w:tcPr>
          <w:p w14:paraId="3C360EEE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16</w:t>
            </w:r>
          </w:p>
        </w:tc>
        <w:tc>
          <w:tcPr>
            <w:tcW w:w="1205" w:type="dxa"/>
            <w:tcBorders>
              <w:left w:val="single" w:sz="4" w:space="0" w:color="auto"/>
            </w:tcBorders>
            <w:shd w:val="clear" w:color="auto" w:fill="auto"/>
          </w:tcPr>
          <w:p w14:paraId="00E79536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13</w:t>
            </w:r>
          </w:p>
        </w:tc>
        <w:tc>
          <w:tcPr>
            <w:tcW w:w="1840" w:type="dxa"/>
            <w:tcBorders>
              <w:left w:val="single" w:sz="4" w:space="0" w:color="auto"/>
            </w:tcBorders>
          </w:tcPr>
          <w:p w14:paraId="4F53D670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0,1</w:t>
            </w:r>
          </w:p>
        </w:tc>
      </w:tr>
      <w:tr w:rsidR="001551A2" w:rsidRPr="00861694" w14:paraId="2F323BC8" w14:textId="77777777" w:rsidTr="00824C58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14:paraId="347124C8" w14:textId="6242CF0E" w:rsidR="001551A2" w:rsidRPr="00861694" w:rsidRDefault="000D2E31" w:rsidP="00824C58">
            <w:pPr>
              <w:pStyle w:val="BesediloUMAR"/>
              <w:spacing w:line="240" w:lineRule="auto"/>
              <w:jc w:val="left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 xml:space="preserve">    </w:t>
            </w:r>
            <w:r w:rsidR="001551A2" w:rsidRPr="00861694">
              <w:rPr>
                <w:rFonts w:ascii="Myriad Pro" w:hAnsi="Myriad Pro"/>
              </w:rPr>
              <w:t>- Druge fizične osebe</w:t>
            </w:r>
            <w:r w:rsidR="001551A2" w:rsidRPr="00861694">
              <w:rPr>
                <w:rFonts w:ascii="Myriad Pro" w:hAnsi="Myriad Pro"/>
                <w:vertAlign w:val="superscript"/>
              </w:rPr>
              <w:t>1</w:t>
            </w:r>
          </w:p>
        </w:tc>
        <w:tc>
          <w:tcPr>
            <w:tcW w:w="12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39CD9AE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2.330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BDBDB" w:themeFill="background2"/>
          </w:tcPr>
          <w:p w14:paraId="6357DDEC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2.199</w:t>
            </w:r>
          </w:p>
        </w:tc>
        <w:tc>
          <w:tcPr>
            <w:tcW w:w="1205" w:type="dxa"/>
            <w:tcBorders>
              <w:left w:val="single" w:sz="4" w:space="0" w:color="auto"/>
              <w:right w:val="single" w:sz="4" w:space="0" w:color="auto"/>
            </w:tcBorders>
          </w:tcPr>
          <w:p w14:paraId="3CE98E5C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1.944</w:t>
            </w:r>
          </w:p>
        </w:tc>
        <w:tc>
          <w:tcPr>
            <w:tcW w:w="1205" w:type="dxa"/>
            <w:tcBorders>
              <w:left w:val="single" w:sz="4" w:space="0" w:color="auto"/>
            </w:tcBorders>
            <w:shd w:val="clear" w:color="auto" w:fill="auto"/>
          </w:tcPr>
          <w:p w14:paraId="67074147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2.385</w:t>
            </w:r>
          </w:p>
        </w:tc>
        <w:tc>
          <w:tcPr>
            <w:tcW w:w="1840" w:type="dxa"/>
            <w:tcBorders>
              <w:left w:val="single" w:sz="4" w:space="0" w:color="auto"/>
            </w:tcBorders>
          </w:tcPr>
          <w:p w14:paraId="1C60232D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10,9</w:t>
            </w:r>
          </w:p>
        </w:tc>
      </w:tr>
      <w:tr w:rsidR="001551A2" w:rsidRPr="00861694" w14:paraId="19F0D977" w14:textId="77777777" w:rsidTr="00824C58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0" w:type="dxa"/>
          </w:tcPr>
          <w:p w14:paraId="352C379B" w14:textId="1466E907" w:rsidR="001551A2" w:rsidRPr="00861694" w:rsidRDefault="000D2E31" w:rsidP="00824C58">
            <w:pPr>
              <w:pStyle w:val="BesediloUMAR"/>
              <w:spacing w:line="240" w:lineRule="auto"/>
              <w:jc w:val="left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 xml:space="preserve">    </w:t>
            </w:r>
            <w:r w:rsidR="001551A2" w:rsidRPr="00861694">
              <w:rPr>
                <w:rFonts w:ascii="Myriad Pro" w:hAnsi="Myriad Pro"/>
              </w:rPr>
              <w:t>- Ostali</w:t>
            </w:r>
            <w:r w:rsidR="001551A2" w:rsidRPr="00861694">
              <w:rPr>
                <w:rFonts w:ascii="Myriad Pro" w:hAnsi="Myriad Pro"/>
                <w:vertAlign w:val="superscript"/>
              </w:rPr>
              <w:t>2</w:t>
            </w:r>
          </w:p>
        </w:tc>
        <w:tc>
          <w:tcPr>
            <w:tcW w:w="12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C5E07E0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844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BDBDB" w:themeFill="background2"/>
          </w:tcPr>
          <w:p w14:paraId="3E612306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639</w:t>
            </w:r>
          </w:p>
        </w:tc>
        <w:tc>
          <w:tcPr>
            <w:tcW w:w="1205" w:type="dxa"/>
            <w:tcBorders>
              <w:left w:val="single" w:sz="4" w:space="0" w:color="auto"/>
              <w:right w:val="single" w:sz="4" w:space="0" w:color="auto"/>
            </w:tcBorders>
          </w:tcPr>
          <w:p w14:paraId="2F896064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953</w:t>
            </w:r>
          </w:p>
        </w:tc>
        <w:tc>
          <w:tcPr>
            <w:tcW w:w="1205" w:type="dxa"/>
            <w:tcBorders>
              <w:left w:val="single" w:sz="4" w:space="0" w:color="auto"/>
            </w:tcBorders>
            <w:shd w:val="clear" w:color="auto" w:fill="auto"/>
          </w:tcPr>
          <w:p w14:paraId="4443B38B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706</w:t>
            </w:r>
          </w:p>
        </w:tc>
        <w:tc>
          <w:tcPr>
            <w:tcW w:w="1840" w:type="dxa"/>
            <w:tcBorders>
              <w:left w:val="single" w:sz="4" w:space="0" w:color="auto"/>
            </w:tcBorders>
          </w:tcPr>
          <w:p w14:paraId="744BC5D1" w14:textId="77777777" w:rsidR="001551A2" w:rsidRPr="00861694" w:rsidRDefault="001551A2" w:rsidP="00824C58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861694">
              <w:rPr>
                <w:rFonts w:ascii="Myriad Pro" w:hAnsi="Myriad Pro"/>
              </w:rPr>
              <w:t>3,2</w:t>
            </w:r>
          </w:p>
        </w:tc>
      </w:tr>
    </w:tbl>
    <w:p w14:paraId="47D36B7E" w14:textId="77777777" w:rsidR="001551A2" w:rsidRPr="00861694" w:rsidRDefault="001551A2" w:rsidP="001551A2">
      <w:pPr>
        <w:pStyle w:val="VirUMAR"/>
        <w:jc w:val="left"/>
      </w:pPr>
      <w:r w:rsidRPr="00861694">
        <w:t>Vir: AJPES, Poslovni register Slovenije.</w:t>
      </w:r>
    </w:p>
    <w:p w14:paraId="14CFA2A2" w14:textId="77D2169A" w:rsidR="001551A2" w:rsidRPr="00861694" w:rsidRDefault="001551A2" w:rsidP="001551A2">
      <w:pPr>
        <w:pStyle w:val="VirUMAR"/>
        <w:jc w:val="left"/>
      </w:pPr>
      <w:r w:rsidRPr="00861694">
        <w:t xml:space="preserve">Opomba: </w:t>
      </w:r>
      <w:r w:rsidRPr="00861694">
        <w:rPr>
          <w:vertAlign w:val="superscript"/>
        </w:rPr>
        <w:t>1</w:t>
      </w:r>
      <w:r w:rsidRPr="00861694">
        <w:t xml:space="preserve">Druge fizične osebe, ki opravljajo registrirane oziroma s predpisom določene dejavnosti. </w:t>
      </w:r>
      <w:r w:rsidRPr="00861694">
        <w:rPr>
          <w:vertAlign w:val="superscript"/>
        </w:rPr>
        <w:t>2</w:t>
      </w:r>
      <w:r w:rsidRPr="00861694">
        <w:t>Zavodi, pravne osebe javnega prava, nepridobitne organizacije</w:t>
      </w:r>
      <w:r w:rsidR="00975ECB" w:rsidRPr="00861694">
        <w:t xml:space="preserve"> – </w:t>
      </w:r>
      <w:r w:rsidRPr="00861694">
        <w:t>pravne osebe zasebnega prava in društva.</w:t>
      </w:r>
    </w:p>
    <w:p w14:paraId="7C9EDCDE" w14:textId="77777777" w:rsidR="001551A2" w:rsidRPr="00861694" w:rsidRDefault="001551A2" w:rsidP="001551A2">
      <w:pPr>
        <w:pStyle w:val="BesediloUMAR"/>
        <w:rPr>
          <w:rFonts w:ascii="Myriad Pro" w:hAnsi="Myriad Pro"/>
        </w:rPr>
      </w:pPr>
    </w:p>
    <w:p w14:paraId="0C9C2543" w14:textId="77777777" w:rsidR="0063395E" w:rsidRPr="00861694" w:rsidRDefault="0063395E" w:rsidP="001551A2">
      <w:pPr>
        <w:pStyle w:val="BesediloUMAR"/>
        <w:rPr>
          <w:rFonts w:ascii="Myriad Pro" w:hAnsi="Myriad Pro"/>
        </w:rPr>
      </w:pPr>
    </w:p>
    <w:p w14:paraId="103148D5" w14:textId="62B8A852" w:rsidR="00981513" w:rsidRDefault="00981513" w:rsidP="001551A2">
      <w:pPr>
        <w:pStyle w:val="BesediloUMAR"/>
        <w:rPr>
          <w:rFonts w:ascii="Myriad Pro" w:hAnsi="Myriad Pro"/>
        </w:rPr>
      </w:pPr>
    </w:p>
    <w:p w14:paraId="6C0D7AB5" w14:textId="66601688" w:rsidR="00897B99" w:rsidRPr="00EC1EFE" w:rsidRDefault="00897B99" w:rsidP="00EC1EFE">
      <w:pPr>
        <w:pStyle w:val="Heading2"/>
      </w:pPr>
      <w:r w:rsidRPr="00EC1EFE">
        <w:t>Poslovanje poslovnih subjektov</w:t>
      </w:r>
      <w:r w:rsidR="00411E79" w:rsidRPr="00EC1EFE">
        <w:t xml:space="preserve"> v Sloveniji</w:t>
      </w:r>
    </w:p>
    <w:p w14:paraId="10935A57" w14:textId="77777777" w:rsidR="00F3762D" w:rsidRPr="00861694" w:rsidRDefault="00F3762D" w:rsidP="00F3762D">
      <w:pPr>
        <w:pStyle w:val="BesediloUMAR"/>
        <w:rPr>
          <w:rFonts w:ascii="Myriad Pro" w:hAnsi="Myriad Pro"/>
        </w:rPr>
      </w:pPr>
    </w:p>
    <w:p w14:paraId="0B224CF6" w14:textId="6113E454" w:rsidR="002516E7" w:rsidRPr="00F51FE1" w:rsidRDefault="00174F6B" w:rsidP="002516E7">
      <w:pPr>
        <w:pStyle w:val="BesediloUMAR"/>
        <w:rPr>
          <w:rFonts w:ascii="Myriad Pro" w:hAnsi="Myriad Pro"/>
        </w:rPr>
      </w:pPr>
      <w:r w:rsidRPr="00861694">
        <w:rPr>
          <w:rFonts w:ascii="Myriad Pro" w:hAnsi="Myriad Pro"/>
          <w:b/>
          <w:bCs/>
        </w:rPr>
        <w:t>Kazalniki uspešnosti poslovanja gospodarskih družb so se leta 2020 zaradi epidemije</w:t>
      </w:r>
      <w:r w:rsidR="008A1652" w:rsidRPr="00861694">
        <w:rPr>
          <w:rFonts w:ascii="Myriad Pro" w:hAnsi="Myriad Pro"/>
          <w:b/>
          <w:bCs/>
        </w:rPr>
        <w:t xml:space="preserve"> covida-19</w:t>
      </w:r>
      <w:r w:rsidRPr="00861694">
        <w:rPr>
          <w:rFonts w:ascii="Myriad Pro" w:hAnsi="Myriad Pro"/>
          <w:b/>
          <w:bCs/>
        </w:rPr>
        <w:t xml:space="preserve"> večinoma poslabšali</w:t>
      </w:r>
      <w:r w:rsidRPr="00861694">
        <w:rPr>
          <w:rStyle w:val="FootnoteReference"/>
          <w:b/>
          <w:bCs/>
        </w:rPr>
        <w:footnoteReference w:id="2"/>
      </w:r>
      <w:r w:rsidRPr="00861694">
        <w:rPr>
          <w:rFonts w:ascii="Myriad Pro" w:hAnsi="Myriad Pro"/>
          <w:b/>
          <w:bCs/>
        </w:rPr>
        <w:t xml:space="preserve">, a </w:t>
      </w:r>
      <w:r w:rsidR="00EA6AE5" w:rsidRPr="00861694">
        <w:rPr>
          <w:rFonts w:ascii="Myriad Pro" w:hAnsi="Myriad Pro"/>
          <w:b/>
          <w:bCs/>
        </w:rPr>
        <w:t>precej</w:t>
      </w:r>
      <w:r w:rsidR="00483A43" w:rsidRPr="00F51FE1">
        <w:rPr>
          <w:rFonts w:ascii="Myriad Pro" w:hAnsi="Myriad Pro"/>
          <w:b/>
          <w:bCs/>
        </w:rPr>
        <w:t xml:space="preserve"> </w:t>
      </w:r>
      <w:r w:rsidRPr="00F51FE1">
        <w:rPr>
          <w:rFonts w:ascii="Myriad Pro" w:hAnsi="Myriad Pro"/>
          <w:b/>
          <w:bCs/>
        </w:rPr>
        <w:t>manj kot bi se brez ukrep</w:t>
      </w:r>
      <w:r w:rsidR="00EA6AE5" w:rsidRPr="00F51FE1">
        <w:rPr>
          <w:rFonts w:ascii="Myriad Pro" w:hAnsi="Myriad Pro"/>
          <w:b/>
          <w:bCs/>
        </w:rPr>
        <w:t>anja</w:t>
      </w:r>
      <w:r w:rsidRPr="00F51FE1">
        <w:rPr>
          <w:rFonts w:ascii="Myriad Pro" w:hAnsi="Myriad Pro"/>
          <w:b/>
          <w:bCs/>
        </w:rPr>
        <w:t xml:space="preserve"> države</w:t>
      </w:r>
      <w:r w:rsidRPr="005A6C2B">
        <w:rPr>
          <w:rFonts w:ascii="Myriad Pro" w:hAnsi="Myriad Pro"/>
          <w:b/>
          <w:bCs/>
        </w:rPr>
        <w:t xml:space="preserve">. </w:t>
      </w:r>
      <w:r w:rsidR="0090304B" w:rsidRPr="005A6C2B">
        <w:rPr>
          <w:rStyle w:val="VodilnistavekUMAR"/>
          <w:rFonts w:ascii="Myriad Pro" w:hAnsi="Myriad Pro"/>
          <w:b w:val="0"/>
          <w:bCs/>
        </w:rPr>
        <w:t xml:space="preserve">Skupni neto čisti dobiček gospodarskih družb, ki se je v prvem letu </w:t>
      </w:r>
      <w:r w:rsidR="009D3754" w:rsidRPr="005A6C2B">
        <w:rPr>
          <w:rStyle w:val="VodilnistavekUMAR"/>
          <w:rFonts w:ascii="Myriad Pro" w:hAnsi="Myriad Pro"/>
          <w:b w:val="0"/>
          <w:bCs/>
        </w:rPr>
        <w:t xml:space="preserve">krize zaradi epidemije </w:t>
      </w:r>
      <w:r w:rsidR="0090304B" w:rsidRPr="005A6C2B">
        <w:rPr>
          <w:rStyle w:val="VodilnistavekUMAR"/>
          <w:rFonts w:ascii="Myriad Pro" w:hAnsi="Myriad Pro"/>
          <w:b w:val="0"/>
          <w:bCs/>
        </w:rPr>
        <w:t>covid</w:t>
      </w:r>
      <w:r w:rsidR="009D3754" w:rsidRPr="005A6C2B">
        <w:rPr>
          <w:rStyle w:val="VodilnistavekUMAR"/>
          <w:rFonts w:ascii="Myriad Pro" w:hAnsi="Myriad Pro"/>
          <w:b w:val="0"/>
          <w:bCs/>
        </w:rPr>
        <w:t>a</w:t>
      </w:r>
      <w:r w:rsidR="00EF68CB" w:rsidRPr="005A6C2B">
        <w:rPr>
          <w:rStyle w:val="VodilnistavekUMAR"/>
          <w:rFonts w:ascii="Myriad Pro" w:hAnsi="Myriad Pro"/>
          <w:b w:val="0"/>
          <w:bCs/>
        </w:rPr>
        <w:t>-19</w:t>
      </w:r>
      <w:r w:rsidR="0090304B" w:rsidRPr="005A6C2B">
        <w:rPr>
          <w:rStyle w:val="VodilnistavekUMAR"/>
          <w:rFonts w:ascii="Myriad Pro" w:hAnsi="Myriad Pro"/>
          <w:b w:val="0"/>
          <w:bCs/>
        </w:rPr>
        <w:t>,</w:t>
      </w:r>
      <w:r w:rsidR="009D3754" w:rsidRPr="005A6C2B">
        <w:rPr>
          <w:rStyle w:val="VodilnistavekUMAR"/>
          <w:rFonts w:ascii="Myriad Pro" w:hAnsi="Myriad Pro"/>
          <w:b w:val="0"/>
          <w:bCs/>
        </w:rPr>
        <w:t xml:space="preserve"> </w:t>
      </w:r>
      <w:r w:rsidR="0090304B" w:rsidRPr="005A6C2B">
        <w:rPr>
          <w:rStyle w:val="VodilnistavekUMAR"/>
          <w:rFonts w:ascii="Myriad Pro" w:hAnsi="Myriad Pro"/>
          <w:b w:val="0"/>
          <w:bCs/>
        </w:rPr>
        <w:t>od leta 2019</w:t>
      </w:r>
      <w:r w:rsidR="00EF68CB" w:rsidRPr="005A6C2B">
        <w:rPr>
          <w:rStyle w:val="VodilnistavekUMAR"/>
          <w:rFonts w:ascii="Myriad Pro" w:hAnsi="Myriad Pro"/>
          <w:b w:val="0"/>
          <w:bCs/>
        </w:rPr>
        <w:t>,</w:t>
      </w:r>
      <w:r w:rsidR="0090304B" w:rsidRPr="005A6C2B">
        <w:rPr>
          <w:rStyle w:val="VodilnistavekUMAR"/>
          <w:rFonts w:ascii="Myriad Pro" w:hAnsi="Myriad Pro"/>
          <w:b w:val="0"/>
          <w:bCs/>
        </w:rPr>
        <w:t xml:space="preserve"> zmanjšal za 40 %, je že </w:t>
      </w:r>
      <w:r w:rsidR="005340E6" w:rsidRPr="005A6C2B">
        <w:rPr>
          <w:rStyle w:val="VodilnistavekUMAR"/>
          <w:rFonts w:ascii="Myriad Pro" w:hAnsi="Myriad Pro"/>
          <w:b w:val="0"/>
          <w:bCs/>
        </w:rPr>
        <w:t xml:space="preserve">leta 2021 </w:t>
      </w:r>
      <w:r w:rsidR="0090304B" w:rsidRPr="005A6C2B">
        <w:rPr>
          <w:rStyle w:val="VodilnistavekUMAR"/>
          <w:rFonts w:ascii="Myriad Pro" w:hAnsi="Myriad Pro"/>
          <w:b w:val="0"/>
          <w:bCs/>
        </w:rPr>
        <w:t xml:space="preserve">dobiček </w:t>
      </w:r>
      <w:r w:rsidR="00584621" w:rsidRPr="005A6C2B">
        <w:rPr>
          <w:rStyle w:val="VodilnistavekUMAR"/>
          <w:rFonts w:ascii="Myriad Pro" w:hAnsi="Myriad Pro"/>
          <w:b w:val="0"/>
          <w:bCs/>
        </w:rPr>
        <w:t>presegel</w:t>
      </w:r>
      <w:r w:rsidR="00584621" w:rsidRPr="005A6C2B" w:rsidDel="00EF68CB">
        <w:rPr>
          <w:rStyle w:val="VodilnistavekUMAR"/>
          <w:rFonts w:ascii="Myriad Pro" w:hAnsi="Myriad Pro"/>
          <w:b w:val="0"/>
          <w:bCs/>
        </w:rPr>
        <w:t xml:space="preserve"> </w:t>
      </w:r>
      <w:r w:rsidR="0090304B" w:rsidRPr="005A6C2B">
        <w:rPr>
          <w:rStyle w:val="VodilnistavekUMAR"/>
          <w:rFonts w:ascii="Myriad Pro" w:hAnsi="Myriad Pro"/>
          <w:b w:val="0"/>
          <w:bCs/>
        </w:rPr>
        <w:t xml:space="preserve">za skoraj četrtino, </w:t>
      </w:r>
      <w:r w:rsidR="00584621" w:rsidRPr="005A6C2B">
        <w:rPr>
          <w:rStyle w:val="VodilnistavekUMAR"/>
          <w:rFonts w:ascii="Myriad Pro" w:hAnsi="Myriad Pro"/>
          <w:b w:val="0"/>
          <w:bCs/>
        </w:rPr>
        <w:t>lani</w:t>
      </w:r>
      <w:r w:rsidR="0090304B" w:rsidRPr="005A6C2B">
        <w:rPr>
          <w:rStyle w:val="VodilnistavekUMAR"/>
          <w:rFonts w:ascii="Myriad Pro" w:hAnsi="Myriad Pro"/>
          <w:b w:val="0"/>
          <w:bCs/>
        </w:rPr>
        <w:t xml:space="preserve"> ga </w:t>
      </w:r>
      <w:r w:rsidR="00523FB9">
        <w:rPr>
          <w:rStyle w:val="VodilnistavekUMAR"/>
          <w:rFonts w:ascii="Myriad Pro" w:hAnsi="Myriad Pro"/>
          <w:b w:val="0"/>
          <w:bCs/>
        </w:rPr>
        <w:t xml:space="preserve">je </w:t>
      </w:r>
      <w:r w:rsidR="0090304B" w:rsidRPr="005A6C2B">
        <w:rPr>
          <w:rStyle w:val="VodilnistavekUMAR"/>
          <w:rFonts w:ascii="Myriad Pro" w:hAnsi="Myriad Pro"/>
          <w:b w:val="0"/>
          <w:bCs/>
        </w:rPr>
        <w:t>povečal še za 7 %.</w:t>
      </w:r>
      <w:r w:rsidR="00F3762D" w:rsidRPr="005A6C2B">
        <w:rPr>
          <w:rStyle w:val="VodilnistavekUMAR"/>
          <w:rFonts w:ascii="Myriad Pro" w:hAnsi="Myriad Pro"/>
          <w:b w:val="0"/>
          <w:bCs/>
        </w:rPr>
        <w:t xml:space="preserve"> </w:t>
      </w:r>
      <w:r w:rsidR="00F418C2" w:rsidRPr="005A6C2B">
        <w:rPr>
          <w:rFonts w:ascii="Myriad Pro" w:hAnsi="Myriad Pro"/>
        </w:rPr>
        <w:t>Tudi med krizo zaradi epidemije covida-19 je bil n</w:t>
      </w:r>
      <w:r w:rsidR="00121329" w:rsidRPr="005A6C2B">
        <w:rPr>
          <w:rFonts w:ascii="Myriad Pro" w:hAnsi="Myriad Pro"/>
        </w:rPr>
        <w:t>eto dohodek  samostojnih podjetnik</w:t>
      </w:r>
      <w:r w:rsidR="00F418C2" w:rsidRPr="005A6C2B">
        <w:rPr>
          <w:rFonts w:ascii="Myriad Pro" w:hAnsi="Myriad Pro"/>
        </w:rPr>
        <w:t>ov</w:t>
      </w:r>
      <w:r w:rsidR="00121329" w:rsidRPr="005A6C2B">
        <w:rPr>
          <w:rFonts w:ascii="Myriad Pro" w:hAnsi="Myriad Pro"/>
        </w:rPr>
        <w:t xml:space="preserve"> ves čas pozitive</w:t>
      </w:r>
      <w:r w:rsidR="000449BE" w:rsidRPr="005A6C2B">
        <w:rPr>
          <w:rFonts w:ascii="Myriad Pro" w:hAnsi="Myriad Pro"/>
        </w:rPr>
        <w:t>n</w:t>
      </w:r>
      <w:r w:rsidR="003448BE" w:rsidRPr="005A6C2B">
        <w:rPr>
          <w:rFonts w:ascii="Myriad Pro" w:hAnsi="Myriad Pro"/>
        </w:rPr>
        <w:t xml:space="preserve"> –</w:t>
      </w:r>
      <w:r w:rsidR="00121329" w:rsidRPr="005A6C2B">
        <w:rPr>
          <w:rFonts w:ascii="Myriad Pro" w:hAnsi="Myriad Pro"/>
        </w:rPr>
        <w:t xml:space="preserve"> leta 2022 je</w:t>
      </w:r>
      <w:r w:rsidR="004C5D4A" w:rsidRPr="005A6C2B">
        <w:rPr>
          <w:rFonts w:ascii="Myriad Pro" w:hAnsi="Myriad Pro"/>
        </w:rPr>
        <w:t xml:space="preserve"> bil za 14 %</w:t>
      </w:r>
      <w:r w:rsidR="00121329" w:rsidRPr="005A6C2B">
        <w:rPr>
          <w:rFonts w:ascii="Myriad Pro" w:hAnsi="Myriad Pro"/>
        </w:rPr>
        <w:t xml:space="preserve"> </w:t>
      </w:r>
      <w:r w:rsidR="004C5D4A" w:rsidRPr="005A6C2B">
        <w:rPr>
          <w:rFonts w:ascii="Myriad Pro" w:hAnsi="Myriad Pro"/>
        </w:rPr>
        <w:t xml:space="preserve">višji kot </w:t>
      </w:r>
      <w:r w:rsidR="00121329" w:rsidRPr="005A6C2B">
        <w:rPr>
          <w:rFonts w:ascii="Myriad Pro" w:hAnsi="Myriad Pro"/>
        </w:rPr>
        <w:t xml:space="preserve">leta 2019. </w:t>
      </w:r>
      <w:r w:rsidR="00F3762D" w:rsidRPr="005A6C2B">
        <w:rPr>
          <w:rFonts w:ascii="Myriad Pro" w:hAnsi="Myriad Pro"/>
        </w:rPr>
        <w:t>Gospodarske družbe, ki so predložile letna poročila za leto 2022, so povečale število</w:t>
      </w:r>
      <w:r w:rsidR="00F3762D" w:rsidRPr="00F51FE1">
        <w:rPr>
          <w:rFonts w:ascii="Myriad Pro" w:hAnsi="Myriad Pro"/>
        </w:rPr>
        <w:t xml:space="preserve"> zaposlenih, prihodke, še bolj prihodke na tujih trgih, neto dodano vrednost in tudi neto dodano vrednost na zaposlenega. V primerjavi z letom 2021 so družbe </w:t>
      </w:r>
      <w:r w:rsidR="00C4232F" w:rsidRPr="00F51FE1">
        <w:rPr>
          <w:rFonts w:ascii="Myriad Pro" w:hAnsi="Myriad Pro"/>
        </w:rPr>
        <w:t xml:space="preserve">lani </w:t>
      </w:r>
      <w:r w:rsidR="00F3762D" w:rsidRPr="00F51FE1">
        <w:rPr>
          <w:rFonts w:ascii="Myriad Pro" w:hAnsi="Myriad Pro"/>
        </w:rPr>
        <w:t>poslabšale kazalnike gospodarnosti, donosnosti in financiranja, izboljšale pa kazalnike produktivnosti in dohodkovnosti</w:t>
      </w:r>
      <w:r w:rsidR="00F3762D" w:rsidRPr="00F51FE1">
        <w:rPr>
          <w:rStyle w:val="FootnoteReference"/>
        </w:rPr>
        <w:footnoteReference w:id="3"/>
      </w:r>
      <w:r w:rsidR="00F3762D" w:rsidRPr="00F51FE1">
        <w:rPr>
          <w:rFonts w:ascii="Myriad Pro" w:hAnsi="Myriad Pro"/>
        </w:rPr>
        <w:t>.</w:t>
      </w:r>
    </w:p>
    <w:p w14:paraId="78E5C3E8" w14:textId="455CB99B" w:rsidR="00000235" w:rsidRPr="00BF61B8" w:rsidRDefault="00000235" w:rsidP="00000235">
      <w:pPr>
        <w:pStyle w:val="Caption"/>
      </w:pPr>
      <w:r w:rsidRPr="00BF61B8">
        <w:t xml:space="preserve">Tabela </w:t>
      </w:r>
      <w:r w:rsidR="00121329" w:rsidRPr="00BF61B8">
        <w:t>2</w:t>
      </w:r>
      <w:r w:rsidRPr="00BF61B8">
        <w:t>: Izbrani kazalniki za gospodarske družbe</w:t>
      </w:r>
      <w:r w:rsidR="00DF7F07" w:rsidRPr="00BF61B8">
        <w:t xml:space="preserve"> in samostojne podjetnike</w:t>
      </w:r>
    </w:p>
    <w:tbl>
      <w:tblPr>
        <w:tblStyle w:val="TableGridLight"/>
        <w:tblW w:w="9107" w:type="dxa"/>
        <w:tblLayout w:type="fixed"/>
        <w:tblCellMar>
          <w:left w:w="0" w:type="dxa"/>
        </w:tblCellMar>
        <w:tblLook w:val="04A0" w:firstRow="1" w:lastRow="0" w:firstColumn="1" w:lastColumn="0" w:noHBand="0" w:noVBand="1"/>
      </w:tblPr>
      <w:tblGrid>
        <w:gridCol w:w="2127"/>
        <w:gridCol w:w="850"/>
        <w:gridCol w:w="851"/>
        <w:gridCol w:w="850"/>
        <w:gridCol w:w="851"/>
        <w:gridCol w:w="141"/>
        <w:gridCol w:w="859"/>
        <w:gridCol w:w="859"/>
        <w:gridCol w:w="859"/>
        <w:gridCol w:w="860"/>
      </w:tblGrid>
      <w:tr w:rsidR="001F2E58" w:rsidRPr="00505EC0" w14:paraId="18018C06" w14:textId="55A9E353" w:rsidTr="001F2E5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bottom w:val="single" w:sz="8" w:space="0" w:color="auto"/>
            </w:tcBorders>
          </w:tcPr>
          <w:p w14:paraId="21998349" w14:textId="77777777" w:rsidR="00000235" w:rsidRPr="00BF61B8" w:rsidRDefault="00000235" w:rsidP="00EC1EFE">
            <w:pPr>
              <w:pStyle w:val="BesediloUMAR"/>
              <w:spacing w:line="240" w:lineRule="auto"/>
              <w:jc w:val="center"/>
              <w:rPr>
                <w:rFonts w:ascii="Myriad Pro" w:hAnsi="Myriad Pro"/>
                <w:b/>
                <w:bCs/>
              </w:rPr>
            </w:pPr>
          </w:p>
        </w:tc>
        <w:tc>
          <w:tcPr>
            <w:tcW w:w="850" w:type="dxa"/>
            <w:tcBorders>
              <w:left w:val="nil"/>
              <w:bottom w:val="single" w:sz="8" w:space="0" w:color="auto"/>
            </w:tcBorders>
          </w:tcPr>
          <w:p w14:paraId="194E3F7E" w14:textId="77777777" w:rsidR="00000235" w:rsidRPr="00BF61B8" w:rsidRDefault="00000235" w:rsidP="00EC1EFE">
            <w:pPr>
              <w:pStyle w:val="BesediloUMAR"/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  <w:bCs/>
              </w:rPr>
            </w:pPr>
            <w:r w:rsidRPr="00BF61B8">
              <w:rPr>
                <w:rFonts w:ascii="Myriad Pro" w:hAnsi="Myriad Pro"/>
                <w:b/>
                <w:bCs/>
              </w:rPr>
              <w:t>2019</w:t>
            </w:r>
          </w:p>
        </w:tc>
        <w:tc>
          <w:tcPr>
            <w:tcW w:w="851" w:type="dxa"/>
            <w:tcBorders>
              <w:bottom w:val="single" w:sz="8" w:space="0" w:color="auto"/>
            </w:tcBorders>
          </w:tcPr>
          <w:p w14:paraId="69E6928C" w14:textId="77777777" w:rsidR="00000235" w:rsidRPr="00BF61B8" w:rsidRDefault="00000235" w:rsidP="00EC1EFE">
            <w:pPr>
              <w:pStyle w:val="BesediloUMAR"/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  <w:bCs/>
              </w:rPr>
            </w:pPr>
            <w:r w:rsidRPr="00BF61B8">
              <w:rPr>
                <w:rFonts w:ascii="Myriad Pro" w:hAnsi="Myriad Pro"/>
                <w:b/>
                <w:bCs/>
              </w:rPr>
              <w:t>2020</w:t>
            </w:r>
          </w:p>
        </w:tc>
        <w:tc>
          <w:tcPr>
            <w:tcW w:w="850" w:type="dxa"/>
            <w:tcBorders>
              <w:bottom w:val="single" w:sz="8" w:space="0" w:color="auto"/>
            </w:tcBorders>
          </w:tcPr>
          <w:p w14:paraId="4D90F387" w14:textId="77777777" w:rsidR="00000235" w:rsidRPr="00BF61B8" w:rsidRDefault="00000235" w:rsidP="00EC1EFE">
            <w:pPr>
              <w:pStyle w:val="BesediloUMAR"/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  <w:bCs/>
              </w:rPr>
            </w:pPr>
            <w:r w:rsidRPr="00BF61B8">
              <w:rPr>
                <w:rFonts w:ascii="Myriad Pro" w:hAnsi="Myriad Pro"/>
                <w:b/>
                <w:bCs/>
              </w:rPr>
              <w:t>2021</w:t>
            </w:r>
          </w:p>
        </w:tc>
        <w:tc>
          <w:tcPr>
            <w:tcW w:w="851" w:type="dxa"/>
            <w:tcBorders>
              <w:bottom w:val="single" w:sz="4" w:space="0" w:color="auto"/>
              <w:right w:val="nil"/>
            </w:tcBorders>
          </w:tcPr>
          <w:p w14:paraId="4CDB66BF" w14:textId="77777777" w:rsidR="00000235" w:rsidRPr="00BF61B8" w:rsidRDefault="00000235" w:rsidP="00EC1EFE">
            <w:pPr>
              <w:pStyle w:val="BesediloUMAR"/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  <w:bCs/>
              </w:rPr>
            </w:pPr>
            <w:r w:rsidRPr="00BF61B8">
              <w:rPr>
                <w:rFonts w:ascii="Myriad Pro" w:hAnsi="Myriad Pro"/>
                <w:b/>
                <w:bCs/>
              </w:rPr>
              <w:t>2022</w:t>
            </w:r>
          </w:p>
        </w:tc>
        <w:tc>
          <w:tcPr>
            <w:tcW w:w="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AB74960" w14:textId="77777777" w:rsidR="00000235" w:rsidRPr="00BF61B8" w:rsidRDefault="00000235" w:rsidP="00EC1EFE">
            <w:pPr>
              <w:pStyle w:val="BesediloUMAR"/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  <w:bCs/>
              </w:rPr>
            </w:pPr>
          </w:p>
        </w:tc>
        <w:tc>
          <w:tcPr>
            <w:tcW w:w="859" w:type="dxa"/>
            <w:tcBorders>
              <w:left w:val="nil"/>
              <w:bottom w:val="single" w:sz="8" w:space="0" w:color="auto"/>
            </w:tcBorders>
          </w:tcPr>
          <w:p w14:paraId="6FB28F31" w14:textId="0E3FF541" w:rsidR="00000235" w:rsidRPr="00BF61B8" w:rsidRDefault="00000235" w:rsidP="00EC1EFE">
            <w:pPr>
              <w:pStyle w:val="BesediloUMAR"/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  <w:bCs/>
              </w:rPr>
            </w:pPr>
            <w:r w:rsidRPr="00BF61B8">
              <w:rPr>
                <w:rFonts w:ascii="Myriad Pro" w:hAnsi="Myriad Pro"/>
                <w:b/>
                <w:bCs/>
              </w:rPr>
              <w:t>2019</w:t>
            </w:r>
          </w:p>
        </w:tc>
        <w:tc>
          <w:tcPr>
            <w:tcW w:w="859" w:type="dxa"/>
            <w:tcBorders>
              <w:bottom w:val="single" w:sz="8" w:space="0" w:color="auto"/>
            </w:tcBorders>
          </w:tcPr>
          <w:p w14:paraId="72CA5BA2" w14:textId="5D2340C7" w:rsidR="00000235" w:rsidRPr="00BF61B8" w:rsidRDefault="00000235" w:rsidP="00EC1EFE">
            <w:pPr>
              <w:pStyle w:val="BesediloUMAR"/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  <w:bCs/>
              </w:rPr>
            </w:pPr>
            <w:r w:rsidRPr="00BF61B8">
              <w:rPr>
                <w:rFonts w:ascii="Myriad Pro" w:hAnsi="Myriad Pro"/>
                <w:b/>
                <w:bCs/>
              </w:rPr>
              <w:t>2020</w:t>
            </w:r>
          </w:p>
        </w:tc>
        <w:tc>
          <w:tcPr>
            <w:tcW w:w="859" w:type="dxa"/>
            <w:tcBorders>
              <w:bottom w:val="single" w:sz="8" w:space="0" w:color="auto"/>
            </w:tcBorders>
          </w:tcPr>
          <w:p w14:paraId="5A9E08E1" w14:textId="54619E96" w:rsidR="00000235" w:rsidRPr="00BF61B8" w:rsidRDefault="00000235" w:rsidP="00EC1EFE">
            <w:pPr>
              <w:pStyle w:val="BesediloUMAR"/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  <w:bCs/>
              </w:rPr>
            </w:pPr>
            <w:r w:rsidRPr="00BF61B8">
              <w:rPr>
                <w:rFonts w:ascii="Myriad Pro" w:hAnsi="Myriad Pro"/>
                <w:b/>
                <w:bCs/>
              </w:rPr>
              <w:t>2021</w:t>
            </w:r>
          </w:p>
        </w:tc>
        <w:tc>
          <w:tcPr>
            <w:tcW w:w="860" w:type="dxa"/>
            <w:tcBorders>
              <w:bottom w:val="single" w:sz="4" w:space="0" w:color="auto"/>
            </w:tcBorders>
          </w:tcPr>
          <w:p w14:paraId="7182CA48" w14:textId="3E4CB4D0" w:rsidR="00000235" w:rsidRPr="00BF61B8" w:rsidRDefault="00000235" w:rsidP="00EC1EFE">
            <w:pPr>
              <w:pStyle w:val="BesediloUMAR"/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  <w:bCs/>
              </w:rPr>
            </w:pPr>
            <w:r w:rsidRPr="00BF61B8">
              <w:rPr>
                <w:rFonts w:ascii="Myriad Pro" w:hAnsi="Myriad Pro"/>
                <w:b/>
                <w:bCs/>
              </w:rPr>
              <w:t>2022</w:t>
            </w:r>
          </w:p>
        </w:tc>
      </w:tr>
      <w:tr w:rsidR="00000235" w:rsidRPr="00505EC0" w14:paraId="02F83F08" w14:textId="419711E9" w:rsidTr="001F2E58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single" w:sz="8" w:space="0" w:color="auto"/>
              <w:right w:val="nil"/>
            </w:tcBorders>
            <w:vAlign w:val="bottom"/>
          </w:tcPr>
          <w:p w14:paraId="69BF4830" w14:textId="77777777" w:rsidR="00000235" w:rsidRPr="00BF61B8" w:rsidRDefault="00000235" w:rsidP="00EC1EFE">
            <w:pPr>
              <w:pStyle w:val="BesediloUMAR"/>
              <w:spacing w:after="40" w:line="240" w:lineRule="auto"/>
              <w:jc w:val="center"/>
              <w:rPr>
                <w:rFonts w:ascii="Myriad Pro" w:hAnsi="Myriad Pro"/>
                <w:b/>
                <w:bCs/>
              </w:rPr>
            </w:pPr>
          </w:p>
        </w:tc>
        <w:tc>
          <w:tcPr>
            <w:tcW w:w="3402" w:type="dxa"/>
            <w:gridSpan w:val="4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095E553A" w14:textId="40CA089F" w:rsidR="00000235" w:rsidRPr="00BF61B8" w:rsidRDefault="00EC1EFE" w:rsidP="00EC1EFE">
            <w:pPr>
              <w:pStyle w:val="BesediloUMAR"/>
              <w:spacing w:after="4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  <w:bCs/>
              </w:rPr>
            </w:pPr>
            <w:r w:rsidRPr="00BF61B8">
              <w:rPr>
                <w:rFonts w:ascii="Myriad Pro" w:hAnsi="Myriad Pro"/>
                <w:b/>
                <w:bCs/>
              </w:rPr>
              <w:t>Gospodarske družbe</w:t>
            </w:r>
          </w:p>
        </w:tc>
        <w:tc>
          <w:tcPr>
            <w:tcW w:w="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00A636D" w14:textId="77777777" w:rsidR="00000235" w:rsidRPr="00BF61B8" w:rsidRDefault="00000235" w:rsidP="00EC1EFE">
            <w:pPr>
              <w:pStyle w:val="BesediloUMAR"/>
              <w:spacing w:after="4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  <w:bCs/>
              </w:rPr>
            </w:pPr>
          </w:p>
        </w:tc>
        <w:tc>
          <w:tcPr>
            <w:tcW w:w="3437" w:type="dxa"/>
            <w:gridSpan w:val="4"/>
            <w:tcBorders>
              <w:top w:val="single" w:sz="8" w:space="0" w:color="auto"/>
              <w:left w:val="nil"/>
              <w:bottom w:val="single" w:sz="4" w:space="0" w:color="auto"/>
            </w:tcBorders>
            <w:vAlign w:val="bottom"/>
          </w:tcPr>
          <w:p w14:paraId="5B96E4E5" w14:textId="31010F42" w:rsidR="00000235" w:rsidRPr="00BF61B8" w:rsidRDefault="00EC1EFE" w:rsidP="00EC1EFE">
            <w:pPr>
              <w:pStyle w:val="BesediloUMAR"/>
              <w:spacing w:after="4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  <w:bCs/>
              </w:rPr>
            </w:pPr>
            <w:r w:rsidRPr="00BF61B8">
              <w:rPr>
                <w:rFonts w:ascii="Myriad Pro" w:hAnsi="Myriad Pro"/>
                <w:b/>
                <w:bCs/>
              </w:rPr>
              <w:t>Samostojni podjetniki</w:t>
            </w:r>
          </w:p>
        </w:tc>
      </w:tr>
      <w:tr w:rsidR="00000235" w:rsidRPr="00505EC0" w14:paraId="002D46BF" w14:textId="46D80972" w:rsidTr="001F2E58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14:paraId="0E658578" w14:textId="77777777" w:rsidR="00000235" w:rsidRPr="00BF61B8" w:rsidRDefault="00000235" w:rsidP="00EC1EFE">
            <w:pPr>
              <w:pStyle w:val="BesediloUMAR"/>
              <w:spacing w:before="60" w:after="60" w:line="240" w:lineRule="auto"/>
              <w:jc w:val="left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Povprečno letno število</w:t>
            </w:r>
          </w:p>
        </w:tc>
        <w:tc>
          <w:tcPr>
            <w:tcW w:w="850" w:type="dxa"/>
            <w:tcBorders>
              <w:left w:val="nil"/>
            </w:tcBorders>
            <w:shd w:val="clear" w:color="auto" w:fill="auto"/>
          </w:tcPr>
          <w:p w14:paraId="67BE046A" w14:textId="77777777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73.337</w:t>
            </w:r>
          </w:p>
        </w:tc>
        <w:tc>
          <w:tcPr>
            <w:tcW w:w="851" w:type="dxa"/>
            <w:shd w:val="clear" w:color="auto" w:fill="auto"/>
          </w:tcPr>
          <w:p w14:paraId="7FBC3CB5" w14:textId="77777777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73.597</w:t>
            </w:r>
          </w:p>
        </w:tc>
        <w:tc>
          <w:tcPr>
            <w:tcW w:w="850" w:type="dxa"/>
            <w:shd w:val="clear" w:color="auto" w:fill="auto"/>
          </w:tcPr>
          <w:p w14:paraId="7371E2AA" w14:textId="77777777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73.914</w:t>
            </w:r>
          </w:p>
        </w:tc>
        <w:tc>
          <w:tcPr>
            <w:tcW w:w="851" w:type="dxa"/>
            <w:tcBorders>
              <w:right w:val="nil"/>
            </w:tcBorders>
            <w:shd w:val="clear" w:color="auto" w:fill="auto"/>
          </w:tcPr>
          <w:p w14:paraId="731177C9" w14:textId="77777777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74.624</w:t>
            </w:r>
          </w:p>
        </w:tc>
        <w:tc>
          <w:tcPr>
            <w:tcW w:w="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EE6EF33" w14:textId="77777777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</w:p>
        </w:tc>
        <w:tc>
          <w:tcPr>
            <w:tcW w:w="859" w:type="dxa"/>
            <w:tcBorders>
              <w:left w:val="nil"/>
            </w:tcBorders>
            <w:shd w:val="clear" w:color="auto" w:fill="auto"/>
          </w:tcPr>
          <w:p w14:paraId="375C7942" w14:textId="7D5AA0FE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96.931</w:t>
            </w:r>
          </w:p>
        </w:tc>
        <w:tc>
          <w:tcPr>
            <w:tcW w:w="859" w:type="dxa"/>
            <w:shd w:val="clear" w:color="auto" w:fill="F2F2F2" w:themeFill="background1" w:themeFillShade="F2"/>
          </w:tcPr>
          <w:p w14:paraId="32284D6D" w14:textId="18DF198D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98.218</w:t>
            </w:r>
          </w:p>
        </w:tc>
        <w:tc>
          <w:tcPr>
            <w:tcW w:w="859" w:type="dxa"/>
            <w:shd w:val="clear" w:color="auto" w:fill="F2F2F2" w:themeFill="background1" w:themeFillShade="F2"/>
          </w:tcPr>
          <w:p w14:paraId="1822915B" w14:textId="41E3F1A4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103.565</w:t>
            </w:r>
          </w:p>
        </w:tc>
        <w:tc>
          <w:tcPr>
            <w:tcW w:w="860" w:type="dxa"/>
            <w:shd w:val="clear" w:color="auto" w:fill="F2F2F2" w:themeFill="background1" w:themeFillShade="F2"/>
          </w:tcPr>
          <w:p w14:paraId="68EF359A" w14:textId="60B9FBFD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109.991</w:t>
            </w:r>
          </w:p>
        </w:tc>
      </w:tr>
      <w:tr w:rsidR="00000235" w:rsidRPr="00505EC0" w14:paraId="15BB697E" w14:textId="3BE830F5" w:rsidTr="001F2E58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14:paraId="63FFB014" w14:textId="45AEFC09" w:rsidR="00000235" w:rsidRPr="00BF61B8" w:rsidRDefault="00000235" w:rsidP="00EC1EFE">
            <w:pPr>
              <w:pStyle w:val="BesediloUMAR"/>
              <w:spacing w:before="60" w:after="60" w:line="240" w:lineRule="auto"/>
              <w:jc w:val="left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 xml:space="preserve">Število </w:t>
            </w:r>
            <w:r w:rsidR="005F6A1C" w:rsidRPr="00BF61B8">
              <w:rPr>
                <w:rFonts w:ascii="Myriad Pro" w:hAnsi="Myriad Pro"/>
              </w:rPr>
              <w:t>posl. subjektov</w:t>
            </w:r>
            <w:r w:rsidRPr="00BF61B8">
              <w:rPr>
                <w:rFonts w:ascii="Myriad Pro" w:hAnsi="Myriad Pro"/>
              </w:rPr>
              <w:t xml:space="preserve">, </w:t>
            </w:r>
            <w:r w:rsidR="001F2E58">
              <w:rPr>
                <w:rFonts w:ascii="Myriad Pro" w:hAnsi="Myriad Pro"/>
              </w:rPr>
              <w:br/>
            </w:r>
            <w:r w:rsidRPr="00BF61B8">
              <w:rPr>
                <w:rFonts w:ascii="Myriad Pro" w:hAnsi="Myriad Pro"/>
              </w:rPr>
              <w:t>ki so oddal</w:t>
            </w:r>
            <w:r w:rsidR="005F6A1C" w:rsidRPr="00BF61B8">
              <w:rPr>
                <w:rFonts w:ascii="Myriad Pro" w:hAnsi="Myriad Pro"/>
              </w:rPr>
              <w:t>i</w:t>
            </w:r>
            <w:r w:rsidRPr="00BF61B8">
              <w:rPr>
                <w:rFonts w:ascii="Myriad Pro" w:hAnsi="Myriad Pro"/>
              </w:rPr>
              <w:t xml:space="preserve"> letno poročilo</w:t>
            </w:r>
          </w:p>
        </w:tc>
        <w:tc>
          <w:tcPr>
            <w:tcW w:w="850" w:type="dxa"/>
            <w:tcBorders>
              <w:left w:val="nil"/>
            </w:tcBorders>
            <w:shd w:val="clear" w:color="auto" w:fill="auto"/>
          </w:tcPr>
          <w:p w14:paraId="6312CCED" w14:textId="77777777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67.178</w:t>
            </w:r>
          </w:p>
        </w:tc>
        <w:tc>
          <w:tcPr>
            <w:tcW w:w="851" w:type="dxa"/>
            <w:shd w:val="clear" w:color="auto" w:fill="auto"/>
          </w:tcPr>
          <w:p w14:paraId="634C8A45" w14:textId="77777777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68.125</w:t>
            </w:r>
          </w:p>
        </w:tc>
        <w:tc>
          <w:tcPr>
            <w:tcW w:w="850" w:type="dxa"/>
            <w:shd w:val="clear" w:color="auto" w:fill="auto"/>
          </w:tcPr>
          <w:p w14:paraId="0A6161AB" w14:textId="77777777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69.076</w:t>
            </w:r>
          </w:p>
        </w:tc>
        <w:tc>
          <w:tcPr>
            <w:tcW w:w="851" w:type="dxa"/>
            <w:tcBorders>
              <w:right w:val="nil"/>
            </w:tcBorders>
            <w:shd w:val="clear" w:color="auto" w:fill="auto"/>
          </w:tcPr>
          <w:p w14:paraId="54ECA67A" w14:textId="77777777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70.071</w:t>
            </w:r>
          </w:p>
        </w:tc>
        <w:tc>
          <w:tcPr>
            <w:tcW w:w="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C30F569" w14:textId="77777777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</w:p>
        </w:tc>
        <w:tc>
          <w:tcPr>
            <w:tcW w:w="859" w:type="dxa"/>
            <w:tcBorders>
              <w:left w:val="nil"/>
            </w:tcBorders>
            <w:shd w:val="clear" w:color="auto" w:fill="auto"/>
          </w:tcPr>
          <w:p w14:paraId="562D9071" w14:textId="0AD1073A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52.713</w:t>
            </w:r>
          </w:p>
        </w:tc>
        <w:tc>
          <w:tcPr>
            <w:tcW w:w="859" w:type="dxa"/>
            <w:shd w:val="clear" w:color="auto" w:fill="F2F2F2" w:themeFill="background1" w:themeFillShade="F2"/>
          </w:tcPr>
          <w:p w14:paraId="5AD6B468" w14:textId="0E56D998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50.834</w:t>
            </w:r>
          </w:p>
        </w:tc>
        <w:tc>
          <w:tcPr>
            <w:tcW w:w="859" w:type="dxa"/>
            <w:shd w:val="clear" w:color="auto" w:fill="F2F2F2" w:themeFill="background1" w:themeFillShade="F2"/>
          </w:tcPr>
          <w:p w14:paraId="04EF21B4" w14:textId="34E64BF3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50.054</w:t>
            </w:r>
          </w:p>
        </w:tc>
        <w:tc>
          <w:tcPr>
            <w:tcW w:w="860" w:type="dxa"/>
            <w:shd w:val="clear" w:color="auto" w:fill="F2F2F2" w:themeFill="background1" w:themeFillShade="F2"/>
          </w:tcPr>
          <w:p w14:paraId="55AB02F1" w14:textId="01FC77CE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48.940</w:t>
            </w:r>
          </w:p>
        </w:tc>
      </w:tr>
      <w:tr w:rsidR="00000235" w:rsidRPr="00505EC0" w14:paraId="2B9EE88B" w14:textId="1C9CAC86" w:rsidTr="001F2E58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14:paraId="51CAD213" w14:textId="61BBC483" w:rsidR="00000235" w:rsidRPr="00BF61B8" w:rsidRDefault="00000235" w:rsidP="00EC1EFE">
            <w:pPr>
              <w:pStyle w:val="BesediloUMAR"/>
              <w:spacing w:before="60" w:after="60" w:line="240" w:lineRule="auto"/>
              <w:jc w:val="left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Neto čisti dobiček/izguba</w:t>
            </w:r>
            <w:r w:rsidR="00656B76" w:rsidRPr="00BF61B8">
              <w:rPr>
                <w:rFonts w:ascii="Myriad Pro" w:hAnsi="Myriad Pro"/>
              </w:rPr>
              <w:t xml:space="preserve"> </w:t>
            </w:r>
            <w:r w:rsidR="001F2E58">
              <w:rPr>
                <w:rFonts w:ascii="Myriad Pro" w:hAnsi="Myriad Pro"/>
              </w:rPr>
              <w:br/>
            </w:r>
            <w:r w:rsidR="00656B76" w:rsidRPr="00BF61B8">
              <w:rPr>
                <w:rFonts w:ascii="Myriad Pro" w:hAnsi="Myriad Pro"/>
              </w:rPr>
              <w:t>GD</w:t>
            </w:r>
            <w:r w:rsidR="00656B76" w:rsidRPr="00BF61B8">
              <w:rPr>
                <w:rStyle w:val="FootnoteReference"/>
              </w:rPr>
              <w:footnoteReference w:id="4"/>
            </w:r>
            <w:r w:rsidR="001F2E58">
              <w:rPr>
                <w:rFonts w:ascii="Myriad Pro" w:hAnsi="Myriad Pro"/>
              </w:rPr>
              <w:t xml:space="preserve"> </w:t>
            </w:r>
            <w:r w:rsidR="00656B76" w:rsidRPr="00BF61B8">
              <w:rPr>
                <w:rFonts w:ascii="Myriad Pro" w:hAnsi="Myriad Pro"/>
              </w:rPr>
              <w:t>in neto podjetnikov dohodek</w:t>
            </w:r>
            <w:r w:rsidR="00656B76" w:rsidRPr="00BF61B8">
              <w:rPr>
                <w:rStyle w:val="FootnoteReference"/>
              </w:rPr>
              <w:footnoteReference w:id="5"/>
            </w:r>
            <w:r w:rsidR="00656B76" w:rsidRPr="00BF61B8">
              <w:rPr>
                <w:rFonts w:ascii="Myriad Pro" w:hAnsi="Myriad Pro"/>
              </w:rPr>
              <w:t xml:space="preserve"> </w:t>
            </w:r>
            <w:r w:rsidRPr="00BF61B8">
              <w:rPr>
                <w:rFonts w:ascii="Myriad Pro" w:hAnsi="Myriad Pro"/>
              </w:rPr>
              <w:t>v mio EUR</w:t>
            </w:r>
            <w:r w:rsidRPr="00BF61B8">
              <w:rPr>
                <w:rStyle w:val="FootnoteReference"/>
              </w:rPr>
              <w:footnoteReference w:id="6"/>
            </w:r>
          </w:p>
        </w:tc>
        <w:tc>
          <w:tcPr>
            <w:tcW w:w="850" w:type="dxa"/>
            <w:tcBorders>
              <w:left w:val="nil"/>
            </w:tcBorders>
            <w:shd w:val="clear" w:color="auto" w:fill="auto"/>
          </w:tcPr>
          <w:p w14:paraId="6CEA11CB" w14:textId="77777777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4.625</w:t>
            </w:r>
          </w:p>
        </w:tc>
        <w:tc>
          <w:tcPr>
            <w:tcW w:w="851" w:type="dxa"/>
            <w:shd w:val="clear" w:color="auto" w:fill="auto"/>
          </w:tcPr>
          <w:p w14:paraId="6AB9925A" w14:textId="77777777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2.806</w:t>
            </w:r>
          </w:p>
        </w:tc>
        <w:tc>
          <w:tcPr>
            <w:tcW w:w="850" w:type="dxa"/>
            <w:shd w:val="clear" w:color="auto" w:fill="auto"/>
          </w:tcPr>
          <w:p w14:paraId="6C307F67" w14:textId="77777777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5.701</w:t>
            </w:r>
          </w:p>
        </w:tc>
        <w:tc>
          <w:tcPr>
            <w:tcW w:w="851" w:type="dxa"/>
            <w:tcBorders>
              <w:right w:val="nil"/>
            </w:tcBorders>
            <w:shd w:val="clear" w:color="auto" w:fill="auto"/>
          </w:tcPr>
          <w:p w14:paraId="1B948429" w14:textId="77777777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6.085</w:t>
            </w:r>
          </w:p>
        </w:tc>
        <w:tc>
          <w:tcPr>
            <w:tcW w:w="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55A4F57" w14:textId="77777777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</w:p>
        </w:tc>
        <w:tc>
          <w:tcPr>
            <w:tcW w:w="859" w:type="dxa"/>
            <w:tcBorders>
              <w:left w:val="nil"/>
            </w:tcBorders>
            <w:shd w:val="clear" w:color="auto" w:fill="auto"/>
          </w:tcPr>
          <w:p w14:paraId="1FCC1D39" w14:textId="4D8CDB19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380</w:t>
            </w:r>
          </w:p>
        </w:tc>
        <w:tc>
          <w:tcPr>
            <w:tcW w:w="859" w:type="dxa"/>
            <w:shd w:val="clear" w:color="auto" w:fill="F2F2F2" w:themeFill="background1" w:themeFillShade="F2"/>
          </w:tcPr>
          <w:p w14:paraId="51A34751" w14:textId="2FBE2FF1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336</w:t>
            </w:r>
          </w:p>
        </w:tc>
        <w:tc>
          <w:tcPr>
            <w:tcW w:w="859" w:type="dxa"/>
            <w:shd w:val="clear" w:color="auto" w:fill="F2F2F2" w:themeFill="background1" w:themeFillShade="F2"/>
          </w:tcPr>
          <w:p w14:paraId="64C217E3" w14:textId="2E420393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433</w:t>
            </w:r>
          </w:p>
        </w:tc>
        <w:tc>
          <w:tcPr>
            <w:tcW w:w="860" w:type="dxa"/>
            <w:shd w:val="clear" w:color="auto" w:fill="F2F2F2" w:themeFill="background1" w:themeFillShade="F2"/>
          </w:tcPr>
          <w:p w14:paraId="41934368" w14:textId="358FDBC5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433</w:t>
            </w:r>
          </w:p>
        </w:tc>
      </w:tr>
      <w:tr w:rsidR="00000235" w:rsidRPr="00505EC0" w14:paraId="1C3A4779" w14:textId="498DC57F" w:rsidTr="001F2E58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14:paraId="0A4BF990" w14:textId="60BFDB75" w:rsidR="00000235" w:rsidRPr="00BF61B8" w:rsidRDefault="00000235" w:rsidP="00EC1EFE">
            <w:pPr>
              <w:pStyle w:val="BesediloUMAR"/>
              <w:spacing w:before="60" w:after="60" w:line="240" w:lineRule="auto"/>
              <w:jc w:val="left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lastRenderedPageBreak/>
              <w:t xml:space="preserve">Število vpisov v </w:t>
            </w:r>
            <w:r w:rsidR="001F2E58">
              <w:rPr>
                <w:rFonts w:ascii="Myriad Pro" w:hAnsi="Myriad Pro"/>
              </w:rPr>
              <w:br/>
            </w:r>
            <w:r w:rsidRPr="00BF61B8">
              <w:rPr>
                <w:rFonts w:ascii="Myriad Pro" w:hAnsi="Myriad Pro"/>
              </w:rPr>
              <w:t>Poslovni register</w:t>
            </w:r>
          </w:p>
        </w:tc>
        <w:tc>
          <w:tcPr>
            <w:tcW w:w="850" w:type="dxa"/>
            <w:tcBorders>
              <w:left w:val="nil"/>
            </w:tcBorders>
            <w:shd w:val="clear" w:color="auto" w:fill="auto"/>
          </w:tcPr>
          <w:p w14:paraId="1FB1AD5B" w14:textId="77777777" w:rsidR="00000235" w:rsidRPr="00BF61B8" w:rsidRDefault="00000235" w:rsidP="00EC1EFE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3.988</w:t>
            </w:r>
          </w:p>
        </w:tc>
        <w:tc>
          <w:tcPr>
            <w:tcW w:w="851" w:type="dxa"/>
            <w:shd w:val="clear" w:color="auto" w:fill="auto"/>
          </w:tcPr>
          <w:p w14:paraId="7E543DB1" w14:textId="77777777" w:rsidR="00000235" w:rsidRPr="00BF61B8" w:rsidRDefault="00000235" w:rsidP="00EC1EFE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3.316</w:t>
            </w:r>
          </w:p>
        </w:tc>
        <w:tc>
          <w:tcPr>
            <w:tcW w:w="850" w:type="dxa"/>
            <w:shd w:val="clear" w:color="auto" w:fill="auto"/>
          </w:tcPr>
          <w:p w14:paraId="00CFB401" w14:textId="77777777" w:rsidR="00000235" w:rsidRPr="00BF61B8" w:rsidRDefault="00000235" w:rsidP="00EC1EFE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3.637</w:t>
            </w:r>
          </w:p>
        </w:tc>
        <w:tc>
          <w:tcPr>
            <w:tcW w:w="851" w:type="dxa"/>
            <w:tcBorders>
              <w:right w:val="nil"/>
            </w:tcBorders>
            <w:shd w:val="clear" w:color="auto" w:fill="auto"/>
          </w:tcPr>
          <w:p w14:paraId="3B3931DA" w14:textId="77777777" w:rsidR="00000235" w:rsidRPr="00BF61B8" w:rsidRDefault="00000235" w:rsidP="00EC1EFE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3.778</w:t>
            </w:r>
          </w:p>
        </w:tc>
        <w:tc>
          <w:tcPr>
            <w:tcW w:w="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B19749A" w14:textId="77777777" w:rsidR="00000235" w:rsidRPr="00BF61B8" w:rsidRDefault="00000235" w:rsidP="00EC1EFE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</w:p>
        </w:tc>
        <w:tc>
          <w:tcPr>
            <w:tcW w:w="859" w:type="dxa"/>
            <w:tcBorders>
              <w:left w:val="nil"/>
            </w:tcBorders>
            <w:shd w:val="clear" w:color="auto" w:fill="auto"/>
          </w:tcPr>
          <w:p w14:paraId="686B3C8D" w14:textId="6AEEE556" w:rsidR="00000235" w:rsidRPr="00BF61B8" w:rsidRDefault="00000235" w:rsidP="00EC1EFE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16.424</w:t>
            </w:r>
          </w:p>
        </w:tc>
        <w:tc>
          <w:tcPr>
            <w:tcW w:w="859" w:type="dxa"/>
            <w:shd w:val="clear" w:color="auto" w:fill="F2F2F2" w:themeFill="background1" w:themeFillShade="F2"/>
          </w:tcPr>
          <w:p w14:paraId="47425FC5" w14:textId="69E10D19" w:rsidR="00000235" w:rsidRPr="00BF61B8" w:rsidRDefault="00000235" w:rsidP="00EC1EFE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15.395</w:t>
            </w:r>
          </w:p>
        </w:tc>
        <w:tc>
          <w:tcPr>
            <w:tcW w:w="859" w:type="dxa"/>
            <w:shd w:val="clear" w:color="auto" w:fill="F2F2F2" w:themeFill="background1" w:themeFillShade="F2"/>
          </w:tcPr>
          <w:p w14:paraId="02779FBC" w14:textId="79C077D5" w:rsidR="00000235" w:rsidRPr="00BF61B8" w:rsidRDefault="00000235" w:rsidP="00EC1EFE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17.941</w:t>
            </w:r>
          </w:p>
        </w:tc>
        <w:tc>
          <w:tcPr>
            <w:tcW w:w="860" w:type="dxa"/>
            <w:shd w:val="clear" w:color="auto" w:fill="F2F2F2" w:themeFill="background1" w:themeFillShade="F2"/>
          </w:tcPr>
          <w:p w14:paraId="5EDE755F" w14:textId="67C21AF7" w:rsidR="00000235" w:rsidRPr="00BF61B8" w:rsidRDefault="00000235" w:rsidP="00EC1EFE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19.267</w:t>
            </w:r>
          </w:p>
        </w:tc>
      </w:tr>
      <w:tr w:rsidR="00000235" w:rsidRPr="00505EC0" w14:paraId="53FA7E77" w14:textId="1749AE5B" w:rsidTr="001F2E58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vAlign w:val="top"/>
          </w:tcPr>
          <w:p w14:paraId="02D4B2A5" w14:textId="7B6EB26C" w:rsidR="00000235" w:rsidRPr="00BF61B8" w:rsidRDefault="00000235" w:rsidP="00EC1EFE">
            <w:pPr>
              <w:pStyle w:val="BesediloUMAR"/>
              <w:spacing w:before="60" w:after="60" w:line="240" w:lineRule="auto"/>
              <w:jc w:val="left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 xml:space="preserve">Število izbrisov iz </w:t>
            </w:r>
            <w:r w:rsidR="001F2E58">
              <w:rPr>
                <w:rFonts w:ascii="Myriad Pro" w:hAnsi="Myriad Pro"/>
              </w:rPr>
              <w:br/>
            </w:r>
            <w:r w:rsidRPr="00BF61B8">
              <w:rPr>
                <w:rFonts w:ascii="Myriad Pro" w:hAnsi="Myriad Pro"/>
              </w:rPr>
              <w:t>Poslovnega registra</w:t>
            </w:r>
          </w:p>
        </w:tc>
        <w:tc>
          <w:tcPr>
            <w:tcW w:w="850" w:type="dxa"/>
            <w:tcBorders>
              <w:left w:val="nil"/>
              <w:bottom w:val="single" w:sz="4" w:space="0" w:color="auto"/>
            </w:tcBorders>
            <w:shd w:val="clear" w:color="auto" w:fill="auto"/>
          </w:tcPr>
          <w:p w14:paraId="34D61492" w14:textId="77777777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3.716</w:t>
            </w:r>
          </w:p>
        </w:tc>
        <w:tc>
          <w:tcPr>
            <w:tcW w:w="851" w:type="dxa"/>
            <w:shd w:val="clear" w:color="auto" w:fill="auto"/>
          </w:tcPr>
          <w:p w14:paraId="13DFFA76" w14:textId="77777777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2.835</w:t>
            </w:r>
          </w:p>
        </w:tc>
        <w:tc>
          <w:tcPr>
            <w:tcW w:w="850" w:type="dxa"/>
            <w:shd w:val="clear" w:color="auto" w:fill="auto"/>
          </w:tcPr>
          <w:p w14:paraId="12984E0C" w14:textId="77777777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3.499</w:t>
            </w:r>
          </w:p>
        </w:tc>
        <w:tc>
          <w:tcPr>
            <w:tcW w:w="851" w:type="dxa"/>
            <w:tcBorders>
              <w:right w:val="nil"/>
            </w:tcBorders>
            <w:shd w:val="clear" w:color="auto" w:fill="auto"/>
          </w:tcPr>
          <w:p w14:paraId="77F6D947" w14:textId="77777777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2.781</w:t>
            </w:r>
          </w:p>
        </w:tc>
        <w:tc>
          <w:tcPr>
            <w:tcW w:w="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F13A392" w14:textId="77777777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</w:p>
        </w:tc>
        <w:tc>
          <w:tcPr>
            <w:tcW w:w="859" w:type="dxa"/>
            <w:tcBorders>
              <w:left w:val="nil"/>
              <w:bottom w:val="single" w:sz="4" w:space="0" w:color="auto"/>
            </w:tcBorders>
            <w:shd w:val="clear" w:color="auto" w:fill="auto"/>
          </w:tcPr>
          <w:p w14:paraId="6DC87B3D" w14:textId="1C9167D9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12.256</w:t>
            </w:r>
          </w:p>
        </w:tc>
        <w:tc>
          <w:tcPr>
            <w:tcW w:w="859" w:type="dxa"/>
            <w:shd w:val="clear" w:color="auto" w:fill="F2F2F2" w:themeFill="background1" w:themeFillShade="F2"/>
          </w:tcPr>
          <w:p w14:paraId="18E2F58F" w14:textId="1149BBD0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14.438</w:t>
            </w:r>
          </w:p>
        </w:tc>
        <w:tc>
          <w:tcPr>
            <w:tcW w:w="859" w:type="dxa"/>
            <w:shd w:val="clear" w:color="auto" w:fill="F2F2F2" w:themeFill="background1" w:themeFillShade="F2"/>
          </w:tcPr>
          <w:p w14:paraId="696CAE9F" w14:textId="54B6D515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10.958</w:t>
            </w:r>
          </w:p>
        </w:tc>
        <w:tc>
          <w:tcPr>
            <w:tcW w:w="860" w:type="dxa"/>
            <w:shd w:val="clear" w:color="auto" w:fill="F2F2F2" w:themeFill="background1" w:themeFillShade="F2"/>
          </w:tcPr>
          <w:p w14:paraId="00B2A1AB" w14:textId="05195B27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13.710</w:t>
            </w:r>
          </w:p>
        </w:tc>
      </w:tr>
      <w:tr w:rsidR="00000235" w:rsidRPr="00505EC0" w14:paraId="0AFDD46D" w14:textId="5FF0D0F8" w:rsidTr="001F2E58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14:paraId="4BD276DE" w14:textId="77777777" w:rsidR="00000235" w:rsidRPr="00BF61B8" w:rsidRDefault="00000235" w:rsidP="00EC1EFE">
            <w:pPr>
              <w:pStyle w:val="BesediloUMAR"/>
              <w:numPr>
                <w:ilvl w:val="0"/>
                <w:numId w:val="7"/>
              </w:numPr>
              <w:spacing w:before="60" w:after="60" w:line="240" w:lineRule="auto"/>
              <w:ind w:left="340" w:hanging="170"/>
              <w:jc w:val="left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Število izbrisov zaradi stečaja</w:t>
            </w:r>
          </w:p>
        </w:tc>
        <w:tc>
          <w:tcPr>
            <w:tcW w:w="850" w:type="dxa"/>
            <w:tcBorders>
              <w:left w:val="nil"/>
            </w:tcBorders>
            <w:shd w:val="clear" w:color="auto" w:fill="auto"/>
          </w:tcPr>
          <w:p w14:paraId="6427021B" w14:textId="77777777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1.258</w:t>
            </w:r>
          </w:p>
        </w:tc>
        <w:tc>
          <w:tcPr>
            <w:tcW w:w="851" w:type="dxa"/>
            <w:shd w:val="clear" w:color="auto" w:fill="auto"/>
          </w:tcPr>
          <w:p w14:paraId="4788AF62" w14:textId="77777777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1.115</w:t>
            </w:r>
          </w:p>
        </w:tc>
        <w:tc>
          <w:tcPr>
            <w:tcW w:w="850" w:type="dxa"/>
            <w:shd w:val="clear" w:color="auto" w:fill="auto"/>
          </w:tcPr>
          <w:p w14:paraId="61BD19D1" w14:textId="77777777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1.165</w:t>
            </w:r>
          </w:p>
        </w:tc>
        <w:tc>
          <w:tcPr>
            <w:tcW w:w="851" w:type="dxa"/>
            <w:tcBorders>
              <w:right w:val="nil"/>
            </w:tcBorders>
            <w:shd w:val="clear" w:color="auto" w:fill="auto"/>
          </w:tcPr>
          <w:p w14:paraId="2E945140" w14:textId="77777777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964</w:t>
            </w:r>
          </w:p>
        </w:tc>
        <w:tc>
          <w:tcPr>
            <w:tcW w:w="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03001A9" w14:textId="77777777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</w:p>
        </w:tc>
        <w:tc>
          <w:tcPr>
            <w:tcW w:w="859" w:type="dxa"/>
            <w:tcBorders>
              <w:left w:val="nil"/>
            </w:tcBorders>
            <w:shd w:val="clear" w:color="auto" w:fill="auto"/>
          </w:tcPr>
          <w:p w14:paraId="3592EA16" w14:textId="38CA9673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127</w:t>
            </w:r>
          </w:p>
        </w:tc>
        <w:tc>
          <w:tcPr>
            <w:tcW w:w="859" w:type="dxa"/>
            <w:shd w:val="clear" w:color="auto" w:fill="F2F2F2" w:themeFill="background1" w:themeFillShade="F2"/>
          </w:tcPr>
          <w:p w14:paraId="6C17BA49" w14:textId="4EFA84DB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109</w:t>
            </w:r>
          </w:p>
        </w:tc>
        <w:tc>
          <w:tcPr>
            <w:tcW w:w="859" w:type="dxa"/>
            <w:shd w:val="clear" w:color="auto" w:fill="F2F2F2" w:themeFill="background1" w:themeFillShade="F2"/>
          </w:tcPr>
          <w:p w14:paraId="4202CDAC" w14:textId="7BC79F8B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76</w:t>
            </w:r>
          </w:p>
        </w:tc>
        <w:tc>
          <w:tcPr>
            <w:tcW w:w="860" w:type="dxa"/>
            <w:shd w:val="clear" w:color="auto" w:fill="F2F2F2" w:themeFill="background1" w:themeFillShade="F2"/>
          </w:tcPr>
          <w:p w14:paraId="348DAE9C" w14:textId="34409D78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68</w:t>
            </w:r>
          </w:p>
        </w:tc>
      </w:tr>
      <w:tr w:rsidR="00000235" w:rsidRPr="00505EC0" w14:paraId="21842213" w14:textId="18B5A8BA" w:rsidTr="001F2E58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14:paraId="0332AB6B" w14:textId="5CBA5131" w:rsidR="00000235" w:rsidRPr="00BF61B8" w:rsidRDefault="00000235" w:rsidP="00EC1EFE">
            <w:pPr>
              <w:pStyle w:val="BesediloUMAR"/>
              <w:spacing w:before="60" w:after="60" w:line="240" w:lineRule="auto"/>
              <w:jc w:val="left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 xml:space="preserve">Povprečno mesečno število </w:t>
            </w:r>
            <w:r w:rsidR="00EC1EFE">
              <w:rPr>
                <w:rFonts w:ascii="Myriad Pro" w:hAnsi="Myriad Pro"/>
              </w:rPr>
              <w:br/>
            </w:r>
            <w:r w:rsidRPr="00BF61B8">
              <w:rPr>
                <w:rFonts w:ascii="Myriad Pro" w:hAnsi="Myriad Pro"/>
              </w:rPr>
              <w:t xml:space="preserve">oseb z neporavnanimi obveznostmi neprekinjeno </w:t>
            </w:r>
            <w:r w:rsidR="00EC1EFE">
              <w:rPr>
                <w:rFonts w:ascii="Myriad Pro" w:hAnsi="Myriad Pro"/>
              </w:rPr>
              <w:br/>
            </w:r>
            <w:r w:rsidRPr="00BF61B8">
              <w:rPr>
                <w:rFonts w:ascii="Myriad Pro" w:hAnsi="Myriad Pro"/>
              </w:rPr>
              <w:t>več kot 5 dni v mesecu</w:t>
            </w:r>
          </w:p>
        </w:tc>
        <w:tc>
          <w:tcPr>
            <w:tcW w:w="850" w:type="dxa"/>
            <w:tcBorders>
              <w:left w:val="nil"/>
            </w:tcBorders>
            <w:shd w:val="clear" w:color="auto" w:fill="auto"/>
          </w:tcPr>
          <w:p w14:paraId="49E6E457" w14:textId="77777777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3.660</w:t>
            </w:r>
          </w:p>
        </w:tc>
        <w:tc>
          <w:tcPr>
            <w:tcW w:w="851" w:type="dxa"/>
            <w:shd w:val="clear" w:color="auto" w:fill="auto"/>
          </w:tcPr>
          <w:p w14:paraId="39D2A77D" w14:textId="77777777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3.110</w:t>
            </w:r>
          </w:p>
        </w:tc>
        <w:tc>
          <w:tcPr>
            <w:tcW w:w="850" w:type="dxa"/>
            <w:shd w:val="clear" w:color="auto" w:fill="auto"/>
          </w:tcPr>
          <w:p w14:paraId="617034A2" w14:textId="77777777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2.627</w:t>
            </w:r>
          </w:p>
        </w:tc>
        <w:tc>
          <w:tcPr>
            <w:tcW w:w="851" w:type="dxa"/>
            <w:tcBorders>
              <w:right w:val="nil"/>
            </w:tcBorders>
            <w:shd w:val="clear" w:color="auto" w:fill="auto"/>
          </w:tcPr>
          <w:p w14:paraId="28A01CF8" w14:textId="77777777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2.620</w:t>
            </w:r>
          </w:p>
        </w:tc>
        <w:tc>
          <w:tcPr>
            <w:tcW w:w="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894B1A6" w14:textId="77777777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</w:p>
        </w:tc>
        <w:tc>
          <w:tcPr>
            <w:tcW w:w="859" w:type="dxa"/>
            <w:tcBorders>
              <w:left w:val="nil"/>
            </w:tcBorders>
            <w:shd w:val="clear" w:color="auto" w:fill="auto"/>
          </w:tcPr>
          <w:p w14:paraId="2D1FA298" w14:textId="29400059" w:rsidR="00000235" w:rsidRPr="00BF61B8" w:rsidRDefault="00A1574D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3.705</w:t>
            </w:r>
          </w:p>
        </w:tc>
        <w:tc>
          <w:tcPr>
            <w:tcW w:w="859" w:type="dxa"/>
            <w:shd w:val="clear" w:color="auto" w:fill="F2F2F2" w:themeFill="background1" w:themeFillShade="F2"/>
          </w:tcPr>
          <w:p w14:paraId="43A966C1" w14:textId="053D7A08" w:rsidR="00000235" w:rsidRPr="00BF61B8" w:rsidRDefault="00A1574D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2.992</w:t>
            </w:r>
          </w:p>
        </w:tc>
        <w:tc>
          <w:tcPr>
            <w:tcW w:w="859" w:type="dxa"/>
            <w:shd w:val="clear" w:color="auto" w:fill="F2F2F2" w:themeFill="background1" w:themeFillShade="F2"/>
          </w:tcPr>
          <w:p w14:paraId="2E77AD1E" w14:textId="06A5C0F8" w:rsidR="00000235" w:rsidRPr="00BF61B8" w:rsidRDefault="00A1574D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2.383</w:t>
            </w:r>
          </w:p>
        </w:tc>
        <w:tc>
          <w:tcPr>
            <w:tcW w:w="860" w:type="dxa"/>
            <w:shd w:val="clear" w:color="auto" w:fill="F2F2F2" w:themeFill="background1" w:themeFillShade="F2"/>
          </w:tcPr>
          <w:p w14:paraId="0C16AC35" w14:textId="13D48B84" w:rsidR="00000235" w:rsidRPr="00BF61B8" w:rsidRDefault="00A1574D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2.942</w:t>
            </w:r>
          </w:p>
        </w:tc>
      </w:tr>
      <w:tr w:rsidR="00000235" w:rsidRPr="00505EC0" w14:paraId="302073E7" w14:textId="5CD92F6A" w:rsidTr="001F2E58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14:paraId="651BED6B" w14:textId="72C9BCC2" w:rsidR="00000235" w:rsidRPr="00BF61B8" w:rsidRDefault="00000235" w:rsidP="00EC1EFE">
            <w:pPr>
              <w:pStyle w:val="BesediloUMAR"/>
              <w:spacing w:before="60" w:after="60" w:line="240" w:lineRule="auto"/>
              <w:jc w:val="left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 xml:space="preserve">Povprečni mesečni zneski neporavnanih obveznosti neprekinjeno več kot 5 dni </w:t>
            </w:r>
            <w:r w:rsidR="00EC1EFE">
              <w:rPr>
                <w:rFonts w:ascii="Myriad Pro" w:hAnsi="Myriad Pro"/>
              </w:rPr>
              <w:br/>
            </w:r>
            <w:r w:rsidRPr="00BF61B8">
              <w:rPr>
                <w:rFonts w:ascii="Myriad Pro" w:hAnsi="Myriad Pro"/>
              </w:rPr>
              <w:t xml:space="preserve">v mesecu, v </w:t>
            </w:r>
            <w:r w:rsidR="00CA2EA4" w:rsidRPr="00BF61B8">
              <w:rPr>
                <w:rFonts w:ascii="Myriad Pro" w:hAnsi="Myriad Pro"/>
              </w:rPr>
              <w:t xml:space="preserve">mio </w:t>
            </w:r>
            <w:r w:rsidRPr="00BF61B8">
              <w:rPr>
                <w:rFonts w:ascii="Myriad Pro" w:hAnsi="Myriad Pro"/>
              </w:rPr>
              <w:t>EUR</w:t>
            </w:r>
          </w:p>
        </w:tc>
        <w:tc>
          <w:tcPr>
            <w:tcW w:w="850" w:type="dxa"/>
            <w:tcBorders>
              <w:left w:val="nil"/>
            </w:tcBorders>
            <w:shd w:val="clear" w:color="auto" w:fill="auto"/>
          </w:tcPr>
          <w:p w14:paraId="7B701CC0" w14:textId="3969D731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233</w:t>
            </w:r>
          </w:p>
        </w:tc>
        <w:tc>
          <w:tcPr>
            <w:tcW w:w="851" w:type="dxa"/>
            <w:shd w:val="clear" w:color="auto" w:fill="auto"/>
          </w:tcPr>
          <w:p w14:paraId="170BEDC2" w14:textId="5E17EABC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15</w:t>
            </w:r>
            <w:r w:rsidR="00CA2EA4" w:rsidRPr="00BF61B8">
              <w:rPr>
                <w:rFonts w:ascii="Myriad Pro" w:hAnsi="Myriad Pro"/>
              </w:rPr>
              <w:t>3</w:t>
            </w:r>
          </w:p>
        </w:tc>
        <w:tc>
          <w:tcPr>
            <w:tcW w:w="850" w:type="dxa"/>
            <w:shd w:val="clear" w:color="auto" w:fill="auto"/>
          </w:tcPr>
          <w:p w14:paraId="3FACF6A1" w14:textId="210857F0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128</w:t>
            </w:r>
          </w:p>
        </w:tc>
        <w:tc>
          <w:tcPr>
            <w:tcW w:w="851" w:type="dxa"/>
            <w:tcBorders>
              <w:right w:val="nil"/>
            </w:tcBorders>
            <w:shd w:val="clear" w:color="auto" w:fill="auto"/>
          </w:tcPr>
          <w:p w14:paraId="697E5F71" w14:textId="008E1CA8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13</w:t>
            </w:r>
            <w:r w:rsidR="00CA2EA4" w:rsidRPr="00BF61B8">
              <w:rPr>
                <w:rFonts w:ascii="Myriad Pro" w:hAnsi="Myriad Pro"/>
              </w:rPr>
              <w:t>1</w:t>
            </w:r>
          </w:p>
        </w:tc>
        <w:tc>
          <w:tcPr>
            <w:tcW w:w="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2E8F275" w14:textId="77777777" w:rsidR="00000235" w:rsidRPr="00BF61B8" w:rsidRDefault="00000235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</w:p>
        </w:tc>
        <w:tc>
          <w:tcPr>
            <w:tcW w:w="859" w:type="dxa"/>
            <w:tcBorders>
              <w:left w:val="nil"/>
            </w:tcBorders>
            <w:shd w:val="clear" w:color="auto" w:fill="auto"/>
          </w:tcPr>
          <w:p w14:paraId="67AFDC1C" w14:textId="15AE621A" w:rsidR="00000235" w:rsidRPr="00BF61B8" w:rsidRDefault="00A1574D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42</w:t>
            </w:r>
          </w:p>
        </w:tc>
        <w:tc>
          <w:tcPr>
            <w:tcW w:w="859" w:type="dxa"/>
            <w:shd w:val="clear" w:color="auto" w:fill="F2F2F2" w:themeFill="background1" w:themeFillShade="F2"/>
          </w:tcPr>
          <w:p w14:paraId="75F0F490" w14:textId="4A9347D1" w:rsidR="00000235" w:rsidRPr="00BF61B8" w:rsidRDefault="00A1574D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31</w:t>
            </w:r>
          </w:p>
        </w:tc>
        <w:tc>
          <w:tcPr>
            <w:tcW w:w="859" w:type="dxa"/>
            <w:shd w:val="clear" w:color="auto" w:fill="F2F2F2" w:themeFill="background1" w:themeFillShade="F2"/>
          </w:tcPr>
          <w:p w14:paraId="69211057" w14:textId="4CD335C9" w:rsidR="00000235" w:rsidRPr="00BF61B8" w:rsidRDefault="00A1574D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24</w:t>
            </w:r>
          </w:p>
        </w:tc>
        <w:tc>
          <w:tcPr>
            <w:tcW w:w="860" w:type="dxa"/>
            <w:shd w:val="clear" w:color="auto" w:fill="F2F2F2" w:themeFill="background1" w:themeFillShade="F2"/>
          </w:tcPr>
          <w:p w14:paraId="12FCDE43" w14:textId="2669F4C4" w:rsidR="00000235" w:rsidRPr="00BF61B8" w:rsidRDefault="00A1574D" w:rsidP="00000235">
            <w:pPr>
              <w:pStyle w:val="BesediloUMAR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BF61B8">
              <w:rPr>
                <w:rFonts w:ascii="Myriad Pro" w:hAnsi="Myriad Pro"/>
              </w:rPr>
              <w:t>28</w:t>
            </w:r>
          </w:p>
        </w:tc>
      </w:tr>
    </w:tbl>
    <w:p w14:paraId="680B3670" w14:textId="48D532C3" w:rsidR="00000235" w:rsidRPr="00BF61B8" w:rsidRDefault="00000235" w:rsidP="00000235">
      <w:pPr>
        <w:pStyle w:val="VirUMAR"/>
      </w:pPr>
      <w:r w:rsidRPr="00BF61B8">
        <w:t>Vir: AJPES, Poslovni register Slovenije, Informacija o poslovanju gospodarskih družb</w:t>
      </w:r>
      <w:r w:rsidR="00B02E82" w:rsidRPr="00BF61B8">
        <w:t xml:space="preserve"> in samostojnih podjetnikov posameznikov</w:t>
      </w:r>
      <w:r w:rsidRPr="00BF61B8">
        <w:t xml:space="preserve"> v Republiki Sloveniji v letu 2019, 2020, 2021 in 2022.</w:t>
      </w:r>
    </w:p>
    <w:p w14:paraId="33A11A20" w14:textId="77777777" w:rsidR="00897B99" w:rsidRPr="00BF61B8" w:rsidRDefault="00897B99" w:rsidP="00897B99">
      <w:pPr>
        <w:pStyle w:val="BesediloUMAR"/>
        <w:rPr>
          <w:rFonts w:ascii="Myriad Pro" w:hAnsi="Myriad Pro"/>
        </w:rPr>
      </w:pPr>
    </w:p>
    <w:p w14:paraId="3BC95A66" w14:textId="77777777" w:rsidR="00F3762D" w:rsidRDefault="00F3762D" w:rsidP="00897B99">
      <w:pPr>
        <w:pStyle w:val="BesediloUMAR"/>
        <w:rPr>
          <w:rFonts w:ascii="Myriad Pro" w:hAnsi="Myriad Pro"/>
        </w:rPr>
      </w:pPr>
    </w:p>
    <w:p w14:paraId="2B338EAB" w14:textId="77777777" w:rsidR="00BF61B8" w:rsidRPr="00BF61B8" w:rsidRDefault="00BF61B8" w:rsidP="00897B99">
      <w:pPr>
        <w:pStyle w:val="BesediloUMAR"/>
        <w:rPr>
          <w:rFonts w:ascii="Myriad Pro" w:hAnsi="Myriad Pro"/>
        </w:rPr>
      </w:pPr>
    </w:p>
    <w:p w14:paraId="6198345E" w14:textId="77777777" w:rsidR="00F3762D" w:rsidRDefault="00F3762D" w:rsidP="00897B99">
      <w:pPr>
        <w:pStyle w:val="BesediloUMAR"/>
        <w:rPr>
          <w:rFonts w:ascii="Myriad Pro" w:hAnsi="Myriad Pro"/>
        </w:rPr>
      </w:pPr>
    </w:p>
    <w:p w14:paraId="4B74B958" w14:textId="77777777" w:rsidR="005A6C2B" w:rsidRDefault="005A6C2B" w:rsidP="00897B99">
      <w:pPr>
        <w:pStyle w:val="BesediloUMAR"/>
        <w:rPr>
          <w:rFonts w:ascii="Myriad Pro" w:hAnsi="Myriad Pro"/>
        </w:rPr>
      </w:pPr>
    </w:p>
    <w:p w14:paraId="1F15B1CF" w14:textId="4BDDDCE3" w:rsidR="005A6C2B" w:rsidRDefault="005A6C2B" w:rsidP="00897B99">
      <w:pPr>
        <w:pStyle w:val="BesediloUMAR"/>
        <w:rPr>
          <w:rFonts w:ascii="Myriad Pro" w:hAnsi="Myriad Pro"/>
        </w:rPr>
      </w:pPr>
    </w:p>
    <w:p w14:paraId="3A268AFA" w14:textId="55A15E76" w:rsidR="001551A2" w:rsidRPr="00BF61B8" w:rsidRDefault="001551A2" w:rsidP="00EC1EFE">
      <w:pPr>
        <w:pStyle w:val="Heading2"/>
      </w:pPr>
      <w:r w:rsidRPr="00EC1EFE">
        <w:t>Neporavnane</w:t>
      </w:r>
      <w:r w:rsidRPr="00BF61B8">
        <w:t xml:space="preserve"> obveznosti poslovnih subjektov v Sloveniji</w:t>
      </w:r>
    </w:p>
    <w:p w14:paraId="5DA62466" w14:textId="77777777" w:rsidR="00155FA9" w:rsidRPr="00BF61B8" w:rsidRDefault="00155FA9" w:rsidP="00155FA9">
      <w:pPr>
        <w:pStyle w:val="BesediloUMAR"/>
        <w:rPr>
          <w:rFonts w:ascii="Myriad Pro" w:hAnsi="Myriad Pro"/>
        </w:rPr>
      </w:pPr>
    </w:p>
    <w:p w14:paraId="75F1F1BE" w14:textId="771E7853" w:rsidR="00897B99" w:rsidRPr="00861694" w:rsidRDefault="004C5D4A" w:rsidP="00897B99">
      <w:pPr>
        <w:pStyle w:val="BesediloUMAR"/>
        <w:rPr>
          <w:rFonts w:ascii="Myriad Pro" w:hAnsi="Myriad Pro"/>
        </w:rPr>
      </w:pPr>
      <w:r w:rsidRPr="002237F8">
        <w:rPr>
          <w:rFonts w:ascii="Myriad Pro" w:hAnsi="Myriad Pro"/>
          <w:b/>
          <w:bCs/>
        </w:rPr>
        <w:t xml:space="preserve">V letih 2020 in 2021 je bilo </w:t>
      </w:r>
      <w:r w:rsidR="00BE605E" w:rsidRPr="002237F8">
        <w:rPr>
          <w:rFonts w:ascii="Myriad Pro" w:hAnsi="Myriad Pro"/>
          <w:b/>
          <w:bCs/>
        </w:rPr>
        <w:t xml:space="preserve">med vsemi poslovnimi subjekti manj </w:t>
      </w:r>
      <w:r w:rsidRPr="002237F8">
        <w:rPr>
          <w:rFonts w:ascii="Myriad Pro" w:hAnsi="Myriad Pro"/>
          <w:b/>
          <w:bCs/>
        </w:rPr>
        <w:t>neplačnikov, skrajšali so se tudi roki neplačil</w:t>
      </w:r>
      <w:r w:rsidRPr="002237F8">
        <w:rPr>
          <w:rFonts w:ascii="Myriad Pro" w:hAnsi="Myriad Pro"/>
        </w:rPr>
        <w:t xml:space="preserve">. </w:t>
      </w:r>
      <w:r w:rsidR="00155FA9" w:rsidRPr="002237F8">
        <w:rPr>
          <w:rFonts w:ascii="Myriad Pro" w:hAnsi="Myriad Pro"/>
        </w:rPr>
        <w:t xml:space="preserve">Plačilna sposobnost </w:t>
      </w:r>
      <w:r w:rsidR="00825C0A" w:rsidRPr="002237F8">
        <w:rPr>
          <w:rFonts w:ascii="Myriad Pro" w:hAnsi="Myriad Pro"/>
        </w:rPr>
        <w:t xml:space="preserve">pri gospodarskih družbah </w:t>
      </w:r>
      <w:r w:rsidR="00155FA9" w:rsidRPr="002237F8">
        <w:rPr>
          <w:rFonts w:ascii="Myriad Pro" w:hAnsi="Myriad Pro"/>
        </w:rPr>
        <w:t xml:space="preserve">se </w:t>
      </w:r>
      <w:r w:rsidR="00825C0A" w:rsidRPr="002237F8">
        <w:rPr>
          <w:rFonts w:ascii="Myriad Pro" w:hAnsi="Myriad Pro"/>
        </w:rPr>
        <w:t xml:space="preserve">leta </w:t>
      </w:r>
      <w:r w:rsidR="00155FA9" w:rsidRPr="002237F8">
        <w:rPr>
          <w:rFonts w:ascii="Myriad Pro" w:hAnsi="Myriad Pro"/>
        </w:rPr>
        <w:t xml:space="preserve">2022 po večini razpoložljivih kazalnikov ni poslabšala, pri samostojnih podjetnikih pa </w:t>
      </w:r>
      <w:r w:rsidR="008B501C" w:rsidRPr="002237F8">
        <w:rPr>
          <w:rFonts w:ascii="Myriad Pro" w:hAnsi="Myriad Pro"/>
        </w:rPr>
        <w:t xml:space="preserve">so </w:t>
      </w:r>
      <w:r w:rsidR="00155FA9" w:rsidRPr="002237F8">
        <w:rPr>
          <w:rFonts w:ascii="Myriad Pro" w:hAnsi="Myriad Pro"/>
        </w:rPr>
        <w:t xml:space="preserve">se že </w:t>
      </w:r>
      <w:r w:rsidR="008B501C" w:rsidRPr="002237F8">
        <w:rPr>
          <w:rFonts w:ascii="Myriad Pro" w:hAnsi="Myriad Pro"/>
        </w:rPr>
        <w:t>pokazale</w:t>
      </w:r>
      <w:r w:rsidR="00155FA9" w:rsidRPr="002237F8">
        <w:rPr>
          <w:rFonts w:ascii="Myriad Pro" w:hAnsi="Myriad Pro"/>
        </w:rPr>
        <w:t xml:space="preserve"> težave. Posledice epidemije so bile občutne v skoraj vseh dejavnostih, najbolj v tistih, kjer je bila hitra prilagoditev razmeram v času epidemije najtežj</w:t>
      </w:r>
      <w:r w:rsidR="00A918E2" w:rsidRPr="002237F8">
        <w:rPr>
          <w:rFonts w:ascii="Myriad Pro" w:hAnsi="Myriad Pro"/>
        </w:rPr>
        <w:t>a –</w:t>
      </w:r>
      <w:r w:rsidR="00155FA9" w:rsidRPr="002237F8">
        <w:rPr>
          <w:rFonts w:ascii="Myriad Pro" w:hAnsi="Myriad Pro"/>
        </w:rPr>
        <w:t xml:space="preserve"> v storitvenih dejavnostih, gostinstvu, prometu, gradbeništvu, kulturi in razvedrilu. Zmanjšanje poslovanja </w:t>
      </w:r>
      <w:r w:rsidR="00A918E2" w:rsidRPr="002237F8">
        <w:rPr>
          <w:rFonts w:ascii="Myriad Pro" w:hAnsi="Myriad Pro"/>
        </w:rPr>
        <w:t xml:space="preserve">negativno </w:t>
      </w:r>
      <w:r w:rsidR="00155FA9" w:rsidRPr="002237F8">
        <w:rPr>
          <w:rFonts w:ascii="Myriad Pro" w:hAnsi="Myriad Pro"/>
        </w:rPr>
        <w:t>vpliv</w:t>
      </w:r>
      <w:r w:rsidR="00A918E2" w:rsidRPr="002237F8">
        <w:rPr>
          <w:rFonts w:ascii="Myriad Pro" w:hAnsi="Myriad Pro"/>
        </w:rPr>
        <w:t>a</w:t>
      </w:r>
      <w:r w:rsidR="00155FA9" w:rsidRPr="002237F8">
        <w:rPr>
          <w:rFonts w:ascii="Myriad Pro" w:hAnsi="Myriad Pro"/>
        </w:rPr>
        <w:t xml:space="preserve"> na kazalnike zadolženosti, posledično pa na slabšo plačilno sposobnost in povečanje zapadlih obveznosti.</w:t>
      </w:r>
      <w:r w:rsidR="00897B99" w:rsidRPr="002237F8">
        <w:rPr>
          <w:rFonts w:ascii="Myriad Pro" w:hAnsi="Myriad Pro"/>
        </w:rPr>
        <w:t xml:space="preserve"> Plačilna sposobnost pravnih oseb in samostojnih podjetnikov se je </w:t>
      </w:r>
      <w:r w:rsidR="00377668" w:rsidRPr="002237F8">
        <w:rPr>
          <w:rFonts w:ascii="Myriad Pro" w:hAnsi="Myriad Pro"/>
        </w:rPr>
        <w:t xml:space="preserve">v letu 2022 </w:t>
      </w:r>
      <w:r w:rsidR="00A24BFE" w:rsidRPr="002237F8">
        <w:rPr>
          <w:rFonts w:ascii="Myriad Pro" w:hAnsi="Myriad Pro"/>
        </w:rPr>
        <w:t xml:space="preserve">(po številu neplačnikov in višini neplačanih zneskov) </w:t>
      </w:r>
      <w:r w:rsidR="00897B99" w:rsidRPr="002237F8">
        <w:rPr>
          <w:rFonts w:ascii="Myriad Pro" w:hAnsi="Myriad Pro"/>
        </w:rPr>
        <w:t>izboljšala. Skrajšali so se roki neplačil, še vedno pa ostajajo visoke dolgoročne</w:t>
      </w:r>
      <w:r w:rsidR="00897B99" w:rsidRPr="00861694">
        <w:rPr>
          <w:rFonts w:ascii="Myriad Pro" w:hAnsi="Myriad Pro"/>
          <w:vertAlign w:val="superscript"/>
        </w:rPr>
        <w:footnoteReference w:id="7"/>
      </w:r>
      <w:r w:rsidR="00897B99" w:rsidRPr="00861694">
        <w:rPr>
          <w:rFonts w:ascii="Myriad Pro" w:hAnsi="Myriad Pro"/>
        </w:rPr>
        <w:t xml:space="preserve"> neplačane obveznosti, ki pri pravnih osebah predstavljajo </w:t>
      </w:r>
      <w:r w:rsidR="00F97C0E" w:rsidRPr="00861694">
        <w:rPr>
          <w:rFonts w:ascii="Myriad Pro" w:hAnsi="Myriad Pro"/>
        </w:rPr>
        <w:t>60</w:t>
      </w:r>
      <w:r w:rsidR="00897B99" w:rsidRPr="00861694">
        <w:rPr>
          <w:rFonts w:ascii="Myriad Pro" w:hAnsi="Myriad Pro"/>
        </w:rPr>
        <w:t xml:space="preserve">,2 %, pri samostojnih podjetnikih pa </w:t>
      </w:r>
      <w:r w:rsidR="00F97C0E" w:rsidRPr="00861694">
        <w:rPr>
          <w:rFonts w:ascii="Myriad Pro" w:hAnsi="Myriad Pro"/>
        </w:rPr>
        <w:t>68</w:t>
      </w:r>
      <w:r w:rsidR="00897B99" w:rsidRPr="00861694">
        <w:rPr>
          <w:rFonts w:ascii="Myriad Pro" w:hAnsi="Myriad Pro"/>
        </w:rPr>
        <w:t> % vseh neporavnanih obveznosti</w:t>
      </w:r>
      <w:r w:rsidR="00897B99" w:rsidRPr="00861694">
        <w:rPr>
          <w:rFonts w:ascii="Myriad Pro" w:hAnsi="Myriad Pro"/>
          <w:vertAlign w:val="superscript"/>
        </w:rPr>
        <w:footnoteReference w:id="8"/>
      </w:r>
      <w:r w:rsidR="00897B99" w:rsidRPr="00861694">
        <w:rPr>
          <w:rFonts w:ascii="Myriad Pro" w:hAnsi="Myriad Pro"/>
        </w:rPr>
        <w:t>.</w:t>
      </w:r>
    </w:p>
    <w:p w14:paraId="09098B3D" w14:textId="77777777" w:rsidR="00155FA9" w:rsidRPr="00861694" w:rsidRDefault="00155FA9" w:rsidP="00155FA9">
      <w:pPr>
        <w:pStyle w:val="BesediloUMAR"/>
        <w:rPr>
          <w:rFonts w:ascii="Myriad Pro" w:hAnsi="Myriad Pro"/>
        </w:rPr>
      </w:pPr>
    </w:p>
    <w:p w14:paraId="6E41FE1E" w14:textId="16CCB427" w:rsidR="00155FA9" w:rsidRPr="00861694" w:rsidRDefault="00155FA9" w:rsidP="005425EE">
      <w:pPr>
        <w:pStyle w:val="BesediloUMAR"/>
        <w:rPr>
          <w:rFonts w:ascii="Myriad Pro" w:hAnsi="Myriad Pro"/>
        </w:rPr>
      </w:pPr>
      <w:r w:rsidRPr="005425EE">
        <w:rPr>
          <w:rFonts w:ascii="Myriad Pro" w:hAnsi="Myriad Pro"/>
          <w:b/>
        </w:rPr>
        <w:t>Dolgi plačilni roki lahko vodijo v likvidnostne težave.</w:t>
      </w:r>
      <w:r w:rsidRPr="00861694">
        <w:rPr>
          <w:rFonts w:ascii="Myriad Pro" w:hAnsi="Myriad Pro"/>
        </w:rPr>
        <w:t xml:space="preserve"> Mnoga podjetja poslujejo dobro, kar pa ne pomeni, da nimajo težav z ohranjanjem stalne likvidnosti. </w:t>
      </w:r>
      <w:r w:rsidR="00C813F6" w:rsidRPr="00861694">
        <w:rPr>
          <w:rFonts w:ascii="Myriad Pro" w:hAnsi="Myriad Pro"/>
        </w:rPr>
        <w:t>Čeprav</w:t>
      </w:r>
      <w:r w:rsidR="006F2B7B" w:rsidRPr="00861694">
        <w:rPr>
          <w:rFonts w:ascii="Myriad Pro" w:hAnsi="Myriad Pro"/>
        </w:rPr>
        <w:t xml:space="preserve"> </w:t>
      </w:r>
      <w:r w:rsidRPr="00861694">
        <w:rPr>
          <w:rFonts w:ascii="Myriad Pro" w:hAnsi="Myriad Pro"/>
        </w:rPr>
        <w:t xml:space="preserve">njihovi kupci svoje zapadle obveznosti poravnajo v dogovorjenem roku, se podjetja lahko soočajo s stisko, ki jo prinašajo dogovorjeni dolgi plačilni roki. Čakanje na plačilo 30, 60, 90 ali celo 120 dni </w:t>
      </w:r>
      <w:r w:rsidR="00AD408C" w:rsidRPr="00861694">
        <w:rPr>
          <w:rFonts w:ascii="Myriad Pro" w:hAnsi="Myriad Pro"/>
        </w:rPr>
        <w:t xml:space="preserve">pa </w:t>
      </w:r>
      <w:r w:rsidRPr="00861694">
        <w:rPr>
          <w:rFonts w:ascii="Myriad Pro" w:hAnsi="Myriad Pro"/>
        </w:rPr>
        <w:t xml:space="preserve">lahko </w:t>
      </w:r>
      <w:r w:rsidR="00763422" w:rsidRPr="00861694">
        <w:rPr>
          <w:rFonts w:ascii="Myriad Pro" w:hAnsi="Myriad Pro"/>
        </w:rPr>
        <w:t xml:space="preserve">vodi v </w:t>
      </w:r>
      <w:r w:rsidRPr="00861694">
        <w:rPr>
          <w:rFonts w:ascii="Myriad Pro" w:hAnsi="Myriad Pro"/>
        </w:rPr>
        <w:t>likvidnostn</w:t>
      </w:r>
      <w:r w:rsidR="00763422" w:rsidRPr="00861694">
        <w:rPr>
          <w:rFonts w:ascii="Myriad Pro" w:hAnsi="Myriad Pro"/>
        </w:rPr>
        <w:t>i</w:t>
      </w:r>
      <w:r w:rsidRPr="00861694">
        <w:rPr>
          <w:rFonts w:ascii="Myriad Pro" w:hAnsi="Myriad Pro"/>
        </w:rPr>
        <w:t xml:space="preserve"> primanjkljaj.</w:t>
      </w:r>
    </w:p>
    <w:p w14:paraId="09E4B3D6" w14:textId="77777777" w:rsidR="00155FA9" w:rsidRPr="00861694" w:rsidRDefault="00155FA9" w:rsidP="00155FA9">
      <w:pPr>
        <w:pStyle w:val="BesediloUMAR"/>
        <w:rPr>
          <w:rFonts w:ascii="Myriad Pro" w:hAnsi="Myriad Pro"/>
        </w:rPr>
      </w:pPr>
    </w:p>
    <w:p w14:paraId="378C574C" w14:textId="3944A7CE" w:rsidR="00155FA9" w:rsidRPr="001F2E58" w:rsidRDefault="00155FA9" w:rsidP="001F2E58">
      <w:pPr>
        <w:pStyle w:val="BesediloUMAR"/>
        <w:spacing w:after="120"/>
        <w:rPr>
          <w:rFonts w:ascii="Myriad Pro" w:hAnsi="Myriad Pro"/>
          <w:b/>
          <w:color w:val="A10305" w:themeColor="accent1"/>
          <w:sz w:val="22"/>
        </w:rPr>
      </w:pPr>
      <w:bookmarkStart w:id="10" w:name="_Hlk141186524"/>
      <w:r w:rsidRPr="00861694">
        <w:rPr>
          <w:rFonts w:ascii="Myriad Pro" w:hAnsi="Myriad Pro"/>
          <w:b/>
          <w:color w:val="A10305" w:themeColor="accent1"/>
          <w:sz w:val="22"/>
        </w:rPr>
        <w:t>Gospodarske družbe</w:t>
      </w:r>
      <w:bookmarkEnd w:id="10"/>
    </w:p>
    <w:p w14:paraId="4E3476FD" w14:textId="3AB5342F" w:rsidR="00C72275" w:rsidRPr="00861694" w:rsidRDefault="00830B20" w:rsidP="00830B20">
      <w:pPr>
        <w:pStyle w:val="BesediloUMAR"/>
        <w:rPr>
          <w:rFonts w:ascii="Myriad Pro" w:hAnsi="Myriad Pro"/>
          <w:szCs w:val="20"/>
        </w:rPr>
      </w:pPr>
      <w:r w:rsidRPr="00861694">
        <w:rPr>
          <w:rFonts w:ascii="Myriad Pro" w:hAnsi="Myriad Pro"/>
          <w:b/>
          <w:bCs/>
        </w:rPr>
        <w:t xml:space="preserve">Povprečno število pravnih oseb z dospelimi neporavnanimi obveznostmi in zneski neporavnanih </w:t>
      </w:r>
      <w:r w:rsidRPr="009A6A8F">
        <w:rPr>
          <w:rFonts w:ascii="Myriad Pro" w:hAnsi="Myriad Pro"/>
          <w:b/>
          <w:bCs/>
        </w:rPr>
        <w:t>obveznosti so bili</w:t>
      </w:r>
      <w:r w:rsidRPr="00861694">
        <w:rPr>
          <w:rFonts w:ascii="Myriad Pro" w:hAnsi="Myriad Pro"/>
          <w:b/>
          <w:bCs/>
        </w:rPr>
        <w:t xml:space="preserve"> </w:t>
      </w:r>
      <w:r w:rsidR="00377668" w:rsidRPr="00861694">
        <w:rPr>
          <w:rFonts w:ascii="Myriad Pro" w:hAnsi="Myriad Pro"/>
          <w:b/>
          <w:bCs/>
        </w:rPr>
        <w:t xml:space="preserve">v </w:t>
      </w:r>
      <w:r w:rsidR="008F1C25" w:rsidRPr="00861694">
        <w:rPr>
          <w:rFonts w:ascii="Myriad Pro" w:hAnsi="Myriad Pro"/>
          <w:b/>
          <w:bCs/>
        </w:rPr>
        <w:t xml:space="preserve">obdobju </w:t>
      </w:r>
      <w:r w:rsidR="00377668" w:rsidRPr="00861694">
        <w:rPr>
          <w:rFonts w:ascii="Myriad Pro" w:hAnsi="Myriad Pro"/>
          <w:b/>
          <w:bCs/>
        </w:rPr>
        <w:t>2020</w:t>
      </w:r>
      <w:r w:rsidR="008F1C25" w:rsidRPr="00861694">
        <w:rPr>
          <w:rFonts w:ascii="Myriad Pro" w:hAnsi="Myriad Pro"/>
          <w:b/>
          <w:bCs/>
        </w:rPr>
        <w:t>–</w:t>
      </w:r>
      <w:r w:rsidR="00377668" w:rsidRPr="00861694">
        <w:rPr>
          <w:rFonts w:ascii="Myriad Pro" w:hAnsi="Myriad Pro"/>
          <w:b/>
          <w:bCs/>
        </w:rPr>
        <w:t>202</w:t>
      </w:r>
      <w:r w:rsidR="00E16C7B" w:rsidRPr="00861694">
        <w:rPr>
          <w:rFonts w:ascii="Myriad Pro" w:hAnsi="Myriad Pro"/>
          <w:b/>
          <w:bCs/>
        </w:rPr>
        <w:t>2</w:t>
      </w:r>
      <w:r w:rsidR="00377668" w:rsidRPr="00861694">
        <w:rPr>
          <w:rFonts w:ascii="Myriad Pro" w:hAnsi="Myriad Pro"/>
          <w:b/>
          <w:bCs/>
        </w:rPr>
        <w:t xml:space="preserve"> </w:t>
      </w:r>
      <w:r w:rsidRPr="00861694">
        <w:rPr>
          <w:rFonts w:ascii="Myriad Pro" w:hAnsi="Myriad Pro"/>
          <w:b/>
          <w:bCs/>
        </w:rPr>
        <w:t>manjš</w:t>
      </w:r>
      <w:r w:rsidR="00422EFA" w:rsidRPr="00861694">
        <w:rPr>
          <w:rFonts w:ascii="Myriad Pro" w:hAnsi="Myriad Pro"/>
          <w:b/>
          <w:bCs/>
        </w:rPr>
        <w:t>i</w:t>
      </w:r>
      <w:r w:rsidRPr="00861694">
        <w:rPr>
          <w:rFonts w:ascii="Myriad Pro" w:hAnsi="Myriad Pro"/>
          <w:b/>
          <w:bCs/>
        </w:rPr>
        <w:t xml:space="preserve"> kot </w:t>
      </w:r>
      <w:r w:rsidR="00E16C7B" w:rsidRPr="00861694">
        <w:rPr>
          <w:rFonts w:ascii="Myriad Pro" w:hAnsi="Myriad Pro"/>
          <w:b/>
          <w:bCs/>
        </w:rPr>
        <w:t xml:space="preserve">pred epidemijo </w:t>
      </w:r>
      <w:r w:rsidRPr="00861694">
        <w:rPr>
          <w:rFonts w:ascii="Myriad Pro" w:hAnsi="Myriad Pro"/>
          <w:b/>
          <w:bCs/>
        </w:rPr>
        <w:t>leta 2019</w:t>
      </w:r>
      <w:r w:rsidR="00E16C7B" w:rsidRPr="00BF61B8">
        <w:rPr>
          <w:rFonts w:ascii="Myriad Pro" w:hAnsi="Myriad Pro"/>
          <w:b/>
          <w:bCs/>
        </w:rPr>
        <w:t>.</w:t>
      </w:r>
      <w:r w:rsidRPr="00BF61B8">
        <w:rPr>
          <w:rFonts w:ascii="Myriad Pro" w:hAnsi="Myriad Pro"/>
          <w:b/>
          <w:bCs/>
        </w:rPr>
        <w:t xml:space="preserve"> </w:t>
      </w:r>
      <w:r w:rsidR="00BF61B8" w:rsidRPr="00BF61B8">
        <w:rPr>
          <w:rFonts w:ascii="Myriad Pro" w:hAnsi="Myriad Pro"/>
        </w:rPr>
        <w:t>V</w:t>
      </w:r>
      <w:r w:rsidRPr="00BF61B8">
        <w:rPr>
          <w:rFonts w:ascii="Myriad Pro" w:hAnsi="Myriad Pro"/>
          <w:szCs w:val="20"/>
        </w:rPr>
        <w:t>ečletni trend upadanja dospelih neporavnanih obveznosti se v letu 2022 ni nadaljeval</w:t>
      </w:r>
      <w:r w:rsidR="00E16C7B" w:rsidRPr="00BF61B8">
        <w:rPr>
          <w:rFonts w:ascii="Myriad Pro" w:hAnsi="Myriad Pro"/>
          <w:szCs w:val="20"/>
        </w:rPr>
        <w:t>.</w:t>
      </w:r>
      <w:r w:rsidRPr="00BF61B8">
        <w:rPr>
          <w:rFonts w:ascii="Myriad Pro" w:hAnsi="Myriad Pro"/>
          <w:b/>
          <w:bCs/>
          <w:szCs w:val="20"/>
        </w:rPr>
        <w:t xml:space="preserve"> </w:t>
      </w:r>
      <w:r w:rsidRPr="00BF61B8">
        <w:rPr>
          <w:rFonts w:ascii="Myriad Pro" w:hAnsi="Myriad Pro"/>
          <w:szCs w:val="20"/>
        </w:rPr>
        <w:t>Že l</w:t>
      </w:r>
      <w:r w:rsidR="00783CFF" w:rsidRPr="00BF61B8">
        <w:rPr>
          <w:rFonts w:ascii="Myriad Pro" w:hAnsi="Myriad Pro"/>
          <w:szCs w:val="20"/>
        </w:rPr>
        <w:t>eta 2020 se je povprečno mesečno število pravnih oseb z neporavnanimi obveznostmi od predhodnega leta zmanjšalo za 15 %, povprečni</w:t>
      </w:r>
      <w:r w:rsidR="00783CFF" w:rsidRPr="00861694">
        <w:rPr>
          <w:rFonts w:ascii="Myriad Pro" w:hAnsi="Myriad Pro"/>
          <w:szCs w:val="20"/>
        </w:rPr>
        <w:t xml:space="preserve"> dnevni zneski neporavnanih obveznosti so bili nižji za tretjino. Tudi v letu 2021 je bilo v primerjavi s preteklim letom </w:t>
      </w:r>
      <w:r w:rsidR="00783CFF" w:rsidRPr="00861694">
        <w:rPr>
          <w:rFonts w:ascii="Myriad Pro" w:hAnsi="Myriad Pro"/>
          <w:szCs w:val="20"/>
        </w:rPr>
        <w:lastRenderedPageBreak/>
        <w:t>povprečno mesečno število pravnih oseb manjše za 483 (16 %), povprečni dnevni neporavnani zneski pa za 25 mio EUR (16 %). V teh dveh letih se je število neplačnikov zmanjšalo v vseh dejavnostih, najbolj v trgovini, strokovnih, znanstvenih in tehničnih dejavnostih ter gradbeništvu. Povprečni dnevni neporavnani zneski so se najbolj zmanjšali pri trgovini in gradbeništvu. V letu 2022 se je</w:t>
      </w:r>
      <w:r w:rsidR="00C72275" w:rsidRPr="00861694">
        <w:rPr>
          <w:rFonts w:ascii="Myriad Pro" w:hAnsi="Myriad Pro"/>
          <w:b/>
          <w:bCs/>
          <w:szCs w:val="20"/>
        </w:rPr>
        <w:t xml:space="preserve"> </w:t>
      </w:r>
      <w:r w:rsidR="00783CFF" w:rsidRPr="00861694">
        <w:rPr>
          <w:rFonts w:ascii="Myriad Pro" w:hAnsi="Myriad Pro"/>
          <w:szCs w:val="20"/>
        </w:rPr>
        <w:t>p</w:t>
      </w:r>
      <w:r w:rsidR="00C72275" w:rsidRPr="00861694">
        <w:rPr>
          <w:rFonts w:ascii="Myriad Pro" w:hAnsi="Myriad Pro"/>
          <w:szCs w:val="20"/>
        </w:rPr>
        <w:t>ovprečno mesečno število pravnih oseb z neporavnanimi obveznostmi (2620)</w:t>
      </w:r>
      <w:r w:rsidR="00783CFF" w:rsidRPr="00861694">
        <w:rPr>
          <w:rFonts w:ascii="Myriad Pro" w:hAnsi="Myriad Pro"/>
          <w:szCs w:val="20"/>
        </w:rPr>
        <w:t xml:space="preserve"> </w:t>
      </w:r>
      <w:r w:rsidR="00C72275" w:rsidRPr="00861694">
        <w:rPr>
          <w:rFonts w:ascii="Myriad Pro" w:hAnsi="Myriad Pro"/>
          <w:szCs w:val="20"/>
        </w:rPr>
        <w:t>od predhodnega leta zmanjšalo za 7</w:t>
      </w:r>
      <w:r w:rsidR="00C0623C">
        <w:rPr>
          <w:rFonts w:ascii="Myriad Pro" w:hAnsi="Myriad Pro"/>
          <w:szCs w:val="20"/>
        </w:rPr>
        <w:t>,</w:t>
      </w:r>
      <w:r w:rsidR="00C72275" w:rsidRPr="00861694">
        <w:rPr>
          <w:rFonts w:ascii="Myriad Pro" w:hAnsi="Myriad Pro"/>
          <w:szCs w:val="20"/>
        </w:rPr>
        <w:t xml:space="preserve"> povprečni dnevni zneski neplačil (130,8 mio EUR) pa so se povečali za 2,6 mio EUR. Največ neplačnikov je bilo iz dejavnosti gradbeništva (18 %), trgovine (16 %) </w:t>
      </w:r>
      <w:r w:rsidR="00A36C9A" w:rsidRPr="00861694">
        <w:rPr>
          <w:rFonts w:ascii="Myriad Pro" w:hAnsi="Myriad Pro"/>
          <w:szCs w:val="20"/>
        </w:rPr>
        <w:t>ter</w:t>
      </w:r>
      <w:r w:rsidR="00C72275" w:rsidRPr="00861694">
        <w:rPr>
          <w:rFonts w:ascii="Myriad Pro" w:hAnsi="Myriad Pro"/>
          <w:szCs w:val="20"/>
        </w:rPr>
        <w:t xml:space="preserve"> </w:t>
      </w:r>
      <w:bookmarkStart w:id="11" w:name="_Hlk140566889"/>
      <w:r w:rsidR="00C72275" w:rsidRPr="00861694">
        <w:rPr>
          <w:rFonts w:ascii="Myriad Pro" w:hAnsi="Myriad Pro"/>
          <w:szCs w:val="20"/>
        </w:rPr>
        <w:t xml:space="preserve">strokovnih, znanstvenih in tehničnih dejavnostih </w:t>
      </w:r>
      <w:bookmarkEnd w:id="11"/>
      <w:r w:rsidR="00C72275" w:rsidRPr="00861694">
        <w:rPr>
          <w:rFonts w:ascii="Myriad Pro" w:hAnsi="Myriad Pro"/>
          <w:szCs w:val="20"/>
        </w:rPr>
        <w:t>(13 %). Najvišji dnevni zneski neplačil so bili zabeleženi v trgovini (20 mio EUR), strokovnih, znanstvenih in tehničnih dejavnostih (1</w:t>
      </w:r>
      <w:r w:rsidR="00835480" w:rsidRPr="00861694">
        <w:rPr>
          <w:rFonts w:ascii="Myriad Pro" w:hAnsi="Myriad Pro"/>
          <w:szCs w:val="20"/>
        </w:rPr>
        <w:t>9</w:t>
      </w:r>
      <w:r w:rsidR="00C72275" w:rsidRPr="00861694">
        <w:rPr>
          <w:rFonts w:ascii="Myriad Pro" w:hAnsi="Myriad Pro"/>
          <w:szCs w:val="20"/>
        </w:rPr>
        <w:t xml:space="preserve"> mio EUR)</w:t>
      </w:r>
      <w:r w:rsidR="00835480" w:rsidRPr="00861694">
        <w:rPr>
          <w:rFonts w:ascii="Myriad Pro" w:hAnsi="Myriad Pro"/>
          <w:szCs w:val="20"/>
        </w:rPr>
        <w:t xml:space="preserve">, prometu (17 mio EUR) </w:t>
      </w:r>
      <w:r w:rsidR="00C72275" w:rsidRPr="00861694">
        <w:rPr>
          <w:rFonts w:ascii="Myriad Pro" w:hAnsi="Myriad Pro"/>
          <w:szCs w:val="20"/>
        </w:rPr>
        <w:t>in gradbeništvu (1</w:t>
      </w:r>
      <w:r w:rsidR="00835480" w:rsidRPr="00861694">
        <w:rPr>
          <w:rFonts w:ascii="Myriad Pro" w:hAnsi="Myriad Pro"/>
          <w:szCs w:val="20"/>
        </w:rPr>
        <w:t>6</w:t>
      </w:r>
      <w:r w:rsidR="00C72275" w:rsidRPr="00861694">
        <w:rPr>
          <w:rFonts w:ascii="Myriad Pro" w:hAnsi="Myriad Pro"/>
          <w:szCs w:val="20"/>
        </w:rPr>
        <w:t xml:space="preserve"> mio EUR).</w:t>
      </w:r>
    </w:p>
    <w:p w14:paraId="79BB76B3" w14:textId="353474DC" w:rsidR="00783CFF" w:rsidRPr="00EC1EFE" w:rsidRDefault="00783CFF" w:rsidP="00EC1EFE">
      <w:pPr>
        <w:pStyle w:val="Caption"/>
        <w:rPr>
          <w:spacing w:val="-1"/>
        </w:rPr>
      </w:pPr>
      <w:r w:rsidRPr="00EC1EFE">
        <w:rPr>
          <w:spacing w:val="-1"/>
        </w:rPr>
        <w:t>Slika 5: Povprečno število pravnih oseb z dospelimi neporavnanimi obveznostmi nad 5 dni neprekinjeno v mesecu in povprečni dnevni zneski dospelih neporavnanih obveznosti</w:t>
      </w:r>
    </w:p>
    <w:p w14:paraId="7E6C0A40" w14:textId="32ABC52B" w:rsidR="00783CFF" w:rsidRPr="00861694" w:rsidRDefault="00E06A8C" w:rsidP="00EE0FCB">
      <w:pPr>
        <w:pStyle w:val="BesediloUMAR"/>
        <w:rPr>
          <w:rFonts w:ascii="Myriad Pro" w:hAnsi="Myriad Pro"/>
          <w:szCs w:val="20"/>
        </w:rPr>
      </w:pPr>
      <w:r w:rsidRPr="00861694">
        <w:rPr>
          <w:rFonts w:ascii="Myriad Pro" w:hAnsi="Myriad Pro"/>
          <w:noProof/>
        </w:rPr>
        <w:drawing>
          <wp:inline distT="0" distB="0" distL="0" distR="0" wp14:anchorId="7708E700" wp14:editId="269BF6B4">
            <wp:extent cx="5807033" cy="2112812"/>
            <wp:effectExtent l="0" t="0" r="3810" b="1905"/>
            <wp:docPr id="78745977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11297" cy="21143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783CFF" w:rsidRPr="00861694">
        <w:rPr>
          <w:rFonts w:ascii="Myriad Pro" w:hAnsi="Myriad Pro"/>
          <w:b/>
          <w:bCs/>
        </w:rPr>
        <w:t xml:space="preserve">    </w:t>
      </w:r>
      <w:r w:rsidR="00783CFF" w:rsidRPr="00861694">
        <w:rPr>
          <w:rFonts w:ascii="Myriad Pro" w:hAnsi="Myriad Pro"/>
          <w:szCs w:val="20"/>
        </w:rPr>
        <w:t xml:space="preserve">   </w:t>
      </w:r>
    </w:p>
    <w:p w14:paraId="752E2BB1" w14:textId="44FED65B" w:rsidR="000449BE" w:rsidRPr="00861694" w:rsidRDefault="000449BE" w:rsidP="004D3BA7">
      <w:pPr>
        <w:pStyle w:val="VirUMAR"/>
      </w:pPr>
      <w:r w:rsidRPr="00861694">
        <w:t xml:space="preserve">Opomba:* in ** podatki niso neposredno primerljivi s podatki drugih obdobij zaradi uveljavitve Zakona o interventnih ukrepih za zajezitev epidemije </w:t>
      </w:r>
      <w:r w:rsidR="00994754" w:rsidRPr="00861694">
        <w:t>COVID</w:t>
      </w:r>
      <w:r w:rsidRPr="00861694">
        <w:t>-19 in omilitev njenih posledic za državljane in gospodarstvo.</w:t>
      </w:r>
    </w:p>
    <w:p w14:paraId="7066747F" w14:textId="77777777" w:rsidR="0022108A" w:rsidRPr="00861694" w:rsidRDefault="0022108A" w:rsidP="00897B99">
      <w:pPr>
        <w:spacing w:after="0" w:line="240" w:lineRule="auto"/>
        <w:jc w:val="both"/>
        <w:rPr>
          <w:rFonts w:ascii="Myriad Pro" w:hAnsi="Myriad Pro"/>
          <w:b/>
          <w:bCs/>
          <w:noProof/>
          <w:sz w:val="20"/>
          <w:szCs w:val="20"/>
        </w:rPr>
      </w:pPr>
    </w:p>
    <w:p w14:paraId="549CF1A5" w14:textId="77777777" w:rsidR="004D3BA7" w:rsidRPr="004D3BA7" w:rsidRDefault="004D3BA7" w:rsidP="004D3BA7">
      <w:pPr>
        <w:pStyle w:val="BesediloUMAR"/>
      </w:pPr>
      <w:bookmarkStart w:id="12" w:name="_Hlk141186821"/>
    </w:p>
    <w:p w14:paraId="02A8FA54" w14:textId="4A15AC68" w:rsidR="00155FA9" w:rsidRPr="001F2E58" w:rsidRDefault="00155FA9" w:rsidP="001F2E58">
      <w:pPr>
        <w:pStyle w:val="BesediloUMAR"/>
        <w:spacing w:after="120"/>
        <w:rPr>
          <w:rFonts w:ascii="Myriad Pro" w:hAnsi="Myriad Pro"/>
          <w:b/>
          <w:color w:val="A10305" w:themeColor="accent1"/>
          <w:sz w:val="22"/>
        </w:rPr>
      </w:pPr>
      <w:r w:rsidRPr="00861694">
        <w:rPr>
          <w:rFonts w:ascii="Myriad Pro" w:hAnsi="Myriad Pro"/>
          <w:b/>
          <w:color w:val="A10305" w:themeColor="accent1"/>
          <w:sz w:val="22"/>
        </w:rPr>
        <w:t>Samostojni podjetniki</w:t>
      </w:r>
      <w:r w:rsidR="0020703E" w:rsidRPr="00861694">
        <w:rPr>
          <w:rStyle w:val="FootnoteReference"/>
          <w:b/>
          <w:color w:val="A10305" w:themeColor="accent1"/>
        </w:rPr>
        <w:footnoteReference w:id="9"/>
      </w:r>
      <w:bookmarkEnd w:id="12"/>
    </w:p>
    <w:p w14:paraId="654291D7" w14:textId="478A254A" w:rsidR="004079EA" w:rsidRPr="00CF52C1" w:rsidRDefault="004079EA" w:rsidP="00CF52C1">
      <w:pPr>
        <w:pStyle w:val="BesediloUMAR"/>
        <w:rPr>
          <w:rFonts w:ascii="Myriad Pro" w:hAnsi="Myriad Pro"/>
          <w:szCs w:val="20"/>
        </w:rPr>
      </w:pPr>
      <w:bookmarkStart w:id="13" w:name="_Hlk146273561"/>
      <w:r w:rsidRPr="00CF52C1">
        <w:rPr>
          <w:rFonts w:ascii="Myriad Pro" w:hAnsi="Myriad Pro"/>
          <w:b/>
          <w:szCs w:val="20"/>
        </w:rPr>
        <w:t xml:space="preserve">Med </w:t>
      </w:r>
      <w:r w:rsidR="00D814ED" w:rsidRPr="00CF52C1">
        <w:rPr>
          <w:rFonts w:ascii="Myriad Pro" w:hAnsi="Myriad Pro"/>
          <w:b/>
          <w:szCs w:val="20"/>
        </w:rPr>
        <w:t xml:space="preserve">epidemijo covida-19 </w:t>
      </w:r>
      <w:r w:rsidRPr="00CF52C1">
        <w:rPr>
          <w:rFonts w:ascii="Myriad Pro" w:hAnsi="Myriad Pro"/>
          <w:b/>
          <w:szCs w:val="20"/>
        </w:rPr>
        <w:t xml:space="preserve">se je zmanjšalo število samostojnih podjetnikov z dospelimi neporavnanimi obveznostmi in tudi zneski </w:t>
      </w:r>
      <w:r w:rsidR="004D67A3" w:rsidRPr="00CF52C1">
        <w:rPr>
          <w:rFonts w:ascii="Myriad Pro" w:hAnsi="Myriad Pro"/>
          <w:b/>
          <w:szCs w:val="20"/>
        </w:rPr>
        <w:t xml:space="preserve">njihovih </w:t>
      </w:r>
      <w:r w:rsidRPr="00CF52C1">
        <w:rPr>
          <w:rFonts w:ascii="Myriad Pro" w:hAnsi="Myriad Pro"/>
          <w:b/>
          <w:szCs w:val="20"/>
        </w:rPr>
        <w:t>neplačil, v letu 2022 pa se je trend obrnil navzgor.</w:t>
      </w:r>
      <w:r w:rsidRPr="00CF52C1">
        <w:rPr>
          <w:rFonts w:ascii="Myriad Pro" w:hAnsi="Myriad Pro"/>
          <w:szCs w:val="20"/>
        </w:rPr>
        <w:t xml:space="preserve"> </w:t>
      </w:r>
      <w:bookmarkEnd w:id="13"/>
      <w:r w:rsidRPr="00CF52C1">
        <w:rPr>
          <w:rFonts w:ascii="Myriad Pro" w:hAnsi="Myriad Pro"/>
          <w:szCs w:val="20"/>
        </w:rPr>
        <w:t xml:space="preserve">Leta 2020 se je število samostojnih podjetnikov z dospelimi neporavnanimi obveznostmi v primerjavi s predhodnim letom zmanjšalo za petino, njihovi neplačani zneski pa za četrtino. Na slednje so verjetno vplivale omejitve poslovanja zaradi zajezitve </w:t>
      </w:r>
      <w:r w:rsidR="00DB3309" w:rsidRPr="00CF52C1">
        <w:rPr>
          <w:rFonts w:ascii="Myriad Pro" w:hAnsi="Myriad Pro"/>
          <w:szCs w:val="20"/>
        </w:rPr>
        <w:t xml:space="preserve">epidemije </w:t>
      </w:r>
      <w:r w:rsidRPr="00CF52C1">
        <w:rPr>
          <w:rFonts w:ascii="Myriad Pro" w:hAnsi="Myriad Pro"/>
          <w:szCs w:val="20"/>
        </w:rPr>
        <w:t>covid</w:t>
      </w:r>
      <w:r w:rsidR="00DB3309" w:rsidRPr="00CF52C1">
        <w:rPr>
          <w:rFonts w:ascii="Myriad Pro" w:hAnsi="Myriad Pro"/>
          <w:szCs w:val="20"/>
        </w:rPr>
        <w:t>a</w:t>
      </w:r>
      <w:r w:rsidRPr="00CF52C1">
        <w:rPr>
          <w:rFonts w:ascii="Myriad Pro" w:hAnsi="Myriad Pro"/>
          <w:szCs w:val="20"/>
        </w:rPr>
        <w:t>-19.</w:t>
      </w:r>
      <w:r w:rsidR="00927F0A" w:rsidRPr="00CF52C1">
        <w:rPr>
          <w:rFonts w:ascii="Myriad Pro" w:hAnsi="Myriad Pro"/>
          <w:szCs w:val="20"/>
        </w:rPr>
        <w:t xml:space="preserve"> </w:t>
      </w:r>
      <w:r w:rsidRPr="00CF52C1">
        <w:rPr>
          <w:rFonts w:ascii="Myriad Pro" w:hAnsi="Myriad Pro"/>
          <w:szCs w:val="20"/>
        </w:rPr>
        <w:t xml:space="preserve">Tudi v letu 2021 je bilo njihovo povprečno mesečno število </w:t>
      </w:r>
      <w:r w:rsidR="00DB3309" w:rsidRPr="00CF52C1">
        <w:rPr>
          <w:rFonts w:ascii="Myriad Pro" w:hAnsi="Myriad Pro"/>
          <w:szCs w:val="20"/>
        </w:rPr>
        <w:t>manjše</w:t>
      </w:r>
      <w:r w:rsidR="00927F0A" w:rsidRPr="00CF52C1">
        <w:rPr>
          <w:rFonts w:ascii="Myriad Pro" w:hAnsi="Myriad Pro"/>
          <w:szCs w:val="20"/>
        </w:rPr>
        <w:t xml:space="preserve"> </w:t>
      </w:r>
      <w:r w:rsidRPr="00CF52C1">
        <w:rPr>
          <w:rFonts w:ascii="Myriad Pro" w:hAnsi="Myriad Pro"/>
          <w:szCs w:val="20"/>
        </w:rPr>
        <w:t xml:space="preserve">za petino, </w:t>
      </w:r>
      <w:r w:rsidR="00DB3309" w:rsidRPr="00CF52C1">
        <w:rPr>
          <w:rFonts w:ascii="Myriad Pro" w:hAnsi="Myriad Pro"/>
          <w:szCs w:val="20"/>
        </w:rPr>
        <w:t xml:space="preserve">prav tako so bili </w:t>
      </w:r>
      <w:r w:rsidRPr="00CF52C1">
        <w:rPr>
          <w:rFonts w:ascii="Myriad Pro" w:hAnsi="Myriad Pro"/>
          <w:szCs w:val="20"/>
        </w:rPr>
        <w:t xml:space="preserve">za petino nižji tudi povprečni dnevni zneski neplačil (24 mio EUR). Toda v letu 2022 se je že povečalo tako število neplačnikov, kot tudi zneski neplačanih obveznosti. To bi lahko povezali z vplivom energetske krize, ki je sledila vojni v Ukrajini. Večina neplačnikov se podobno kot predhodno leto uvršča v dejavnost gradbeništva (23 %), več kot 10 % pa v trgovino, strokovne, znanstvene in tehnične dejavnosti, predelovalne dejavnosti in gostinstvo. </w:t>
      </w:r>
      <w:r w:rsidR="00485C2D" w:rsidRPr="00CF52C1">
        <w:rPr>
          <w:rFonts w:ascii="Myriad Pro" w:hAnsi="Myriad Pro"/>
          <w:szCs w:val="20"/>
        </w:rPr>
        <w:t>Težav</w:t>
      </w:r>
      <w:r w:rsidR="00CD701B" w:rsidRPr="00CF52C1">
        <w:rPr>
          <w:rFonts w:ascii="Myriad Pro" w:hAnsi="Myriad Pro"/>
          <w:szCs w:val="20"/>
        </w:rPr>
        <w:t>a</w:t>
      </w:r>
      <w:r w:rsidR="00927F0A" w:rsidRPr="00CF52C1">
        <w:rPr>
          <w:rFonts w:ascii="Myriad Pro" w:hAnsi="Myriad Pro"/>
          <w:szCs w:val="20"/>
        </w:rPr>
        <w:t xml:space="preserve"> </w:t>
      </w:r>
      <w:r w:rsidRPr="00CF52C1">
        <w:rPr>
          <w:rFonts w:ascii="Myriad Pro" w:hAnsi="Myriad Pro"/>
          <w:szCs w:val="20"/>
        </w:rPr>
        <w:t>ostaja tudi dolgotrajnost neplačil, saj polovica zneskov ni poravnanih več kot eno leto.</w:t>
      </w:r>
    </w:p>
    <w:p w14:paraId="2C00EE65" w14:textId="27594F60" w:rsidR="00783CFF" w:rsidRPr="00FE3655" w:rsidRDefault="00783CFF" w:rsidP="00FE3655">
      <w:pPr>
        <w:pStyle w:val="Caption"/>
      </w:pPr>
      <w:r w:rsidRPr="00FE3655">
        <w:lastRenderedPageBreak/>
        <w:t xml:space="preserve">Slika </w:t>
      </w:r>
      <w:r w:rsidR="004079EA" w:rsidRPr="00FE3655">
        <w:t>6</w:t>
      </w:r>
      <w:r w:rsidRPr="00FE3655">
        <w:t xml:space="preserve">: Povprečno število </w:t>
      </w:r>
      <w:r w:rsidR="00553E9B" w:rsidRPr="00FE3655">
        <w:t>samostojnih podjetnikov</w:t>
      </w:r>
      <w:r w:rsidRPr="00FE3655">
        <w:t xml:space="preserve"> z dospelimi neporavnanimi obveznostmi</w:t>
      </w:r>
      <w:r w:rsidR="00553E9B" w:rsidRPr="00FE3655">
        <w:rPr>
          <w:rStyle w:val="FootnoteReference"/>
        </w:rPr>
        <w:t>3</w:t>
      </w:r>
      <w:r w:rsidR="00553E9B" w:rsidRPr="00FE3655">
        <w:t xml:space="preserve"> </w:t>
      </w:r>
      <w:r w:rsidRPr="00FE3655">
        <w:t xml:space="preserve">nad </w:t>
      </w:r>
      <w:r w:rsidR="004D3BA7" w:rsidRPr="00FE3655">
        <w:br/>
      </w:r>
      <w:r w:rsidRPr="00FE3655">
        <w:t>5 dni neprekinjeno v mesecu in povprečni dnevni zneski dospelih neporavnanih obveznosti</w:t>
      </w:r>
    </w:p>
    <w:p w14:paraId="01AE274E" w14:textId="7878819D" w:rsidR="00783CFF" w:rsidRPr="00861694" w:rsidRDefault="00A77310" w:rsidP="00553E9B">
      <w:pPr>
        <w:pStyle w:val="BesediloUMAR"/>
        <w:rPr>
          <w:rFonts w:ascii="Myriad Pro" w:hAnsi="Myriad Pro"/>
        </w:rPr>
      </w:pPr>
      <w:r w:rsidRPr="00861694">
        <w:rPr>
          <w:rFonts w:ascii="Myriad Pro" w:hAnsi="Myriad Pro"/>
          <w:noProof/>
        </w:rPr>
        <w:drawing>
          <wp:inline distT="0" distB="0" distL="0" distR="0" wp14:anchorId="48AA8A9B" wp14:editId="11C26FB6">
            <wp:extent cx="5842659" cy="2125774"/>
            <wp:effectExtent l="0" t="0" r="5715" b="8255"/>
            <wp:docPr id="1695697920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89382" cy="21427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783CFF" w:rsidRPr="00861694">
        <w:rPr>
          <w:rFonts w:ascii="Myriad Pro" w:hAnsi="Myriad Pro"/>
          <w:b/>
          <w:bCs/>
        </w:rPr>
        <w:t xml:space="preserve">    </w:t>
      </w:r>
    </w:p>
    <w:p w14:paraId="266CFD2E" w14:textId="1E545907" w:rsidR="000449BE" w:rsidRPr="00861694" w:rsidRDefault="000449BE" w:rsidP="004D3BA7">
      <w:pPr>
        <w:pStyle w:val="VirUMAR"/>
      </w:pPr>
      <w:r w:rsidRPr="00861694">
        <w:t xml:space="preserve">Opomba:* in ** podatki niso neposredno primerljivi s podatki drugih obdobij zaradi uveljavitve Zakona o interventnih ukrepih za zajezitev epidemije </w:t>
      </w:r>
      <w:r w:rsidR="001C79B1" w:rsidRPr="00861694">
        <w:t>COVID</w:t>
      </w:r>
      <w:r w:rsidRPr="00861694">
        <w:t>-19 in omilitev njenih posledic za državljane in gospodarstvo.</w:t>
      </w:r>
    </w:p>
    <w:p w14:paraId="4C9FC21F" w14:textId="76BE5ABB" w:rsidR="00713406" w:rsidRDefault="00883A2D" w:rsidP="00713406">
      <w:pPr>
        <w:pStyle w:val="Heading1"/>
      </w:pPr>
      <w:r w:rsidRPr="00861694">
        <w:t xml:space="preserve">Insolventni postopki </w:t>
      </w:r>
    </w:p>
    <w:p w14:paraId="7FABB835" w14:textId="77777777" w:rsidR="001F2E58" w:rsidRPr="001F2E58" w:rsidRDefault="001F2E58" w:rsidP="001F2E58">
      <w:pPr>
        <w:pStyle w:val="BesediloUMAR"/>
      </w:pPr>
    </w:p>
    <w:p w14:paraId="5957F98E" w14:textId="19BEEFF9" w:rsidR="009A7A5C" w:rsidRPr="001D0086" w:rsidRDefault="00713406" w:rsidP="009A7A5C">
      <w:pPr>
        <w:pStyle w:val="BesediloUMAR"/>
        <w:rPr>
          <w:rFonts w:ascii="Myriad Pro" w:hAnsi="Myriad Pro"/>
        </w:rPr>
      </w:pPr>
      <w:r w:rsidRPr="00861694">
        <w:rPr>
          <w:rFonts w:ascii="Myriad Pro" w:hAnsi="Myriad Pro"/>
          <w:b/>
          <w:bCs/>
        </w:rPr>
        <w:t xml:space="preserve">Po ukinitvi </w:t>
      </w:r>
      <w:r w:rsidR="00EB457E" w:rsidRPr="00861694">
        <w:rPr>
          <w:rFonts w:ascii="Myriad Pro" w:hAnsi="Myriad Pro"/>
          <w:b/>
          <w:bCs/>
        </w:rPr>
        <w:t xml:space="preserve">ukrepov državne pomoči </w:t>
      </w:r>
      <w:r w:rsidR="00EB457E" w:rsidRPr="001D0086">
        <w:rPr>
          <w:rFonts w:ascii="Myriad Pro" w:hAnsi="Myriad Pro"/>
          <w:b/>
          <w:bCs/>
        </w:rPr>
        <w:t xml:space="preserve">v </w:t>
      </w:r>
      <w:r w:rsidR="00B01962" w:rsidRPr="001D0086">
        <w:rPr>
          <w:rFonts w:ascii="Myriad Pro" w:hAnsi="Myriad Pro"/>
          <w:b/>
          <w:bCs/>
        </w:rPr>
        <w:t xml:space="preserve">podporo gospodarstvu </w:t>
      </w:r>
      <w:r w:rsidR="00F36C42" w:rsidRPr="001D0086">
        <w:rPr>
          <w:rFonts w:ascii="Myriad Pro" w:hAnsi="Myriad Pro"/>
          <w:b/>
          <w:bCs/>
        </w:rPr>
        <w:t xml:space="preserve">zaradi posledic </w:t>
      </w:r>
      <w:r w:rsidR="00B01962" w:rsidRPr="001D0086">
        <w:rPr>
          <w:rFonts w:ascii="Myriad Pro" w:hAnsi="Myriad Pro"/>
          <w:b/>
          <w:bCs/>
        </w:rPr>
        <w:t>epidemij</w:t>
      </w:r>
      <w:r w:rsidR="00F36C42" w:rsidRPr="001D0086">
        <w:rPr>
          <w:rFonts w:ascii="Myriad Pro" w:hAnsi="Myriad Pro"/>
          <w:b/>
          <w:bCs/>
        </w:rPr>
        <w:t>e</w:t>
      </w:r>
      <w:r w:rsidR="00B01962" w:rsidRPr="001D0086">
        <w:rPr>
          <w:rFonts w:ascii="Myriad Pro" w:hAnsi="Myriad Pro"/>
          <w:b/>
          <w:bCs/>
        </w:rPr>
        <w:t xml:space="preserve"> </w:t>
      </w:r>
      <w:r w:rsidR="00EB457E" w:rsidRPr="001D0086">
        <w:rPr>
          <w:rFonts w:ascii="Myriad Pro" w:hAnsi="Myriad Pro"/>
          <w:b/>
          <w:bCs/>
        </w:rPr>
        <w:t>covid</w:t>
      </w:r>
      <w:r w:rsidR="00B01962" w:rsidRPr="001D0086">
        <w:rPr>
          <w:rFonts w:ascii="Myriad Pro" w:hAnsi="Myriad Pro"/>
          <w:b/>
          <w:bCs/>
        </w:rPr>
        <w:t>a</w:t>
      </w:r>
      <w:r w:rsidR="00EB457E" w:rsidRPr="001D0086">
        <w:rPr>
          <w:rFonts w:ascii="Myriad Pro" w:hAnsi="Myriad Pro"/>
          <w:b/>
          <w:bCs/>
        </w:rPr>
        <w:t xml:space="preserve">-19 </w:t>
      </w:r>
      <w:r w:rsidRPr="001D0086">
        <w:rPr>
          <w:rFonts w:ascii="Myriad Pro" w:hAnsi="Myriad Pro"/>
          <w:b/>
          <w:bCs/>
        </w:rPr>
        <w:t xml:space="preserve">se je raven insolventnosti po dveh letih upadanja v času </w:t>
      </w:r>
      <w:r w:rsidR="00B01962" w:rsidRPr="009A6A8F">
        <w:rPr>
          <w:rFonts w:ascii="Myriad Pro" w:hAnsi="Myriad Pro"/>
          <w:b/>
          <w:bCs/>
        </w:rPr>
        <w:t>epidemije</w:t>
      </w:r>
      <w:r w:rsidR="00B01962" w:rsidRPr="001D0086">
        <w:rPr>
          <w:rFonts w:ascii="Myriad Pro" w:hAnsi="Myriad Pro"/>
          <w:b/>
          <w:bCs/>
        </w:rPr>
        <w:t xml:space="preserve"> </w:t>
      </w:r>
      <w:r w:rsidRPr="001D0086">
        <w:rPr>
          <w:rFonts w:ascii="Myriad Pro" w:hAnsi="Myriad Pro"/>
          <w:b/>
          <w:bCs/>
        </w:rPr>
        <w:t xml:space="preserve">globalno zvišala. </w:t>
      </w:r>
      <w:bookmarkStart w:id="14" w:name="_Hlk141167357"/>
      <w:r w:rsidRPr="001D0086">
        <w:rPr>
          <w:rFonts w:ascii="Myriad Pro" w:hAnsi="Myriad Pro"/>
        </w:rPr>
        <w:t xml:space="preserve">Zaradi visoke inflacije, zaostrovanja monetarne politike, manjše državne podpore podjetjem in stečajev </w:t>
      </w:r>
      <w:r w:rsidR="004A6220" w:rsidRPr="001D0086">
        <w:rPr>
          <w:rFonts w:ascii="Myriad Pro" w:hAnsi="Myriad Pro"/>
        </w:rPr>
        <w:t xml:space="preserve">tako </w:t>
      </w:r>
      <w:r w:rsidR="004A6220" w:rsidRPr="002237F8">
        <w:rPr>
          <w:rFonts w:ascii="Myriad Pro" w:hAnsi="Myriad Pro"/>
        </w:rPr>
        <w:t>imenovanih</w:t>
      </w:r>
      <w:r w:rsidR="002237F8">
        <w:rPr>
          <w:rFonts w:ascii="Myriad Pro" w:hAnsi="Myriad Pro"/>
        </w:rPr>
        <w:t xml:space="preserve"> zombi</w:t>
      </w:r>
      <w:r w:rsidR="002237F8">
        <w:rPr>
          <w:rStyle w:val="FootnoteReference"/>
        </w:rPr>
        <w:footnoteReference w:id="10"/>
      </w:r>
      <w:r w:rsidR="002237F8">
        <w:rPr>
          <w:rFonts w:ascii="Myriad Pro" w:hAnsi="Myriad Pro"/>
        </w:rPr>
        <w:t xml:space="preserve"> </w:t>
      </w:r>
      <w:r w:rsidRPr="001D0086">
        <w:rPr>
          <w:rFonts w:ascii="Myriad Pro" w:hAnsi="Myriad Pro"/>
        </w:rPr>
        <w:t xml:space="preserve">podjetij, </w:t>
      </w:r>
      <w:r w:rsidR="004079EA" w:rsidRPr="001D0086">
        <w:rPr>
          <w:rFonts w:ascii="Myriad Pro" w:hAnsi="Myriad Pro"/>
        </w:rPr>
        <w:t>bi se lahko</w:t>
      </w:r>
      <w:r w:rsidRPr="001D0086">
        <w:rPr>
          <w:rFonts w:ascii="Myriad Pro" w:hAnsi="Myriad Pro"/>
        </w:rPr>
        <w:t xml:space="preserve"> število insolventnih postopkov povsod še povečevalo. </w:t>
      </w:r>
      <w:bookmarkEnd w:id="14"/>
    </w:p>
    <w:p w14:paraId="1D06C153" w14:textId="3A5DE35A" w:rsidR="00883A2D" w:rsidRPr="00FE3655" w:rsidRDefault="00883A2D" w:rsidP="00FE3655">
      <w:pPr>
        <w:pStyle w:val="Caption"/>
      </w:pPr>
      <w:r w:rsidRPr="00FE3655">
        <w:t xml:space="preserve">Slika </w:t>
      </w:r>
      <w:r w:rsidR="004079EA" w:rsidRPr="00FE3655">
        <w:t>7</w:t>
      </w:r>
      <w:r w:rsidRPr="00FE3655">
        <w:t>: Število začetih postopkov zaradi insolventnosti</w:t>
      </w:r>
    </w:p>
    <w:p w14:paraId="0460A228" w14:textId="50A876E8" w:rsidR="00883A2D" w:rsidRPr="001D0086" w:rsidRDefault="00925B0C" w:rsidP="00883A2D">
      <w:pPr>
        <w:pStyle w:val="BesediloUMAR"/>
        <w:rPr>
          <w:rFonts w:ascii="Myriad Pro" w:hAnsi="Myriad Pro"/>
          <w:b/>
          <w:bCs/>
        </w:rPr>
      </w:pPr>
      <w:r w:rsidRPr="001D0086">
        <w:rPr>
          <w:rFonts w:ascii="Myriad Pro" w:hAnsi="Myriad Pro"/>
          <w:noProof/>
        </w:rPr>
        <w:drawing>
          <wp:inline distT="0" distB="0" distL="0" distR="0" wp14:anchorId="723118A2" wp14:editId="44AB1F86">
            <wp:extent cx="5803900" cy="2198976"/>
            <wp:effectExtent l="0" t="0" r="6350" b="0"/>
            <wp:docPr id="1735460261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0" t="405" r="210" b="405"/>
                    <a:stretch/>
                  </pic:blipFill>
                  <pic:spPr bwMode="auto">
                    <a:xfrm>
                      <a:off x="0" y="0"/>
                      <a:ext cx="5843398" cy="22139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0730709" w14:textId="27E198CC" w:rsidR="004D3BA7" w:rsidRDefault="004D3BA7" w:rsidP="004D3BA7">
      <w:pPr>
        <w:pStyle w:val="VirUMAR"/>
      </w:pPr>
    </w:p>
    <w:p w14:paraId="14AF8A40" w14:textId="77777777" w:rsidR="004D3BA7" w:rsidRPr="001D0086" w:rsidRDefault="004D3BA7" w:rsidP="004D3BA7">
      <w:pPr>
        <w:pStyle w:val="VirUMAR"/>
      </w:pPr>
    </w:p>
    <w:p w14:paraId="245FBFE1" w14:textId="237798DA" w:rsidR="00807E3A" w:rsidRDefault="00807E3A" w:rsidP="00807E3A">
      <w:pPr>
        <w:pStyle w:val="Heading1"/>
      </w:pPr>
      <w:r w:rsidRPr="001D0086">
        <w:t>Giban</w:t>
      </w:r>
      <w:r w:rsidR="00E00289" w:rsidRPr="001D0086">
        <w:t>j</w:t>
      </w:r>
      <w:r w:rsidRPr="001D0086">
        <w:t>e števila stečajev v EU</w:t>
      </w:r>
      <w:r w:rsidR="00EA6C91" w:rsidRPr="001D0086">
        <w:t xml:space="preserve"> in Sloveniji</w:t>
      </w:r>
    </w:p>
    <w:p w14:paraId="3E2FA3C9" w14:textId="77777777" w:rsidR="004D3BA7" w:rsidRPr="004D3BA7" w:rsidRDefault="004D3BA7" w:rsidP="004D3BA7">
      <w:pPr>
        <w:pStyle w:val="BesediloUMAR"/>
      </w:pPr>
    </w:p>
    <w:p w14:paraId="1D9A7B2A" w14:textId="462888BC" w:rsidR="004079EA" w:rsidRPr="001D0086" w:rsidRDefault="004079EA" w:rsidP="004079EA">
      <w:pPr>
        <w:pStyle w:val="BesediloUMAR"/>
        <w:rPr>
          <w:rFonts w:ascii="Myriad Pro" w:hAnsi="Myriad Pro"/>
        </w:rPr>
      </w:pPr>
      <w:r w:rsidRPr="001D0086">
        <w:rPr>
          <w:rFonts w:ascii="Myriad Pro" w:hAnsi="Myriad Pro"/>
          <w:b/>
          <w:bCs/>
        </w:rPr>
        <w:t xml:space="preserve">Po zmanjšanju števila začetih stečajev podjetij v EU </w:t>
      </w:r>
      <w:r w:rsidR="00672367">
        <w:rPr>
          <w:rFonts w:ascii="Myriad Pro" w:hAnsi="Myriad Pro"/>
          <w:b/>
          <w:bCs/>
        </w:rPr>
        <w:t xml:space="preserve">leta </w:t>
      </w:r>
      <w:r w:rsidRPr="001D0086">
        <w:rPr>
          <w:rFonts w:ascii="Myriad Pro" w:hAnsi="Myriad Pro"/>
          <w:b/>
          <w:bCs/>
        </w:rPr>
        <w:t>2021 se</w:t>
      </w:r>
      <w:r w:rsidR="005020DB" w:rsidRPr="001D0086">
        <w:rPr>
          <w:rFonts w:ascii="Myriad Pro" w:hAnsi="Myriad Pro"/>
          <w:b/>
          <w:bCs/>
        </w:rPr>
        <w:t xml:space="preserve"> je</w:t>
      </w:r>
      <w:r w:rsidRPr="001D0086">
        <w:rPr>
          <w:rFonts w:ascii="Myriad Pro" w:hAnsi="Myriad Pro"/>
          <w:b/>
          <w:bCs/>
        </w:rPr>
        <w:t xml:space="preserve"> </w:t>
      </w:r>
      <w:r w:rsidR="005020DB" w:rsidRPr="001D0086">
        <w:rPr>
          <w:rFonts w:ascii="Myriad Pro" w:hAnsi="Myriad Pro"/>
          <w:b/>
          <w:bCs/>
        </w:rPr>
        <w:t xml:space="preserve">njihovo </w:t>
      </w:r>
      <w:r w:rsidRPr="001D0086">
        <w:rPr>
          <w:rFonts w:ascii="Myriad Pro" w:hAnsi="Myriad Pro"/>
          <w:b/>
          <w:bCs/>
        </w:rPr>
        <w:t>število v zadnjem četrt</w:t>
      </w:r>
      <w:r w:rsidR="00952E5E" w:rsidRPr="001D0086">
        <w:rPr>
          <w:rFonts w:ascii="Myriad Pro" w:hAnsi="Myriad Pro"/>
          <w:b/>
          <w:bCs/>
        </w:rPr>
        <w:t>l</w:t>
      </w:r>
      <w:r w:rsidRPr="001D0086">
        <w:rPr>
          <w:rFonts w:ascii="Myriad Pro" w:hAnsi="Myriad Pro"/>
          <w:b/>
          <w:bCs/>
        </w:rPr>
        <w:t xml:space="preserve">etju 2022 močno povečalo. </w:t>
      </w:r>
      <w:r w:rsidRPr="001D0086">
        <w:rPr>
          <w:rFonts w:ascii="Myriad Pro" w:hAnsi="Myriad Pro"/>
        </w:rPr>
        <w:t>Po podatkih Eurostata</w:t>
      </w:r>
      <w:r w:rsidRPr="001D0086">
        <w:rPr>
          <w:rStyle w:val="FootnoteReference"/>
        </w:rPr>
        <w:footnoteReference w:id="11"/>
      </w:r>
      <w:r w:rsidRPr="001D0086">
        <w:rPr>
          <w:rFonts w:ascii="Myriad Pro" w:hAnsi="Myriad Pro"/>
        </w:rPr>
        <w:t xml:space="preserve"> se je število začetih stečajev podjet</w:t>
      </w:r>
      <w:r w:rsidR="009A202D" w:rsidRPr="001D0086">
        <w:rPr>
          <w:rFonts w:ascii="Myriad Pro" w:hAnsi="Myriad Pro"/>
        </w:rPr>
        <w:t>ij</w:t>
      </w:r>
      <w:r w:rsidRPr="001D0086">
        <w:rPr>
          <w:rFonts w:ascii="Myriad Pro" w:hAnsi="Myriad Pro"/>
        </w:rPr>
        <w:t xml:space="preserve"> v EU v četrtem četrtletju 2022 v primerjavi s </w:t>
      </w:r>
      <w:r w:rsidR="00A42F1E" w:rsidRPr="001D0086">
        <w:rPr>
          <w:rFonts w:ascii="Myriad Pro" w:hAnsi="Myriad Pro"/>
        </w:rPr>
        <w:t xml:space="preserve">tretjim </w:t>
      </w:r>
      <w:r w:rsidRPr="001D0086">
        <w:rPr>
          <w:rFonts w:ascii="Myriad Pro" w:hAnsi="Myriad Pro"/>
        </w:rPr>
        <w:t xml:space="preserve">četrtletjem močno povečalo (26,8 %) in doseglo raven leta 2015. </w:t>
      </w:r>
      <w:r w:rsidR="00952E5E" w:rsidRPr="001D0086">
        <w:rPr>
          <w:rFonts w:ascii="Myriad Pro" w:hAnsi="Myriad Pro"/>
        </w:rPr>
        <w:t>P</w:t>
      </w:r>
      <w:r w:rsidRPr="001D0086">
        <w:rPr>
          <w:rFonts w:ascii="Myriad Pro" w:hAnsi="Myriad Pro"/>
        </w:rPr>
        <w:t xml:space="preserve">ovečalo </w:t>
      </w:r>
      <w:r w:rsidR="00952E5E" w:rsidRPr="001D0086">
        <w:rPr>
          <w:rFonts w:ascii="Myriad Pro" w:hAnsi="Myriad Pro"/>
        </w:rPr>
        <w:t xml:space="preserve">se je </w:t>
      </w:r>
      <w:r w:rsidRPr="001D0086">
        <w:rPr>
          <w:rFonts w:ascii="Myriad Pro" w:hAnsi="Myriad Pro"/>
        </w:rPr>
        <w:t xml:space="preserve">v </w:t>
      </w:r>
      <w:r w:rsidRPr="001D0086">
        <w:rPr>
          <w:rFonts w:ascii="Myriad Pro" w:hAnsi="Myriad Pro"/>
        </w:rPr>
        <w:lastRenderedPageBreak/>
        <w:t>vseh dejavnostih, najbolj v prometu in skladiščenju (72,2 %), nastanitvah in gostinstvu (39,4 %) ter v izobraževanju, zdravstvenih in socialnih dejavnostih (29,5 %). Največjo rast števila stečajev v primerjavi s četrtim četrtletjem 2019 so zabeležile gostinske dejavnosti (97,7 %) ter promet in skladiščenje (85,7 %), zmanjšalo pa se je število stečajev v industriji (17,6 %), gradbeništvu (9,2 %) ter informacijskih in komunikacijskih dejavnostih (4</w:t>
      </w:r>
      <w:r w:rsidR="00350BFF">
        <w:rPr>
          <w:rFonts w:ascii="Myriad Pro" w:hAnsi="Myriad Pro"/>
        </w:rPr>
        <w:t xml:space="preserve"> </w:t>
      </w:r>
      <w:r w:rsidRPr="001D0086">
        <w:rPr>
          <w:rFonts w:ascii="Myriad Pro" w:hAnsi="Myriad Pro"/>
        </w:rPr>
        <w:t xml:space="preserve">%). Razlogi za veliko stečajev v tem letu so bile visoke cene energentov in surovin, visoke obresti in negativni vpliv inflacije na potrošnike. </w:t>
      </w:r>
      <w:r w:rsidR="00BB45D8" w:rsidRPr="001D0086">
        <w:rPr>
          <w:rFonts w:ascii="Myriad Pro" w:hAnsi="Myriad Pro"/>
        </w:rPr>
        <w:t xml:space="preserve">Poleg tega so </w:t>
      </w:r>
      <w:r w:rsidRPr="001D0086">
        <w:rPr>
          <w:rFonts w:ascii="Myriad Pro" w:hAnsi="Myriad Pro"/>
        </w:rPr>
        <w:t xml:space="preserve">državne pomoči ohranjale </w:t>
      </w:r>
      <w:r w:rsidR="00BB45D8" w:rsidRPr="001D0086">
        <w:rPr>
          <w:rFonts w:ascii="Myriad Pro" w:hAnsi="Myriad Pro"/>
        </w:rPr>
        <w:t xml:space="preserve">tako imenovana </w:t>
      </w:r>
      <w:r w:rsidRPr="001D0086">
        <w:rPr>
          <w:rFonts w:ascii="Myriad Pro" w:hAnsi="Myriad Pro"/>
        </w:rPr>
        <w:t>zombi podjetja. Število stečajev pa se je od predhodnega četrtletja povečalo tudi v prvem, še bolj pa v drugem četrtletju leta 2023 in doseglo raven leta 2015. Če pogledamo stečaje po dejavnostih</w:t>
      </w:r>
      <w:r w:rsidRPr="001D0086">
        <w:rPr>
          <w:rStyle w:val="FootnoteReference"/>
        </w:rPr>
        <w:footnoteReference w:id="12"/>
      </w:r>
      <w:r w:rsidRPr="001D0086">
        <w:rPr>
          <w:rFonts w:ascii="Myriad Pro" w:hAnsi="Myriad Pro"/>
        </w:rPr>
        <w:t>, so vsi sektorji gospodarstva v drugem četrtletju 2023 zabeležili povečanje števila stečajev v primerjavi s prejšnjim četrtletjem. Nastanitvene in gostinske storitve (23,9 %), promet in skladiščenje (15,2 %) ter izobraževanje, zdravstvo in socialne dejavnosti (10,1 %) so bili sektorji, kjer se je število stečajev v drugem četrtletju 2023 v primerjavi s prejšnjim četrtletjem najbolj povečalo. V primerjavi s četrtim četrtletjem leta 2019 pred pandemijo je bilo število začetih stečajev v drugem četrtletju 2023 večje v večini gospodarskih panog. Največjo rast števila stečajev v primerjavi s četrtim četrtletjem 2019 so zabeležile gostinske storitve (82,5 %) ter promet in skladiščenje (56,7 %). Po podatkih Evropske komisije je kar četrtina stečajev v EU posledica zamud pri plačilih</w:t>
      </w:r>
      <w:r w:rsidRPr="001D0086">
        <w:rPr>
          <w:rStyle w:val="FootnoteReference"/>
        </w:rPr>
        <w:footnoteReference w:id="13"/>
      </w:r>
      <w:r w:rsidRPr="001D0086">
        <w:rPr>
          <w:rFonts w:ascii="Myriad Pro" w:hAnsi="Myriad Pro"/>
        </w:rPr>
        <w:t xml:space="preserve">. </w:t>
      </w:r>
    </w:p>
    <w:p w14:paraId="00813381" w14:textId="06250068" w:rsidR="0075575B" w:rsidRPr="001D0086" w:rsidRDefault="0075575B" w:rsidP="004D3BA7">
      <w:pPr>
        <w:pStyle w:val="Caption"/>
      </w:pPr>
      <w:r w:rsidRPr="001D0086">
        <w:t xml:space="preserve">Slika </w:t>
      </w:r>
      <w:r w:rsidR="005A075D" w:rsidRPr="001D0086">
        <w:t>8</w:t>
      </w:r>
      <w:r w:rsidRPr="001D0086">
        <w:t>: Začeti stečaji poslovnih subjektov v EU in Sloveniji, index, 2015=100</w:t>
      </w:r>
    </w:p>
    <w:p w14:paraId="2197FD58" w14:textId="60B3C557" w:rsidR="0075575B" w:rsidRPr="001D0086" w:rsidRDefault="002744FE" w:rsidP="0075575B">
      <w:pPr>
        <w:pStyle w:val="BesediloUMAR"/>
        <w:rPr>
          <w:rFonts w:ascii="Myriad Pro" w:hAnsi="Myriad Pro"/>
        </w:rPr>
      </w:pPr>
      <w:r w:rsidRPr="001D0086">
        <w:rPr>
          <w:rFonts w:ascii="Myriad Pro" w:hAnsi="Myriad Pro"/>
          <w:noProof/>
        </w:rPr>
        <w:drawing>
          <wp:inline distT="0" distB="0" distL="0" distR="0" wp14:anchorId="42454F89" wp14:editId="2AF4F14A">
            <wp:extent cx="5759450" cy="2095500"/>
            <wp:effectExtent l="0" t="0" r="0" b="0"/>
            <wp:docPr id="187672534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2095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333CF94" w14:textId="77777777" w:rsidR="00C92BCC" w:rsidRPr="001D0086" w:rsidRDefault="00C92BCC" w:rsidP="0075575B">
      <w:pPr>
        <w:pStyle w:val="BesediloUMAR"/>
        <w:rPr>
          <w:rFonts w:ascii="Myriad Pro" w:hAnsi="Myriad Pro"/>
        </w:rPr>
      </w:pPr>
    </w:p>
    <w:p w14:paraId="1F33FD46" w14:textId="73E538C9" w:rsidR="006F2DD1" w:rsidRPr="001D0086" w:rsidRDefault="006F2DD1" w:rsidP="006F2DD1">
      <w:pPr>
        <w:pStyle w:val="BesediloUMAR"/>
        <w:rPr>
          <w:rFonts w:ascii="Myriad Pro" w:hAnsi="Myriad Pro"/>
        </w:rPr>
      </w:pPr>
      <w:r w:rsidRPr="000B1EE5">
        <w:rPr>
          <w:rFonts w:ascii="Myriad Pro" w:hAnsi="Myriad Pro"/>
          <w:b/>
        </w:rPr>
        <w:t>V</w:t>
      </w:r>
      <w:r w:rsidR="00435691" w:rsidRPr="000B1EE5">
        <w:rPr>
          <w:rFonts w:ascii="Myriad Pro" w:hAnsi="Myriad Pro"/>
          <w:b/>
        </w:rPr>
        <w:t xml:space="preserve"> </w:t>
      </w:r>
      <w:r w:rsidR="000C3369" w:rsidRPr="000B1EE5">
        <w:rPr>
          <w:rFonts w:ascii="Myriad Pro" w:hAnsi="Myriad Pro"/>
          <w:b/>
        </w:rPr>
        <w:t xml:space="preserve">obdobju </w:t>
      </w:r>
      <w:r w:rsidR="00435691" w:rsidRPr="000B1EE5">
        <w:rPr>
          <w:rFonts w:ascii="Myriad Pro" w:hAnsi="Myriad Pro"/>
          <w:b/>
        </w:rPr>
        <w:t>2020</w:t>
      </w:r>
      <w:r w:rsidR="000C3369" w:rsidRPr="000B1EE5">
        <w:rPr>
          <w:rFonts w:ascii="Myriad Pro" w:hAnsi="Myriad Pro"/>
          <w:b/>
        </w:rPr>
        <w:t>–</w:t>
      </w:r>
      <w:r w:rsidR="00435691" w:rsidRPr="000B1EE5">
        <w:rPr>
          <w:rFonts w:ascii="Myriad Pro" w:hAnsi="Myriad Pro"/>
          <w:b/>
        </w:rPr>
        <w:t>202</w:t>
      </w:r>
      <w:r w:rsidRPr="000B1EE5">
        <w:rPr>
          <w:rFonts w:ascii="Myriad Pro" w:hAnsi="Myriad Pro"/>
          <w:b/>
        </w:rPr>
        <w:t>2</w:t>
      </w:r>
      <w:r w:rsidR="00435691" w:rsidRPr="000B1EE5">
        <w:rPr>
          <w:rFonts w:ascii="Myriad Pro" w:hAnsi="Myriad Pro"/>
          <w:b/>
        </w:rPr>
        <w:t xml:space="preserve"> </w:t>
      </w:r>
      <w:r w:rsidR="00EA6C91" w:rsidRPr="000B1EE5">
        <w:rPr>
          <w:rFonts w:ascii="Myriad Pro" w:hAnsi="Myriad Pro"/>
          <w:b/>
        </w:rPr>
        <w:t xml:space="preserve">je bilo </w:t>
      </w:r>
      <w:r w:rsidRPr="000B1EE5">
        <w:rPr>
          <w:rFonts w:ascii="Myriad Pro" w:hAnsi="Myriad Pro"/>
          <w:b/>
        </w:rPr>
        <w:t xml:space="preserve">v Sloveniji </w:t>
      </w:r>
      <w:r w:rsidR="00435691" w:rsidRPr="000B1EE5">
        <w:rPr>
          <w:rFonts w:ascii="Myriad Pro" w:hAnsi="Myriad Pro"/>
          <w:b/>
        </w:rPr>
        <w:t xml:space="preserve">manj </w:t>
      </w:r>
      <w:r w:rsidRPr="000B1EE5">
        <w:rPr>
          <w:rFonts w:ascii="Myriad Pro" w:hAnsi="Myriad Pro"/>
          <w:b/>
        </w:rPr>
        <w:t xml:space="preserve">stečajev poslovnih subjektov </w:t>
      </w:r>
      <w:r w:rsidR="00435691" w:rsidRPr="000B1EE5">
        <w:rPr>
          <w:rFonts w:ascii="Myriad Pro" w:hAnsi="Myriad Pro"/>
          <w:b/>
        </w:rPr>
        <w:t xml:space="preserve">kot pred epidemijo. </w:t>
      </w:r>
      <w:r w:rsidR="00435691" w:rsidRPr="001D0086">
        <w:rPr>
          <w:rFonts w:ascii="Myriad Pro" w:hAnsi="Myriad Pro"/>
        </w:rPr>
        <w:t>Število začetih stečajev se je pri gospodarskih družbah (</w:t>
      </w:r>
      <w:r w:rsidR="00292B23" w:rsidRPr="001D0086">
        <w:rPr>
          <w:rFonts w:ascii="Myriad Pro" w:hAnsi="Myriad Pro"/>
        </w:rPr>
        <w:t xml:space="preserve">v nadaljevanju </w:t>
      </w:r>
      <w:r w:rsidR="00435691" w:rsidRPr="001D0086">
        <w:rPr>
          <w:rFonts w:ascii="Myriad Pro" w:hAnsi="Myriad Pro"/>
        </w:rPr>
        <w:t xml:space="preserve">GD) leta 2020 (988) v primerjavi s predhodnim letom zmanjšalo za 11 %, pri samostojnih podjetnikih (90) pa za 27 %. </w:t>
      </w:r>
      <w:r w:rsidR="005A075D" w:rsidRPr="001D0086">
        <w:rPr>
          <w:rFonts w:ascii="Myriad Pro" w:hAnsi="Myriad Pro"/>
        </w:rPr>
        <w:t>Š</w:t>
      </w:r>
      <w:r w:rsidR="00435691" w:rsidRPr="001D0086">
        <w:rPr>
          <w:rFonts w:ascii="Myriad Pro" w:hAnsi="Myriad Pro"/>
        </w:rPr>
        <w:t>tevil</w:t>
      </w:r>
      <w:r w:rsidR="005A075D" w:rsidRPr="001D0086">
        <w:rPr>
          <w:rFonts w:ascii="Myriad Pro" w:hAnsi="Myriad Pro"/>
        </w:rPr>
        <w:t>o</w:t>
      </w:r>
      <w:r w:rsidR="00435691" w:rsidRPr="001D0086">
        <w:rPr>
          <w:rFonts w:ascii="Myriad Pro" w:hAnsi="Myriad Pro"/>
        </w:rPr>
        <w:t xml:space="preserve"> stečajev</w:t>
      </w:r>
      <w:r w:rsidR="005A075D" w:rsidRPr="001D0086">
        <w:rPr>
          <w:rFonts w:ascii="Myriad Pro" w:hAnsi="Myriad Pro"/>
        </w:rPr>
        <w:t xml:space="preserve"> je bilo</w:t>
      </w:r>
      <w:r w:rsidR="00435691" w:rsidRPr="001D0086">
        <w:rPr>
          <w:rFonts w:ascii="Myriad Pro" w:hAnsi="Myriad Pro"/>
        </w:rPr>
        <w:t xml:space="preserve"> leta 2021 </w:t>
      </w:r>
      <w:r w:rsidR="005A075D" w:rsidRPr="001D0086">
        <w:rPr>
          <w:rFonts w:ascii="Myriad Pro" w:hAnsi="Myriad Pro"/>
        </w:rPr>
        <w:t xml:space="preserve">manjše kot leta </w:t>
      </w:r>
      <w:r w:rsidR="00435691" w:rsidRPr="001D0086">
        <w:rPr>
          <w:rFonts w:ascii="Myriad Pro" w:hAnsi="Myriad Pro"/>
        </w:rPr>
        <w:t xml:space="preserve">2020 (GD za 9 %; s. p. za 17 %), ko je bilo pri </w:t>
      </w:r>
      <w:r w:rsidR="00E667D2" w:rsidRPr="001D0086">
        <w:rPr>
          <w:rFonts w:ascii="Myriad Pro" w:hAnsi="Myriad Pro"/>
        </w:rPr>
        <w:t>gospodarskih družbah</w:t>
      </w:r>
      <w:r w:rsidR="00435691" w:rsidRPr="001D0086">
        <w:rPr>
          <w:rFonts w:ascii="Myriad Pro" w:hAnsi="Myriad Pro"/>
        </w:rPr>
        <w:t xml:space="preserve"> začetih 898 stečajnih postopkov, pri samostojnih podjetnikih pa 75. Upad števila stečajev med epidemijo povezujemo z moratoriji na stečaje in okrnjenim delovanjem sodišč v času epidemije. </w:t>
      </w:r>
      <w:r w:rsidR="0096254E" w:rsidRPr="001D0086">
        <w:rPr>
          <w:rFonts w:ascii="Myriad Pro" w:hAnsi="Myriad Pro"/>
        </w:rPr>
        <w:t xml:space="preserve">V obdobju </w:t>
      </w:r>
      <w:r w:rsidR="00435691" w:rsidRPr="001D0086">
        <w:rPr>
          <w:rFonts w:ascii="Myriad Pro" w:hAnsi="Myriad Pro"/>
        </w:rPr>
        <w:t xml:space="preserve">od aprila 2020 do decembra 2021 je bilo </w:t>
      </w:r>
      <w:r w:rsidR="005A075D" w:rsidRPr="001D0086">
        <w:rPr>
          <w:rFonts w:ascii="Myriad Pro" w:hAnsi="Myriad Pro"/>
        </w:rPr>
        <w:t xml:space="preserve">od skupnega števila stečajev </w:t>
      </w:r>
      <w:r w:rsidR="00435691" w:rsidRPr="001D0086">
        <w:rPr>
          <w:rFonts w:ascii="Myriad Pro" w:hAnsi="Myriad Pro"/>
        </w:rPr>
        <w:t>največ začetih stečajev v dejavnosti trgovine (G</w:t>
      </w:r>
      <w:r w:rsidR="005A075D" w:rsidRPr="001D0086">
        <w:rPr>
          <w:rFonts w:ascii="Myriad Pro" w:hAnsi="Myriad Pro"/>
        </w:rPr>
        <w:t>D</w:t>
      </w:r>
      <w:r w:rsidR="00435691" w:rsidRPr="001D0086">
        <w:rPr>
          <w:rFonts w:ascii="Myriad Pro" w:hAnsi="Myriad Pro"/>
        </w:rPr>
        <w:t xml:space="preserve"> 25,4 %; s.</w:t>
      </w:r>
      <w:r w:rsidR="00CA7F7D" w:rsidRPr="001D0086">
        <w:rPr>
          <w:rFonts w:ascii="Myriad Pro" w:hAnsi="Myriad Pro"/>
        </w:rPr>
        <w:t xml:space="preserve"> </w:t>
      </w:r>
      <w:r w:rsidR="00435691" w:rsidRPr="001D0086">
        <w:rPr>
          <w:rFonts w:ascii="Myriad Pro" w:hAnsi="Myriad Pro"/>
        </w:rPr>
        <w:t>p. 20 %), gradbeništva (GD 18,9 %, s.</w:t>
      </w:r>
      <w:r w:rsidR="002678FC">
        <w:rPr>
          <w:rFonts w:ascii="Myriad Pro" w:hAnsi="Myriad Pro"/>
        </w:rPr>
        <w:t xml:space="preserve"> </w:t>
      </w:r>
      <w:r w:rsidR="00435691" w:rsidRPr="001D0086">
        <w:rPr>
          <w:rFonts w:ascii="Myriad Pro" w:hAnsi="Myriad Pro"/>
        </w:rPr>
        <w:t>p. 22,3 %), gostinstva (GD 13,4 %; s.</w:t>
      </w:r>
      <w:r w:rsidR="002678FC">
        <w:rPr>
          <w:rFonts w:ascii="Myriad Pro" w:hAnsi="Myriad Pro"/>
        </w:rPr>
        <w:t xml:space="preserve"> </w:t>
      </w:r>
      <w:r w:rsidR="00435691" w:rsidRPr="001D0086">
        <w:rPr>
          <w:rFonts w:ascii="Myriad Pro" w:hAnsi="Myriad Pro"/>
        </w:rPr>
        <w:t>p. 12,3 %), strokovnih, znanstvenih in tehničnih dejavnostih (GD 12 %; s.</w:t>
      </w:r>
      <w:r w:rsidR="002678FC">
        <w:rPr>
          <w:rFonts w:ascii="Myriad Pro" w:hAnsi="Myriad Pro"/>
        </w:rPr>
        <w:t xml:space="preserve"> </w:t>
      </w:r>
      <w:r w:rsidR="00435691" w:rsidRPr="001D0086">
        <w:rPr>
          <w:rFonts w:ascii="Myriad Pro" w:hAnsi="Myriad Pro"/>
        </w:rPr>
        <w:t>p. 13,1%) ter predelovalnih dejavnostih (GD 10 %, s.</w:t>
      </w:r>
      <w:r w:rsidR="002678FC">
        <w:rPr>
          <w:rFonts w:ascii="Myriad Pro" w:hAnsi="Myriad Pro"/>
        </w:rPr>
        <w:t xml:space="preserve"> </w:t>
      </w:r>
      <w:r w:rsidR="00435691" w:rsidRPr="001D0086">
        <w:rPr>
          <w:rFonts w:ascii="Myriad Pro" w:hAnsi="Myriad Pro"/>
        </w:rPr>
        <w:t>p. 13,1 %).</w:t>
      </w:r>
      <w:r w:rsidRPr="001D0086">
        <w:rPr>
          <w:rFonts w:ascii="Myriad Pro" w:hAnsi="Myriad Pro"/>
        </w:rPr>
        <w:t xml:space="preserve"> Če pa pogledamo odstotek podjetij, kjer se je začel stečajni postopek, med vsemi podjetji v dejavnosti, pa je delež tako pri gospodarskih družbah, kot pri samostojnih podjetnikih, </w:t>
      </w:r>
      <w:r w:rsidR="000E26F1" w:rsidRPr="001D0086">
        <w:rPr>
          <w:rFonts w:ascii="Myriad Pro" w:hAnsi="Myriad Pro"/>
        </w:rPr>
        <w:t xml:space="preserve">največji </w:t>
      </w:r>
      <w:r w:rsidRPr="001D0086">
        <w:rPr>
          <w:rFonts w:ascii="Myriad Pro" w:hAnsi="Myriad Pro"/>
        </w:rPr>
        <w:t>v gostinstvu. Zaradi stečaja je bilo v tem obdobju iz poslovnega registra izbrisanih 2</w:t>
      </w:r>
      <w:r w:rsidR="00EC616A">
        <w:rPr>
          <w:rFonts w:ascii="Myriad Pro" w:hAnsi="Myriad Pro"/>
        </w:rPr>
        <w:t>.</w:t>
      </w:r>
      <w:r w:rsidRPr="001D0086">
        <w:rPr>
          <w:rFonts w:ascii="Myriad Pro" w:hAnsi="Myriad Pro"/>
        </w:rPr>
        <w:t>019 gospodarskih družb in 145 samostojnih podjetnikov.</w:t>
      </w:r>
    </w:p>
    <w:p w14:paraId="624CC85A" w14:textId="6B4464CB" w:rsidR="001B02EA" w:rsidRPr="001D0086" w:rsidRDefault="001B02EA" w:rsidP="004D3BA7">
      <w:pPr>
        <w:pStyle w:val="Caption"/>
      </w:pPr>
      <w:r w:rsidRPr="001D0086">
        <w:lastRenderedPageBreak/>
        <w:t xml:space="preserve">Slika </w:t>
      </w:r>
      <w:r w:rsidR="00DB7810" w:rsidRPr="001D0086">
        <w:t>9</w:t>
      </w:r>
      <w:r w:rsidRPr="001D0086">
        <w:t xml:space="preserve">: Število začetih stečajnih postopkov nad pravnimi osebami in samostojnimi podjetniki </w:t>
      </w:r>
      <w:r w:rsidR="00FE3655">
        <w:br/>
      </w:r>
      <w:r w:rsidR="0075575B" w:rsidRPr="001D0086">
        <w:t>v Sloveniji</w:t>
      </w:r>
    </w:p>
    <w:p w14:paraId="7707EA28" w14:textId="703AD3A8" w:rsidR="001B02EA" w:rsidRPr="001D0086" w:rsidRDefault="00925B0C" w:rsidP="001B02EA">
      <w:pPr>
        <w:pStyle w:val="BesediloUMAR"/>
        <w:rPr>
          <w:rFonts w:ascii="Myriad Pro" w:hAnsi="Myriad Pro"/>
        </w:rPr>
      </w:pPr>
      <w:r w:rsidRPr="001D0086">
        <w:rPr>
          <w:rFonts w:ascii="Myriad Pro" w:hAnsi="Myriad Pro"/>
          <w:noProof/>
        </w:rPr>
        <w:drawing>
          <wp:inline distT="0" distB="0" distL="0" distR="0" wp14:anchorId="0FAF9EFF" wp14:editId="7B7A3DD4">
            <wp:extent cx="5828306" cy="2120552"/>
            <wp:effectExtent l="0" t="0" r="1270" b="0"/>
            <wp:docPr id="597635958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37600" cy="21239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0020095" w14:textId="77777777" w:rsidR="00BA6005" w:rsidRPr="001D0086" w:rsidRDefault="00BA6005" w:rsidP="001B02EA">
      <w:pPr>
        <w:pStyle w:val="BesediloUMAR"/>
        <w:rPr>
          <w:rFonts w:ascii="Myriad Pro" w:hAnsi="Myriad Pro"/>
          <w:sz w:val="16"/>
          <w:szCs w:val="16"/>
        </w:rPr>
      </w:pPr>
    </w:p>
    <w:p w14:paraId="342587EE" w14:textId="4668CDD8" w:rsidR="006F2DD1" w:rsidRPr="001D0086" w:rsidRDefault="00BA54B2" w:rsidP="00BC371D">
      <w:pPr>
        <w:pStyle w:val="BesediloUMAR"/>
        <w:rPr>
          <w:rFonts w:ascii="Myriad Pro" w:hAnsi="Myriad Pro"/>
        </w:rPr>
      </w:pPr>
      <w:r w:rsidRPr="001D0086">
        <w:rPr>
          <w:rFonts w:ascii="Myriad Pro" w:hAnsi="Myriad Pro"/>
          <w:b/>
          <w:bCs/>
        </w:rPr>
        <w:t xml:space="preserve">V </w:t>
      </w:r>
      <w:r w:rsidR="00DB7810" w:rsidRPr="001D0086">
        <w:rPr>
          <w:rFonts w:ascii="Myriad Pro" w:hAnsi="Myriad Pro"/>
          <w:b/>
          <w:bCs/>
        </w:rPr>
        <w:t xml:space="preserve">Sloveniji se število začetih </w:t>
      </w:r>
      <w:r w:rsidRPr="001D0086">
        <w:rPr>
          <w:rFonts w:ascii="Myriad Pro" w:hAnsi="Myriad Pro"/>
          <w:b/>
          <w:bCs/>
        </w:rPr>
        <w:t xml:space="preserve">stečajnih postopkov </w:t>
      </w:r>
      <w:r w:rsidR="00BC371D" w:rsidRPr="001D0086">
        <w:rPr>
          <w:rFonts w:ascii="Myriad Pro" w:hAnsi="Myriad Pro"/>
          <w:b/>
          <w:bCs/>
        </w:rPr>
        <w:t xml:space="preserve">pri gospodarskih družbah </w:t>
      </w:r>
      <w:r w:rsidRPr="001D0086">
        <w:rPr>
          <w:rFonts w:ascii="Myriad Pro" w:hAnsi="Myriad Pro"/>
          <w:b/>
          <w:bCs/>
        </w:rPr>
        <w:t>zmanjš</w:t>
      </w:r>
      <w:r w:rsidR="00DB7810" w:rsidRPr="001D0086">
        <w:rPr>
          <w:rFonts w:ascii="Myriad Pro" w:hAnsi="Myriad Pro"/>
          <w:b/>
          <w:bCs/>
        </w:rPr>
        <w:t>uje že četrto leto</w:t>
      </w:r>
      <w:r w:rsidRPr="001D0086">
        <w:rPr>
          <w:rFonts w:ascii="Myriad Pro" w:hAnsi="Myriad Pro"/>
          <w:b/>
          <w:bCs/>
        </w:rPr>
        <w:t xml:space="preserve">, še vedno pa jih je bilo </w:t>
      </w:r>
      <w:r w:rsidR="00DB7810" w:rsidRPr="001D0086">
        <w:rPr>
          <w:rFonts w:ascii="Myriad Pro" w:hAnsi="Myriad Pro"/>
          <w:b/>
          <w:bCs/>
        </w:rPr>
        <w:t xml:space="preserve">v letu 2022 </w:t>
      </w:r>
      <w:r w:rsidR="00BC371D" w:rsidRPr="001D0086">
        <w:rPr>
          <w:rFonts w:ascii="Myriad Pro" w:hAnsi="Myriad Pro"/>
          <w:b/>
          <w:bCs/>
        </w:rPr>
        <w:t>832</w:t>
      </w:r>
      <w:r w:rsidR="00F50DA2" w:rsidRPr="001D0086">
        <w:rPr>
          <w:rFonts w:ascii="Myriad Pro" w:hAnsi="Myriad Pro"/>
          <w:b/>
          <w:bCs/>
        </w:rPr>
        <w:t xml:space="preserve">. </w:t>
      </w:r>
      <w:r w:rsidR="00F50DA2" w:rsidRPr="001D0086">
        <w:rPr>
          <w:rFonts w:ascii="Myriad Pro" w:hAnsi="Myriad Pro"/>
        </w:rPr>
        <w:t>S</w:t>
      </w:r>
      <w:r w:rsidRPr="001D0086">
        <w:rPr>
          <w:rFonts w:ascii="Myriad Pro" w:hAnsi="Myriad Pro"/>
        </w:rPr>
        <w:t>koraj polovic</w:t>
      </w:r>
      <w:r w:rsidR="00EC616A">
        <w:rPr>
          <w:rFonts w:ascii="Myriad Pro" w:hAnsi="Myriad Pro"/>
        </w:rPr>
        <w:t>a</w:t>
      </w:r>
      <w:r w:rsidRPr="001D0086">
        <w:rPr>
          <w:rFonts w:ascii="Myriad Pro" w:hAnsi="Myriad Pro"/>
        </w:rPr>
        <w:t xml:space="preserve"> vseh začetih stečajnih postopkov</w:t>
      </w:r>
      <w:r w:rsidR="00A830A3" w:rsidRPr="001D0086">
        <w:rPr>
          <w:rFonts w:ascii="Myriad Pro" w:hAnsi="Myriad Pro"/>
        </w:rPr>
        <w:t xml:space="preserve"> (46 %)</w:t>
      </w:r>
      <w:r w:rsidRPr="001D0086">
        <w:rPr>
          <w:rFonts w:ascii="Myriad Pro" w:hAnsi="Myriad Pro"/>
        </w:rPr>
        <w:t xml:space="preserve"> </w:t>
      </w:r>
      <w:r w:rsidR="00F50DA2" w:rsidRPr="001D0086">
        <w:rPr>
          <w:rFonts w:ascii="Myriad Pro" w:hAnsi="Myriad Pro"/>
        </w:rPr>
        <w:t>je bil</w:t>
      </w:r>
      <w:r w:rsidR="00EC616A">
        <w:rPr>
          <w:rFonts w:ascii="Myriad Pro" w:hAnsi="Myriad Pro"/>
        </w:rPr>
        <w:t>a</w:t>
      </w:r>
      <w:r w:rsidR="00F50DA2" w:rsidRPr="001D0086">
        <w:rPr>
          <w:rFonts w:ascii="Myriad Pro" w:hAnsi="Myriad Pro"/>
        </w:rPr>
        <w:t xml:space="preserve"> </w:t>
      </w:r>
      <w:r w:rsidRPr="001D0086">
        <w:rPr>
          <w:rFonts w:ascii="Myriad Pro" w:hAnsi="Myriad Pro"/>
        </w:rPr>
        <w:t>iz dejavnosti trgovine</w:t>
      </w:r>
      <w:r w:rsidR="00A830A3" w:rsidRPr="001D0086">
        <w:rPr>
          <w:rFonts w:ascii="Myriad Pro" w:hAnsi="Myriad Pro"/>
        </w:rPr>
        <w:t xml:space="preserve"> (24 %)</w:t>
      </w:r>
      <w:r w:rsidR="00F50DA2" w:rsidRPr="001D0086">
        <w:rPr>
          <w:rFonts w:ascii="Myriad Pro" w:hAnsi="Myriad Pro"/>
        </w:rPr>
        <w:t xml:space="preserve"> in gradbeništva (</w:t>
      </w:r>
      <w:r w:rsidR="00A830A3" w:rsidRPr="001D0086">
        <w:rPr>
          <w:rFonts w:ascii="Myriad Pro" w:hAnsi="Myriad Pro"/>
        </w:rPr>
        <w:t>22</w:t>
      </w:r>
      <w:r w:rsidR="00F50DA2" w:rsidRPr="001D0086">
        <w:rPr>
          <w:rFonts w:ascii="Myriad Pro" w:hAnsi="Myriad Pro"/>
        </w:rPr>
        <w:t xml:space="preserve"> %)</w:t>
      </w:r>
      <w:r w:rsidRPr="001D0086">
        <w:rPr>
          <w:rFonts w:ascii="Myriad Pro" w:hAnsi="Myriad Pro"/>
        </w:rPr>
        <w:t xml:space="preserve">. Zaradi insolventnosti in posledično stečaja je bilo </w:t>
      </w:r>
      <w:r w:rsidR="00E667D2" w:rsidRPr="001D0086">
        <w:rPr>
          <w:rFonts w:ascii="Myriad Pro" w:hAnsi="Myriad Pro"/>
        </w:rPr>
        <w:t xml:space="preserve">v letu 2022 </w:t>
      </w:r>
      <w:r w:rsidRPr="001D0086">
        <w:rPr>
          <w:rFonts w:ascii="Myriad Pro" w:hAnsi="Myriad Pro"/>
        </w:rPr>
        <w:t xml:space="preserve">iz poslovnega registra izbrisanih </w:t>
      </w:r>
      <w:r w:rsidR="00F50DA2" w:rsidRPr="001D0086">
        <w:rPr>
          <w:rFonts w:ascii="Myriad Pro" w:hAnsi="Myriad Pro"/>
        </w:rPr>
        <w:t>964</w:t>
      </w:r>
      <w:r w:rsidRPr="001D0086">
        <w:rPr>
          <w:rFonts w:ascii="Myriad Pro" w:hAnsi="Myriad Pro"/>
        </w:rPr>
        <w:t xml:space="preserve"> gospodarskih družb.</w:t>
      </w:r>
    </w:p>
    <w:p w14:paraId="30AEE2D3" w14:textId="77777777" w:rsidR="00DB7810" w:rsidRPr="001D0086" w:rsidRDefault="00DB7810" w:rsidP="00BC371D">
      <w:pPr>
        <w:pStyle w:val="BesediloUMAR"/>
        <w:rPr>
          <w:rFonts w:ascii="Myriad Pro" w:hAnsi="Myriad Pro"/>
        </w:rPr>
      </w:pPr>
    </w:p>
    <w:p w14:paraId="05DF58DE" w14:textId="77777777" w:rsidR="00DB7810" w:rsidRPr="001D0086" w:rsidRDefault="00DB7810" w:rsidP="00BC371D">
      <w:pPr>
        <w:pStyle w:val="BesediloUMAR"/>
        <w:rPr>
          <w:rFonts w:ascii="Myriad Pro" w:hAnsi="Myriad Pro"/>
        </w:rPr>
      </w:pPr>
    </w:p>
    <w:p w14:paraId="6BFD8FB4" w14:textId="77777777" w:rsidR="00435691" w:rsidRPr="001D0086" w:rsidRDefault="00435691" w:rsidP="00685F42">
      <w:pPr>
        <w:pStyle w:val="BesediloUMAR"/>
        <w:rPr>
          <w:rFonts w:ascii="Myriad Pro" w:hAnsi="Myriad Pro"/>
          <w:b/>
          <w:bCs/>
        </w:rPr>
      </w:pPr>
    </w:p>
    <w:p w14:paraId="3DC08EAB" w14:textId="748A1D12" w:rsidR="00685F42" w:rsidRPr="001D0086" w:rsidRDefault="00685F42" w:rsidP="004D3BA7">
      <w:pPr>
        <w:pStyle w:val="Caption"/>
      </w:pPr>
      <w:r w:rsidRPr="001D0086">
        <w:t xml:space="preserve">Slika </w:t>
      </w:r>
      <w:r w:rsidR="00AF0F50" w:rsidRPr="001D0086">
        <w:t>1</w:t>
      </w:r>
      <w:r w:rsidR="00DB7810" w:rsidRPr="001D0086">
        <w:t>0</w:t>
      </w:r>
      <w:r w:rsidRPr="001D0086">
        <w:t>: Število začetih stečajnih postopkov nad gospodarskimi družbami, po dejavnostih</w:t>
      </w:r>
    </w:p>
    <w:p w14:paraId="6A5AF18B" w14:textId="29D87B02" w:rsidR="0020703E" w:rsidRPr="004D3BA7" w:rsidRDefault="00925B0C" w:rsidP="00685F42">
      <w:pPr>
        <w:pStyle w:val="BesediloUMAR"/>
        <w:rPr>
          <w:rFonts w:ascii="Myriad Pro" w:hAnsi="Myriad Pro"/>
        </w:rPr>
      </w:pPr>
      <w:r w:rsidRPr="001D0086">
        <w:rPr>
          <w:rFonts w:ascii="Myriad Pro" w:hAnsi="Myriad Pro"/>
          <w:noProof/>
        </w:rPr>
        <w:drawing>
          <wp:inline distT="0" distB="0" distL="0" distR="0" wp14:anchorId="1711EA82" wp14:editId="599EE0CC">
            <wp:extent cx="5759450" cy="2101850"/>
            <wp:effectExtent l="0" t="0" r="0" b="0"/>
            <wp:docPr id="823219894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2101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50F86B6" w14:textId="70F3D08B" w:rsidR="004D3BA7" w:rsidRDefault="004D3BA7" w:rsidP="00685F42">
      <w:pPr>
        <w:pStyle w:val="BesediloUMAR"/>
        <w:rPr>
          <w:rFonts w:ascii="Myriad Pro" w:hAnsi="Myriad Pro"/>
          <w:sz w:val="14"/>
          <w:szCs w:val="14"/>
        </w:rPr>
      </w:pPr>
    </w:p>
    <w:p w14:paraId="54945603" w14:textId="77777777" w:rsidR="004D3BA7" w:rsidRPr="001D0086" w:rsidRDefault="004D3BA7" w:rsidP="00685F42">
      <w:pPr>
        <w:pStyle w:val="BesediloUMAR"/>
        <w:rPr>
          <w:rFonts w:ascii="Myriad Pro" w:hAnsi="Myriad Pro"/>
          <w:sz w:val="14"/>
          <w:szCs w:val="14"/>
        </w:rPr>
      </w:pPr>
    </w:p>
    <w:p w14:paraId="5B794B2B" w14:textId="59B4921F" w:rsidR="00426789" w:rsidRPr="001D0086" w:rsidRDefault="00DB7810" w:rsidP="00BC371D">
      <w:pPr>
        <w:pStyle w:val="BesediloUMAR"/>
        <w:rPr>
          <w:rFonts w:ascii="Myriad Pro" w:hAnsi="Myriad Pro"/>
        </w:rPr>
      </w:pPr>
      <w:r w:rsidRPr="001D0086">
        <w:rPr>
          <w:rFonts w:ascii="Myriad Pro" w:hAnsi="Myriad Pro"/>
          <w:b/>
          <w:bCs/>
        </w:rPr>
        <w:t>Št</w:t>
      </w:r>
      <w:r w:rsidR="0095498C" w:rsidRPr="001D0086">
        <w:rPr>
          <w:rFonts w:ascii="Myriad Pro" w:hAnsi="Myriad Pro"/>
          <w:b/>
          <w:bCs/>
        </w:rPr>
        <w:t>e</w:t>
      </w:r>
      <w:r w:rsidRPr="001D0086">
        <w:rPr>
          <w:rFonts w:ascii="Myriad Pro" w:hAnsi="Myriad Pro"/>
          <w:b/>
          <w:bCs/>
        </w:rPr>
        <w:t xml:space="preserve">vilo začetih stečajev nad samostojnimi podjetniki se zmanjšuje od leta 2015. </w:t>
      </w:r>
      <w:r w:rsidRPr="001D0086">
        <w:rPr>
          <w:rStyle w:val="BesediloNAPOVEDChar"/>
          <w:rFonts w:ascii="Myriad Pro" w:hAnsi="Myriad Pro"/>
        </w:rPr>
        <w:t xml:space="preserve">Število začetih stečajev nad samostojnimi podjetniki je bilo v letu 2022 skoraj za desetino </w:t>
      </w:r>
      <w:r w:rsidR="00EC616A">
        <w:rPr>
          <w:rStyle w:val="BesediloNAPOVEDChar"/>
          <w:rFonts w:ascii="Myriad Pro" w:hAnsi="Myriad Pro"/>
        </w:rPr>
        <w:t>manjše</w:t>
      </w:r>
      <w:r w:rsidRPr="001D0086">
        <w:rPr>
          <w:rStyle w:val="BesediloNAPOVEDChar"/>
          <w:rFonts w:ascii="Myriad Pro" w:hAnsi="Myriad Pro"/>
        </w:rPr>
        <w:t xml:space="preserve"> kot v predhodnem letu</w:t>
      </w:r>
      <w:r w:rsidRPr="001D0086">
        <w:rPr>
          <w:rFonts w:ascii="Myriad Pro" w:hAnsi="Myriad Pro"/>
        </w:rPr>
        <w:t xml:space="preserve"> in za 62 % manjše kot leta 2015, ko jih je bilo največ v zadnjih petn</w:t>
      </w:r>
      <w:r w:rsidR="006B639B" w:rsidRPr="001D0086">
        <w:rPr>
          <w:rFonts w:ascii="Myriad Pro" w:hAnsi="Myriad Pro"/>
        </w:rPr>
        <w:t>a</w:t>
      </w:r>
      <w:r w:rsidRPr="001D0086">
        <w:rPr>
          <w:rFonts w:ascii="Myriad Pro" w:hAnsi="Myriad Pro"/>
        </w:rPr>
        <w:t xml:space="preserve">jstih letih. Leta 2022 </w:t>
      </w:r>
      <w:r w:rsidRPr="00B210F8">
        <w:rPr>
          <w:rFonts w:ascii="Myriad Pro" w:hAnsi="Myriad Pro"/>
        </w:rPr>
        <w:t>je bil</w:t>
      </w:r>
      <w:r w:rsidR="00B210F8" w:rsidRPr="00B210F8">
        <w:rPr>
          <w:rFonts w:ascii="Myriad Pro" w:hAnsi="Myriad Pro"/>
        </w:rPr>
        <w:t>a</w:t>
      </w:r>
      <w:r w:rsidRPr="00B210F8">
        <w:rPr>
          <w:rFonts w:ascii="Myriad Pro" w:hAnsi="Myriad Pro"/>
        </w:rPr>
        <w:t xml:space="preserve"> več kot polovic</w:t>
      </w:r>
      <w:r w:rsidR="00B210F8" w:rsidRPr="00B210F8">
        <w:rPr>
          <w:rFonts w:ascii="Myriad Pro" w:hAnsi="Myriad Pro"/>
        </w:rPr>
        <w:t>a</w:t>
      </w:r>
      <w:r w:rsidRPr="00B210F8">
        <w:rPr>
          <w:rFonts w:ascii="Myriad Pro" w:hAnsi="Myriad Pro"/>
        </w:rPr>
        <w:t xml:space="preserve"> </w:t>
      </w:r>
      <w:r w:rsidRPr="001D0086">
        <w:rPr>
          <w:rFonts w:ascii="Myriad Pro" w:hAnsi="Myriad Pro"/>
        </w:rPr>
        <w:t>(62</w:t>
      </w:r>
      <w:r w:rsidR="006724E8">
        <w:rPr>
          <w:rFonts w:ascii="Myriad Pro" w:hAnsi="Myriad Pro"/>
        </w:rPr>
        <w:t xml:space="preserve"> </w:t>
      </w:r>
      <w:r w:rsidRPr="001D0086">
        <w:rPr>
          <w:rFonts w:ascii="Myriad Pro" w:hAnsi="Myriad Pro"/>
        </w:rPr>
        <w:t xml:space="preserve">%) </w:t>
      </w:r>
      <w:r w:rsidR="006724E8" w:rsidRPr="00B210F8">
        <w:rPr>
          <w:rFonts w:ascii="Myriad Pro" w:hAnsi="Myriad Pro"/>
        </w:rPr>
        <w:t>vseh</w:t>
      </w:r>
      <w:r w:rsidR="006724E8" w:rsidRPr="001D0086">
        <w:rPr>
          <w:rFonts w:ascii="Myriad Pro" w:hAnsi="Myriad Pro"/>
        </w:rPr>
        <w:t xml:space="preserve"> </w:t>
      </w:r>
      <w:r w:rsidRPr="001D0086">
        <w:rPr>
          <w:rFonts w:ascii="Myriad Pro" w:hAnsi="Myriad Pro"/>
        </w:rPr>
        <w:t>začetih stečajev v gradbeništvu</w:t>
      </w:r>
      <w:r w:rsidR="00247D49" w:rsidRPr="001D0086">
        <w:rPr>
          <w:rFonts w:ascii="Myriad Pro" w:hAnsi="Myriad Pro"/>
        </w:rPr>
        <w:t>.</w:t>
      </w:r>
      <w:r w:rsidRPr="001D0086">
        <w:rPr>
          <w:rFonts w:ascii="Myriad Pro" w:hAnsi="Myriad Pro"/>
        </w:rPr>
        <w:t xml:space="preserve"> Zaradi stečaja je bilo v letu 2022 iz poslovnega registra izbrisanih 68 samostojnih podjetnikov</w:t>
      </w:r>
      <w:r w:rsidR="00247D49" w:rsidRPr="001D0086">
        <w:rPr>
          <w:rFonts w:ascii="Myriad Pro" w:hAnsi="Myriad Pro"/>
        </w:rPr>
        <w:t>.</w:t>
      </w:r>
    </w:p>
    <w:p w14:paraId="67C53B03" w14:textId="0FC6B5F6" w:rsidR="00685F42" w:rsidRPr="001D0086" w:rsidRDefault="00685F42" w:rsidP="004D3BA7">
      <w:pPr>
        <w:pStyle w:val="Caption"/>
      </w:pPr>
      <w:r w:rsidRPr="001D0086">
        <w:lastRenderedPageBreak/>
        <w:t xml:space="preserve">Slika </w:t>
      </w:r>
      <w:r w:rsidR="00AF0F50" w:rsidRPr="001D0086">
        <w:t>1</w:t>
      </w:r>
      <w:r w:rsidR="00DB7810" w:rsidRPr="001D0086">
        <w:t>1</w:t>
      </w:r>
      <w:r w:rsidRPr="001D0086">
        <w:t>: Število začetih stečajnih postopkov nad samostojnimi podjetniki, po dejavnostih</w:t>
      </w:r>
    </w:p>
    <w:p w14:paraId="07915EC7" w14:textId="1159E669" w:rsidR="00685F42" w:rsidRPr="001D0086" w:rsidRDefault="00925B0C" w:rsidP="00685F42">
      <w:pPr>
        <w:pStyle w:val="BesediloUMAR"/>
        <w:rPr>
          <w:rFonts w:ascii="Myriad Pro" w:hAnsi="Myriad Pro"/>
        </w:rPr>
      </w:pPr>
      <w:r w:rsidRPr="001D0086">
        <w:rPr>
          <w:rFonts w:ascii="Myriad Pro" w:hAnsi="Myriad Pro"/>
          <w:noProof/>
        </w:rPr>
        <w:drawing>
          <wp:inline distT="0" distB="0" distL="0" distR="0" wp14:anchorId="45117819" wp14:editId="616B644C">
            <wp:extent cx="5759450" cy="2108835"/>
            <wp:effectExtent l="0" t="0" r="0" b="5715"/>
            <wp:docPr id="447911926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21088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E36160" w14:textId="77777777" w:rsidR="00692712" w:rsidRPr="004D3BA7" w:rsidRDefault="00692712" w:rsidP="004D3BA7">
      <w:pPr>
        <w:pStyle w:val="BesediloUMAR"/>
      </w:pPr>
    </w:p>
    <w:p w14:paraId="50CE7684" w14:textId="7F5691B7" w:rsidR="004D3BA7" w:rsidRDefault="004D3BA7">
      <w:pPr>
        <w:spacing w:after="0" w:line="240" w:lineRule="auto"/>
        <w:rPr>
          <w:sz w:val="20"/>
        </w:rPr>
      </w:pPr>
      <w:r>
        <w:br w:type="page"/>
      </w:r>
    </w:p>
    <w:p w14:paraId="4C177FD5" w14:textId="32448D4D" w:rsidR="00A728FF" w:rsidRPr="001D0086" w:rsidRDefault="00FB72D5" w:rsidP="004D3BA7">
      <w:pPr>
        <w:pStyle w:val="Heading1"/>
        <w:numPr>
          <w:ilvl w:val="0"/>
          <w:numId w:val="9"/>
        </w:numPr>
      </w:pPr>
      <w:r w:rsidRPr="004D3BA7">
        <w:lastRenderedPageBreak/>
        <w:t>Sklepne</w:t>
      </w:r>
      <w:r w:rsidRPr="001D0086">
        <w:t xml:space="preserve"> misli</w:t>
      </w:r>
    </w:p>
    <w:p w14:paraId="0280D991" w14:textId="77777777" w:rsidR="00DB7810" w:rsidRPr="001D0086" w:rsidRDefault="00DB7810" w:rsidP="00DB7810">
      <w:pPr>
        <w:pStyle w:val="BesediloUMAR"/>
        <w:rPr>
          <w:rFonts w:ascii="Myriad Pro" w:hAnsi="Myriad Pro"/>
        </w:rPr>
      </w:pPr>
    </w:p>
    <w:p w14:paraId="4CA19E4A" w14:textId="6EE7D51E" w:rsidR="00DB7810" w:rsidRPr="002C7196" w:rsidRDefault="006521BA" w:rsidP="00DB7810">
      <w:pPr>
        <w:spacing w:after="0" w:line="276" w:lineRule="auto"/>
        <w:jc w:val="both"/>
        <w:rPr>
          <w:rFonts w:ascii="Myriad Pro" w:hAnsi="Myriad Pro" w:cs="Arial"/>
          <w:iCs/>
          <w:sz w:val="20"/>
          <w:szCs w:val="20"/>
        </w:rPr>
      </w:pPr>
      <w:r w:rsidRPr="001D0086">
        <w:rPr>
          <w:rStyle w:val="VodilnistavekUMAR"/>
          <w:rFonts w:ascii="Myriad Pro" w:hAnsi="Myriad Pro"/>
          <w:sz w:val="20"/>
        </w:rPr>
        <w:t>Kriz</w:t>
      </w:r>
      <w:r w:rsidR="002059BE" w:rsidRPr="001D0086">
        <w:rPr>
          <w:rStyle w:val="VodilnistavekUMAR"/>
          <w:rFonts w:ascii="Myriad Pro" w:hAnsi="Myriad Pro"/>
          <w:sz w:val="20"/>
        </w:rPr>
        <w:t>a</w:t>
      </w:r>
      <w:r w:rsidRPr="001D0086">
        <w:rPr>
          <w:rStyle w:val="VodilnistavekUMAR"/>
          <w:rFonts w:ascii="Myriad Pro" w:hAnsi="Myriad Pro"/>
          <w:sz w:val="20"/>
        </w:rPr>
        <w:t xml:space="preserve"> zaradi </w:t>
      </w:r>
      <w:r w:rsidR="008D2938" w:rsidRPr="001D0086">
        <w:rPr>
          <w:rStyle w:val="VodilnistavekUMAR"/>
          <w:rFonts w:ascii="Myriad Pro" w:hAnsi="Myriad Pro"/>
          <w:sz w:val="20"/>
        </w:rPr>
        <w:t xml:space="preserve">epidemije </w:t>
      </w:r>
      <w:r w:rsidRPr="001D0086">
        <w:rPr>
          <w:rStyle w:val="VodilnistavekUMAR"/>
          <w:rFonts w:ascii="Myriad Pro" w:hAnsi="Myriad Pro"/>
          <w:sz w:val="20"/>
        </w:rPr>
        <w:t>covida-19</w:t>
      </w:r>
      <w:r w:rsidR="002059BE" w:rsidRPr="001D0086">
        <w:rPr>
          <w:rStyle w:val="VodilnistavekUMAR"/>
          <w:rFonts w:ascii="Myriad Pro" w:hAnsi="Myriad Pro"/>
          <w:sz w:val="20"/>
        </w:rPr>
        <w:t xml:space="preserve"> </w:t>
      </w:r>
      <w:r w:rsidR="00DB7810" w:rsidRPr="001D0086">
        <w:rPr>
          <w:rStyle w:val="VodilnistavekUMAR"/>
          <w:rFonts w:ascii="Myriad Pro" w:hAnsi="Myriad Pro"/>
          <w:sz w:val="20"/>
          <w:szCs w:val="20"/>
        </w:rPr>
        <w:t xml:space="preserve">je poslabšala poslovanje gospodarskih družb, število njihovih stečajev pa se </w:t>
      </w:r>
      <w:r w:rsidR="000F7D1E" w:rsidRPr="001D0086">
        <w:rPr>
          <w:rStyle w:val="VodilnistavekUMAR"/>
          <w:rFonts w:ascii="Myriad Pro" w:hAnsi="Myriad Pro"/>
          <w:sz w:val="20"/>
          <w:szCs w:val="20"/>
        </w:rPr>
        <w:t xml:space="preserve">je </w:t>
      </w:r>
      <w:r w:rsidR="00DB7810" w:rsidRPr="001D0086">
        <w:rPr>
          <w:rStyle w:val="VodilnistavekUMAR"/>
          <w:rFonts w:ascii="Myriad Pro" w:hAnsi="Myriad Pro"/>
          <w:sz w:val="20"/>
          <w:szCs w:val="20"/>
        </w:rPr>
        <w:t xml:space="preserve">zaradi </w:t>
      </w:r>
      <w:r w:rsidR="000F7D1E" w:rsidRPr="001D0086">
        <w:rPr>
          <w:rStyle w:val="VodilnistavekUMAR"/>
          <w:rFonts w:ascii="Myriad Pro" w:hAnsi="Myriad Pro"/>
          <w:sz w:val="20"/>
          <w:szCs w:val="20"/>
        </w:rPr>
        <w:t>državnih ukrepo</w:t>
      </w:r>
      <w:r w:rsidR="00DB7810" w:rsidRPr="001D0086">
        <w:rPr>
          <w:rStyle w:val="VodilnistavekUMAR"/>
          <w:rFonts w:ascii="Myriad Pro" w:hAnsi="Myriad Pro"/>
          <w:sz w:val="20"/>
          <w:szCs w:val="20"/>
        </w:rPr>
        <w:t>v in nedelovanja sodišč med epidemijo v let</w:t>
      </w:r>
      <w:r w:rsidR="000F7D1E" w:rsidRPr="001D0086">
        <w:rPr>
          <w:rStyle w:val="VodilnistavekUMAR"/>
          <w:rFonts w:ascii="Myriad Pro" w:hAnsi="Myriad Pro"/>
          <w:sz w:val="20"/>
          <w:szCs w:val="20"/>
        </w:rPr>
        <w:t>ih</w:t>
      </w:r>
      <w:r w:rsidR="00DB7810" w:rsidRPr="001D0086">
        <w:rPr>
          <w:rStyle w:val="VodilnistavekUMAR"/>
          <w:rFonts w:ascii="Myriad Pro" w:hAnsi="Myriad Pro"/>
          <w:sz w:val="20"/>
          <w:szCs w:val="20"/>
        </w:rPr>
        <w:t xml:space="preserve"> 2020 in 2021 zmanjšal</w:t>
      </w:r>
      <w:r w:rsidR="000F7D1E" w:rsidRPr="001D0086">
        <w:rPr>
          <w:rStyle w:val="VodilnistavekUMAR"/>
          <w:rFonts w:ascii="Myriad Pro" w:hAnsi="Myriad Pro"/>
          <w:sz w:val="20"/>
          <w:szCs w:val="20"/>
        </w:rPr>
        <w:t>o</w:t>
      </w:r>
      <w:r w:rsidR="00DB7810" w:rsidRPr="001D0086">
        <w:rPr>
          <w:rStyle w:val="VodilnistavekUMAR"/>
          <w:rFonts w:ascii="Myriad Pro" w:hAnsi="Myriad Pro"/>
          <w:sz w:val="20"/>
          <w:szCs w:val="20"/>
        </w:rPr>
        <w:t xml:space="preserve">. </w:t>
      </w:r>
      <w:r w:rsidR="00DB7810" w:rsidRPr="001D0086">
        <w:rPr>
          <w:rFonts w:ascii="Myriad Pro" w:hAnsi="Myriad Pro"/>
          <w:sz w:val="20"/>
          <w:szCs w:val="20"/>
        </w:rPr>
        <w:t>Kazalniki uspešnosti poslovanja gospodarskih družb so se leta 2020 zaradi epidemije večinoma poslabšali</w:t>
      </w:r>
      <w:r w:rsidR="00DB7810" w:rsidRPr="001D0086">
        <w:rPr>
          <w:rStyle w:val="FootnoteReference"/>
          <w:sz w:val="20"/>
          <w:szCs w:val="20"/>
        </w:rPr>
        <w:footnoteReference w:id="14"/>
      </w:r>
      <w:r w:rsidR="00DB7810" w:rsidRPr="001D0086">
        <w:rPr>
          <w:rFonts w:ascii="Myriad Pro" w:hAnsi="Myriad Pro"/>
          <w:sz w:val="20"/>
          <w:szCs w:val="20"/>
        </w:rPr>
        <w:t xml:space="preserve">, a </w:t>
      </w:r>
      <w:r w:rsidR="00E33849" w:rsidRPr="001D0086">
        <w:rPr>
          <w:rFonts w:ascii="Myriad Pro" w:hAnsi="Myriad Pro"/>
          <w:sz w:val="20"/>
          <w:szCs w:val="20"/>
        </w:rPr>
        <w:t xml:space="preserve">precej </w:t>
      </w:r>
      <w:r w:rsidR="00DB7810" w:rsidRPr="001D0086">
        <w:rPr>
          <w:rFonts w:ascii="Myriad Pro" w:hAnsi="Myriad Pro"/>
          <w:sz w:val="20"/>
          <w:szCs w:val="20"/>
        </w:rPr>
        <w:t>manj kot bi se brez ukrepov države.</w:t>
      </w:r>
      <w:r w:rsidR="00DB7810" w:rsidRPr="001D0086">
        <w:rPr>
          <w:rFonts w:ascii="Myriad Pro" w:hAnsi="Myriad Pro"/>
          <w:b/>
          <w:bCs/>
          <w:sz w:val="20"/>
          <w:szCs w:val="20"/>
        </w:rPr>
        <w:t xml:space="preserve"> </w:t>
      </w:r>
      <w:r w:rsidR="00DB7810" w:rsidRPr="001D0086">
        <w:rPr>
          <w:rFonts w:ascii="Myriad Pro" w:hAnsi="Myriad Pro"/>
          <w:sz w:val="20"/>
          <w:szCs w:val="20"/>
        </w:rPr>
        <w:t xml:space="preserve">Ukrepi so pripomogli, da se je neto čisti dobiček gospodarskih družb, kljub znižanju, ohranil na </w:t>
      </w:r>
      <w:r w:rsidR="001C3B41" w:rsidRPr="001D0086">
        <w:rPr>
          <w:rFonts w:ascii="Myriad Pro" w:hAnsi="Myriad Pro"/>
          <w:sz w:val="20"/>
          <w:szCs w:val="20"/>
        </w:rPr>
        <w:t xml:space="preserve">razmeroma </w:t>
      </w:r>
      <w:r w:rsidR="00DB7810" w:rsidRPr="001D0086">
        <w:rPr>
          <w:rFonts w:ascii="Myriad Pro" w:hAnsi="Myriad Pro"/>
          <w:sz w:val="20"/>
          <w:szCs w:val="20"/>
        </w:rPr>
        <w:t>visoki ravni in je dosegel 2.806 mio EUR. Število poslovnih subjektov v Sloveniji je v obdobju 2006–2022 naraščalo in se je povečevalo tudi v obdobju</w:t>
      </w:r>
      <w:r w:rsidR="00562993" w:rsidRPr="001D0086">
        <w:rPr>
          <w:rFonts w:ascii="Myriad Pro" w:hAnsi="Myriad Pro"/>
          <w:sz w:val="20"/>
          <w:szCs w:val="20"/>
        </w:rPr>
        <w:t xml:space="preserve"> </w:t>
      </w:r>
      <w:r w:rsidR="00FC6938" w:rsidRPr="001D0086">
        <w:rPr>
          <w:rFonts w:ascii="Myriad Pro" w:hAnsi="Myriad Pro"/>
          <w:sz w:val="20"/>
          <w:szCs w:val="20"/>
        </w:rPr>
        <w:t xml:space="preserve">krize zaradi </w:t>
      </w:r>
      <w:r w:rsidR="00783EFD" w:rsidRPr="001D0086">
        <w:rPr>
          <w:rFonts w:ascii="Myriad Pro" w:hAnsi="Myriad Pro"/>
          <w:sz w:val="20"/>
          <w:szCs w:val="20"/>
        </w:rPr>
        <w:t xml:space="preserve">epidemije </w:t>
      </w:r>
      <w:r w:rsidR="00FC6938" w:rsidRPr="001D0086">
        <w:rPr>
          <w:rFonts w:ascii="Myriad Pro" w:hAnsi="Myriad Pro"/>
          <w:sz w:val="20"/>
          <w:szCs w:val="20"/>
        </w:rPr>
        <w:t>covida-19</w:t>
      </w:r>
      <w:r w:rsidR="00DB7810" w:rsidRPr="001D0086">
        <w:rPr>
          <w:rFonts w:ascii="Myriad Pro" w:hAnsi="Myriad Pro"/>
          <w:sz w:val="20"/>
          <w:szCs w:val="20"/>
        </w:rPr>
        <w:t xml:space="preserve">. Število stečajev poslovnih subjektov se je v drugem četrtletju 2020 močno zmanjšalo in kljub povečanju v letih 2021 in 2022 v Sloveniji ostaja manjše kot pred epidemijo, kar pa ne velja za povprečje EU. </w:t>
      </w:r>
      <w:r w:rsidR="00DB7810" w:rsidRPr="002C7196">
        <w:rPr>
          <w:rFonts w:ascii="Myriad Pro" w:hAnsi="Myriad Pro" w:cs="Arial"/>
          <w:iCs/>
          <w:sz w:val="20"/>
          <w:szCs w:val="20"/>
        </w:rPr>
        <w:t xml:space="preserve">Manjše število stečajev kot pred korona krizo lahko med drugim kaže, da so se gospodarski subjekti ob podpori države </w:t>
      </w:r>
      <w:r w:rsidR="00C07EBC" w:rsidRPr="002C7196">
        <w:rPr>
          <w:rFonts w:ascii="Myriad Pro" w:hAnsi="Myriad Pro" w:cs="Arial"/>
          <w:iCs/>
          <w:sz w:val="20"/>
          <w:szCs w:val="20"/>
        </w:rPr>
        <w:t xml:space="preserve">na krizo zaradi epidemije covida-19 </w:t>
      </w:r>
      <w:r w:rsidR="00DB7810" w:rsidRPr="002C7196">
        <w:rPr>
          <w:rFonts w:ascii="Myriad Pro" w:hAnsi="Myriad Pro" w:cs="Arial"/>
          <w:iCs/>
          <w:sz w:val="20"/>
          <w:szCs w:val="20"/>
        </w:rPr>
        <w:t>dobro prilagodili.</w:t>
      </w:r>
    </w:p>
    <w:p w14:paraId="4EE7DCBA" w14:textId="77777777" w:rsidR="00E34843" w:rsidRPr="001D0086" w:rsidRDefault="00E34843" w:rsidP="00DB7810">
      <w:pPr>
        <w:spacing w:after="0" w:line="276" w:lineRule="auto"/>
        <w:jc w:val="both"/>
        <w:rPr>
          <w:rStyle w:val="VodilnistavekUMAR"/>
          <w:rFonts w:ascii="Myriad Pro" w:hAnsi="Myriad Pro"/>
          <w:sz w:val="20"/>
          <w:szCs w:val="20"/>
        </w:rPr>
      </w:pPr>
    </w:p>
    <w:p w14:paraId="67597298" w14:textId="24182B82" w:rsidR="00DB7810" w:rsidRPr="001D0086" w:rsidRDefault="006019B5" w:rsidP="00DB7810">
      <w:pPr>
        <w:pStyle w:val="BesediloUMAR"/>
        <w:rPr>
          <w:rFonts w:ascii="Myriad Pro" w:hAnsi="Myriad Pro" w:cs="Arial"/>
          <w:bCs/>
          <w:iCs/>
          <w:szCs w:val="20"/>
        </w:rPr>
      </w:pPr>
      <w:r w:rsidRPr="001D0086">
        <w:rPr>
          <w:rFonts w:ascii="Myriad Pro" w:hAnsi="Myriad Pro" w:cs="Arial"/>
          <w:b/>
          <w:iCs/>
          <w:szCs w:val="20"/>
        </w:rPr>
        <w:t xml:space="preserve">Kriza zaradi </w:t>
      </w:r>
      <w:r w:rsidR="008442C5" w:rsidRPr="001D0086">
        <w:rPr>
          <w:rFonts w:ascii="Myriad Pro" w:hAnsi="Myriad Pro" w:cs="Arial"/>
          <w:b/>
          <w:iCs/>
          <w:szCs w:val="20"/>
        </w:rPr>
        <w:t xml:space="preserve">epidemije </w:t>
      </w:r>
      <w:r w:rsidRPr="001D0086">
        <w:rPr>
          <w:rFonts w:ascii="Myriad Pro" w:hAnsi="Myriad Pro" w:cs="Arial"/>
          <w:b/>
          <w:iCs/>
          <w:szCs w:val="20"/>
        </w:rPr>
        <w:t>covida-19</w:t>
      </w:r>
      <w:r w:rsidR="00DB7810" w:rsidRPr="001D0086">
        <w:rPr>
          <w:rFonts w:ascii="Myriad Pro" w:hAnsi="Myriad Pro" w:cs="Arial"/>
          <w:b/>
          <w:iCs/>
          <w:szCs w:val="20"/>
        </w:rPr>
        <w:t xml:space="preserve"> je najbolj prizadela storitvene dejavn</w:t>
      </w:r>
      <w:r w:rsidR="000F7D1E" w:rsidRPr="001D0086">
        <w:rPr>
          <w:rFonts w:ascii="Myriad Pro" w:hAnsi="Myriad Pro" w:cs="Arial"/>
          <w:b/>
          <w:iCs/>
          <w:szCs w:val="20"/>
        </w:rPr>
        <w:t>o</w:t>
      </w:r>
      <w:r w:rsidR="00DB7810" w:rsidRPr="001D0086">
        <w:rPr>
          <w:rFonts w:ascii="Myriad Pro" w:hAnsi="Myriad Pro" w:cs="Arial"/>
          <w:b/>
          <w:iCs/>
          <w:szCs w:val="20"/>
        </w:rPr>
        <w:t xml:space="preserve">sti, kjer deluje velik del samostojnih podjetnikov. </w:t>
      </w:r>
      <w:r w:rsidR="008442C5" w:rsidRPr="001D0086">
        <w:rPr>
          <w:rFonts w:ascii="Myriad Pro" w:hAnsi="Myriad Pro" w:cs="Arial"/>
          <w:iCs/>
          <w:szCs w:val="20"/>
        </w:rPr>
        <w:t xml:space="preserve">Epidemija covida-19 </w:t>
      </w:r>
      <w:r w:rsidR="00DB7810" w:rsidRPr="001D0086">
        <w:rPr>
          <w:rFonts w:ascii="Myriad Pro" w:hAnsi="Myriad Pro" w:cs="Arial"/>
          <w:bCs/>
          <w:iCs/>
          <w:szCs w:val="20"/>
        </w:rPr>
        <w:t xml:space="preserve">in sprejeti zajezitveni ukrepi prepovedi oziroma oteženega delovanja vrste gospodarskih dejavnosti </w:t>
      </w:r>
      <w:r w:rsidR="003B0384" w:rsidRPr="001D0086">
        <w:rPr>
          <w:rFonts w:ascii="Myriad Pro" w:hAnsi="Myriad Pro" w:cs="Arial"/>
          <w:bCs/>
          <w:iCs/>
          <w:szCs w:val="20"/>
        </w:rPr>
        <w:t>so</w:t>
      </w:r>
      <w:r w:rsidR="000F7D1E" w:rsidRPr="001D0086">
        <w:rPr>
          <w:rFonts w:ascii="Myriad Pro" w:hAnsi="Myriad Pro" w:cs="Arial"/>
          <w:bCs/>
          <w:iCs/>
          <w:szCs w:val="20"/>
        </w:rPr>
        <w:t xml:space="preserve"> </w:t>
      </w:r>
      <w:r w:rsidR="00DB7810" w:rsidRPr="001D0086">
        <w:rPr>
          <w:rFonts w:ascii="Myriad Pro" w:hAnsi="Myriad Pro" w:cs="Arial"/>
          <w:bCs/>
          <w:iCs/>
          <w:szCs w:val="20"/>
        </w:rPr>
        <w:t>v let</w:t>
      </w:r>
      <w:r w:rsidR="000F7D1E" w:rsidRPr="001D0086">
        <w:rPr>
          <w:rFonts w:ascii="Myriad Pro" w:hAnsi="Myriad Pro" w:cs="Arial"/>
          <w:bCs/>
          <w:iCs/>
          <w:szCs w:val="20"/>
        </w:rPr>
        <w:t>ih</w:t>
      </w:r>
      <w:r w:rsidR="00DB7810" w:rsidRPr="001D0086">
        <w:rPr>
          <w:rFonts w:ascii="Myriad Pro" w:hAnsi="Myriad Pro" w:cs="Arial"/>
          <w:bCs/>
          <w:iCs/>
          <w:szCs w:val="20"/>
        </w:rPr>
        <w:t xml:space="preserve"> 2020 in 2021</w:t>
      </w:r>
      <w:r w:rsidR="00DB7810" w:rsidRPr="001D0086">
        <w:rPr>
          <w:rFonts w:ascii="Myriad Pro" w:hAnsi="Myriad Pro"/>
          <w:szCs w:val="20"/>
        </w:rPr>
        <w:t xml:space="preserve"> </w:t>
      </w:r>
      <w:r w:rsidR="00DB7810" w:rsidRPr="001D0086">
        <w:rPr>
          <w:rFonts w:ascii="Myriad Pro" w:hAnsi="Myriad Pro" w:cs="Arial"/>
          <w:bCs/>
          <w:iCs/>
          <w:szCs w:val="20"/>
        </w:rPr>
        <w:t>bistveno bolj prizadel</w:t>
      </w:r>
      <w:r w:rsidR="003B0384" w:rsidRPr="001D0086">
        <w:rPr>
          <w:rFonts w:ascii="Myriad Pro" w:hAnsi="Myriad Pro" w:cs="Arial"/>
          <w:bCs/>
          <w:iCs/>
          <w:szCs w:val="20"/>
        </w:rPr>
        <w:t>i</w:t>
      </w:r>
      <w:r w:rsidR="00DB7810" w:rsidRPr="001D0086">
        <w:rPr>
          <w:rFonts w:ascii="Myriad Pro" w:hAnsi="Myriad Pro" w:cs="Arial"/>
          <w:bCs/>
          <w:iCs/>
          <w:szCs w:val="20"/>
        </w:rPr>
        <w:t xml:space="preserve"> storitveni sektor in samostojne podjetnike (tržne storitvene dejavnosti </w:t>
      </w:r>
      <w:r w:rsidR="003B0384" w:rsidRPr="001D0086">
        <w:rPr>
          <w:rFonts w:ascii="Myriad Pro" w:hAnsi="Myriad Pro" w:cs="Arial"/>
          <w:bCs/>
          <w:iCs/>
          <w:szCs w:val="20"/>
        </w:rPr>
        <w:t>–</w:t>
      </w:r>
      <w:r w:rsidR="00DB7810" w:rsidRPr="001D0086">
        <w:rPr>
          <w:rFonts w:ascii="Myriad Pro" w:hAnsi="Myriad Pro" w:cs="Arial"/>
          <w:bCs/>
          <w:iCs/>
          <w:szCs w:val="20"/>
        </w:rPr>
        <w:t xml:space="preserve"> najbolj gostinstvo, druge raznovrstne poslovne dejavnosti ter kulturne, razvedrilne in rekreacijske dejavnosti).</w:t>
      </w:r>
      <w:r w:rsidR="000F7D1E" w:rsidRPr="001D0086">
        <w:rPr>
          <w:rFonts w:ascii="Myriad Pro" w:hAnsi="Myriad Pro" w:cs="Arial"/>
          <w:bCs/>
          <w:iCs/>
          <w:szCs w:val="20"/>
        </w:rPr>
        <w:t xml:space="preserve"> </w:t>
      </w:r>
      <w:r w:rsidR="00DB7810" w:rsidRPr="001D0086">
        <w:rPr>
          <w:rFonts w:ascii="Myriad Pro" w:hAnsi="Myriad Pro" w:cs="Arial"/>
          <w:bCs/>
          <w:iCs/>
          <w:szCs w:val="20"/>
        </w:rPr>
        <w:t>V letih 2020 in 2021 se je zaradi dobro ciljanih vladnih ukrepov, finančne stabilnosti in dobrih poslovnih rezultatov celotnega podjetniškega sektorja v preteklih letih število začetih stečajnih postopkov zmanjšalo, propadla pa so predvsem mala in mikro podjetja z nižjimi prihodki, manjšim premoženjem in manj zaposleni</w:t>
      </w:r>
      <w:r w:rsidR="003B0384" w:rsidRPr="001D0086">
        <w:rPr>
          <w:rFonts w:ascii="Myriad Pro" w:hAnsi="Myriad Pro" w:cs="Arial"/>
          <w:bCs/>
          <w:iCs/>
          <w:szCs w:val="20"/>
        </w:rPr>
        <w:t>mi</w:t>
      </w:r>
      <w:r w:rsidR="00DB7810" w:rsidRPr="001D0086">
        <w:rPr>
          <w:rFonts w:ascii="Myriad Pro" w:hAnsi="Myriad Pro" w:cs="Arial"/>
          <w:bCs/>
          <w:iCs/>
          <w:szCs w:val="20"/>
        </w:rPr>
        <w:t xml:space="preserve">. </w:t>
      </w:r>
    </w:p>
    <w:p w14:paraId="6D8E1ED6" w14:textId="77777777" w:rsidR="00DB7810" w:rsidRPr="001D0086" w:rsidRDefault="00DB7810" w:rsidP="00DB7810">
      <w:pPr>
        <w:pStyle w:val="BesediloUMAR"/>
        <w:rPr>
          <w:rFonts w:ascii="Myriad Pro" w:hAnsi="Myriad Pro"/>
          <w:szCs w:val="20"/>
        </w:rPr>
      </w:pPr>
    </w:p>
    <w:p w14:paraId="0041EDFC" w14:textId="77777777" w:rsidR="00DB7810" w:rsidRPr="001D0086" w:rsidRDefault="00DB7810" w:rsidP="00DB7810">
      <w:pPr>
        <w:pStyle w:val="BesediloUMAR"/>
        <w:rPr>
          <w:rFonts w:ascii="Myriad Pro" w:hAnsi="Myriad Pro"/>
          <w:szCs w:val="20"/>
        </w:rPr>
      </w:pPr>
    </w:p>
    <w:p w14:paraId="7C5381EF" w14:textId="77777777" w:rsidR="00DB7810" w:rsidRPr="001D0086" w:rsidRDefault="00DB7810" w:rsidP="00DB7810">
      <w:pPr>
        <w:pStyle w:val="BesediloUMAR"/>
        <w:rPr>
          <w:rFonts w:ascii="Myriad Pro" w:hAnsi="Myriad Pro"/>
          <w:szCs w:val="20"/>
        </w:rPr>
      </w:pPr>
    </w:p>
    <w:p w14:paraId="39015CCA" w14:textId="663C0E1A" w:rsidR="00426789" w:rsidRPr="001D0086" w:rsidRDefault="00426789" w:rsidP="00DB7810">
      <w:pPr>
        <w:pStyle w:val="BesediloUMAR"/>
        <w:rPr>
          <w:rFonts w:ascii="Myriad Pro" w:hAnsi="Myriad Pro" w:cs="Arial"/>
          <w:bCs/>
          <w:iCs/>
          <w:szCs w:val="20"/>
        </w:rPr>
      </w:pPr>
    </w:p>
    <w:p w14:paraId="440121CA" w14:textId="77777777" w:rsidR="00426789" w:rsidRPr="001D0086" w:rsidRDefault="00426789" w:rsidP="00BA6005">
      <w:pPr>
        <w:pStyle w:val="BesediloUMAR"/>
        <w:rPr>
          <w:rFonts w:ascii="Myriad Pro" w:hAnsi="Myriad Pro" w:cs="Arial"/>
          <w:bCs/>
          <w:iCs/>
          <w:szCs w:val="20"/>
        </w:rPr>
      </w:pPr>
    </w:p>
    <w:p w14:paraId="38FB6F7E" w14:textId="77777777" w:rsidR="00426789" w:rsidRPr="001D0086" w:rsidRDefault="00426789" w:rsidP="00BA6005">
      <w:pPr>
        <w:pStyle w:val="BesediloUMAR"/>
        <w:rPr>
          <w:rFonts w:ascii="Myriad Pro" w:hAnsi="Myriad Pro" w:cs="Arial"/>
          <w:bCs/>
          <w:iCs/>
          <w:szCs w:val="20"/>
        </w:rPr>
      </w:pPr>
    </w:p>
    <w:p w14:paraId="5A34F56E" w14:textId="77777777" w:rsidR="00426789" w:rsidRPr="001D0086" w:rsidRDefault="00426789" w:rsidP="00BA6005">
      <w:pPr>
        <w:pStyle w:val="BesediloUMAR"/>
        <w:rPr>
          <w:rFonts w:ascii="Myriad Pro" w:hAnsi="Myriad Pro" w:cs="Arial"/>
          <w:bCs/>
          <w:iCs/>
          <w:szCs w:val="20"/>
        </w:rPr>
      </w:pPr>
    </w:p>
    <w:p w14:paraId="0A33E220" w14:textId="77777777" w:rsidR="00426789" w:rsidRPr="001D0086" w:rsidRDefault="00426789" w:rsidP="00BA6005">
      <w:pPr>
        <w:pStyle w:val="BesediloUMAR"/>
        <w:rPr>
          <w:rFonts w:ascii="Myriad Pro" w:hAnsi="Myriad Pro" w:cs="Arial"/>
          <w:bCs/>
          <w:iCs/>
          <w:szCs w:val="20"/>
        </w:rPr>
      </w:pPr>
    </w:p>
    <w:p w14:paraId="7A323137" w14:textId="77777777" w:rsidR="00426789" w:rsidRPr="001D0086" w:rsidRDefault="00426789" w:rsidP="00BA6005">
      <w:pPr>
        <w:pStyle w:val="BesediloUMAR"/>
        <w:rPr>
          <w:rFonts w:ascii="Myriad Pro" w:hAnsi="Myriad Pro" w:cs="Arial"/>
          <w:bCs/>
          <w:iCs/>
          <w:szCs w:val="20"/>
        </w:rPr>
      </w:pPr>
    </w:p>
    <w:p w14:paraId="2589B35C" w14:textId="77777777" w:rsidR="00426789" w:rsidRPr="001D0086" w:rsidRDefault="00426789" w:rsidP="00BA6005">
      <w:pPr>
        <w:pStyle w:val="BesediloUMAR"/>
        <w:rPr>
          <w:rFonts w:ascii="Myriad Pro" w:hAnsi="Myriad Pro" w:cs="Arial"/>
          <w:bCs/>
          <w:iCs/>
          <w:szCs w:val="20"/>
        </w:rPr>
      </w:pPr>
    </w:p>
    <w:p w14:paraId="15A27061" w14:textId="77777777" w:rsidR="00426789" w:rsidRPr="001D0086" w:rsidRDefault="00426789" w:rsidP="00BA6005">
      <w:pPr>
        <w:pStyle w:val="BesediloUMAR"/>
        <w:rPr>
          <w:rFonts w:ascii="Myriad Pro" w:hAnsi="Myriad Pro" w:cs="Arial"/>
          <w:bCs/>
          <w:iCs/>
          <w:szCs w:val="20"/>
        </w:rPr>
      </w:pPr>
    </w:p>
    <w:p w14:paraId="79936A1D" w14:textId="77777777" w:rsidR="00426789" w:rsidRPr="001D0086" w:rsidRDefault="00426789" w:rsidP="00BA6005">
      <w:pPr>
        <w:pStyle w:val="BesediloUMAR"/>
        <w:rPr>
          <w:rFonts w:ascii="Myriad Pro" w:hAnsi="Myriad Pro" w:cs="Arial"/>
          <w:bCs/>
          <w:iCs/>
          <w:szCs w:val="20"/>
        </w:rPr>
      </w:pPr>
    </w:p>
    <w:p w14:paraId="619DAC64" w14:textId="77777777" w:rsidR="00426789" w:rsidRPr="001D0086" w:rsidRDefault="00426789" w:rsidP="00BA6005">
      <w:pPr>
        <w:pStyle w:val="BesediloUMAR"/>
        <w:rPr>
          <w:rFonts w:ascii="Myriad Pro" w:hAnsi="Myriad Pro" w:cs="Arial"/>
          <w:bCs/>
          <w:iCs/>
          <w:szCs w:val="20"/>
        </w:rPr>
      </w:pPr>
    </w:p>
    <w:p w14:paraId="793750B5" w14:textId="77777777" w:rsidR="00426789" w:rsidRPr="001D0086" w:rsidRDefault="00426789" w:rsidP="00BA6005">
      <w:pPr>
        <w:pStyle w:val="BesediloUMAR"/>
        <w:rPr>
          <w:rFonts w:ascii="Myriad Pro" w:hAnsi="Myriad Pro" w:cs="Arial"/>
          <w:bCs/>
          <w:iCs/>
          <w:szCs w:val="20"/>
        </w:rPr>
      </w:pPr>
    </w:p>
    <w:p w14:paraId="214C8B33" w14:textId="77777777" w:rsidR="00426789" w:rsidRPr="001D0086" w:rsidRDefault="00426789" w:rsidP="00BA6005">
      <w:pPr>
        <w:pStyle w:val="BesediloUMAR"/>
        <w:rPr>
          <w:rFonts w:ascii="Myriad Pro" w:hAnsi="Myriad Pro" w:cs="Arial"/>
          <w:bCs/>
          <w:iCs/>
          <w:szCs w:val="20"/>
        </w:rPr>
      </w:pPr>
    </w:p>
    <w:p w14:paraId="55A3173B" w14:textId="77777777" w:rsidR="00426789" w:rsidRPr="001D0086" w:rsidRDefault="00426789" w:rsidP="00BA6005">
      <w:pPr>
        <w:pStyle w:val="BesediloUMAR"/>
        <w:rPr>
          <w:rFonts w:ascii="Myriad Pro" w:hAnsi="Myriad Pro" w:cs="Arial"/>
          <w:bCs/>
          <w:iCs/>
          <w:szCs w:val="20"/>
        </w:rPr>
      </w:pPr>
    </w:p>
    <w:p w14:paraId="77A89236" w14:textId="77777777" w:rsidR="00426789" w:rsidRPr="001D0086" w:rsidRDefault="00426789" w:rsidP="00BA6005">
      <w:pPr>
        <w:pStyle w:val="BesediloUMAR"/>
        <w:rPr>
          <w:rFonts w:ascii="Myriad Pro" w:hAnsi="Myriad Pro" w:cs="Arial"/>
          <w:bCs/>
          <w:iCs/>
          <w:szCs w:val="20"/>
        </w:rPr>
      </w:pPr>
    </w:p>
    <w:p w14:paraId="54D463EC" w14:textId="77777777" w:rsidR="000F7D1E" w:rsidRPr="001D0086" w:rsidRDefault="000F7D1E" w:rsidP="00BA6005">
      <w:pPr>
        <w:pStyle w:val="BesediloUMAR"/>
        <w:rPr>
          <w:rFonts w:ascii="Myriad Pro" w:hAnsi="Myriad Pro" w:cs="Arial"/>
          <w:bCs/>
          <w:iCs/>
          <w:szCs w:val="20"/>
        </w:rPr>
      </w:pPr>
    </w:p>
    <w:p w14:paraId="6A1C5E64" w14:textId="77777777" w:rsidR="000F7D1E" w:rsidRPr="001D0086" w:rsidRDefault="000F7D1E" w:rsidP="00BA6005">
      <w:pPr>
        <w:pStyle w:val="BesediloUMAR"/>
        <w:rPr>
          <w:rFonts w:ascii="Myriad Pro" w:hAnsi="Myriad Pro" w:cs="Arial"/>
          <w:bCs/>
          <w:iCs/>
          <w:szCs w:val="20"/>
        </w:rPr>
      </w:pPr>
    </w:p>
    <w:p w14:paraId="7A63467F" w14:textId="77777777" w:rsidR="000F7D1E" w:rsidRPr="001D0086" w:rsidRDefault="000F7D1E" w:rsidP="00BA6005">
      <w:pPr>
        <w:pStyle w:val="BesediloUMAR"/>
        <w:rPr>
          <w:rFonts w:ascii="Myriad Pro" w:hAnsi="Myriad Pro" w:cs="Arial"/>
          <w:bCs/>
          <w:iCs/>
          <w:szCs w:val="20"/>
        </w:rPr>
      </w:pPr>
    </w:p>
    <w:p w14:paraId="11D13060" w14:textId="37CF2358" w:rsidR="004D3BA7" w:rsidRDefault="004D3BA7">
      <w:pPr>
        <w:spacing w:after="0" w:line="240" w:lineRule="auto"/>
        <w:rPr>
          <w:rFonts w:ascii="Myriad Pro" w:hAnsi="Myriad Pro" w:cs="Arial"/>
          <w:bCs/>
          <w:iCs/>
          <w:sz w:val="20"/>
          <w:szCs w:val="20"/>
        </w:rPr>
      </w:pPr>
      <w:r>
        <w:rPr>
          <w:rFonts w:ascii="Myriad Pro" w:hAnsi="Myriad Pro" w:cs="Arial"/>
          <w:bCs/>
          <w:iCs/>
          <w:szCs w:val="20"/>
        </w:rPr>
        <w:br w:type="page"/>
      </w:r>
    </w:p>
    <w:bookmarkEnd w:id="5"/>
    <w:p w14:paraId="0B51342D" w14:textId="3BDBD2E9" w:rsidR="00931E94" w:rsidRPr="001D0086" w:rsidRDefault="00F4346D" w:rsidP="005B0A11">
      <w:pPr>
        <w:pStyle w:val="Heading1"/>
        <w:numPr>
          <w:ilvl w:val="0"/>
          <w:numId w:val="0"/>
        </w:numPr>
      </w:pPr>
      <w:r w:rsidRPr="001D0086">
        <w:lastRenderedPageBreak/>
        <w:t>Priloga</w:t>
      </w:r>
    </w:p>
    <w:p w14:paraId="2C6988A3" w14:textId="77777777" w:rsidR="004E62E8" w:rsidRPr="001D0086" w:rsidRDefault="004E62E8" w:rsidP="004E62E8">
      <w:pPr>
        <w:pStyle w:val="Caption"/>
      </w:pPr>
      <w:r w:rsidRPr="001D0086">
        <w:t xml:space="preserve">Tabela 1: Izbrani makroekonomski kazalniki razvoja v EU in Sloveniji </w:t>
      </w:r>
    </w:p>
    <w:tbl>
      <w:tblPr>
        <w:tblStyle w:val="TableGridLight"/>
        <w:tblW w:w="0" w:type="auto"/>
        <w:tblCellMar>
          <w:left w:w="0" w:type="dxa"/>
        </w:tblCellMar>
        <w:tblLook w:val="04A0" w:firstRow="1" w:lastRow="0" w:firstColumn="1" w:lastColumn="0" w:noHBand="0" w:noVBand="1"/>
      </w:tblPr>
      <w:tblGrid>
        <w:gridCol w:w="3402"/>
        <w:gridCol w:w="1417"/>
        <w:gridCol w:w="1417"/>
        <w:gridCol w:w="1417"/>
        <w:gridCol w:w="1417"/>
      </w:tblGrid>
      <w:tr w:rsidR="004E62E8" w:rsidRPr="001D0086" w14:paraId="2DE14A96" w14:textId="77777777" w:rsidTr="001F2E5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tcBorders>
              <w:bottom w:val="single" w:sz="8" w:space="0" w:color="auto"/>
            </w:tcBorders>
          </w:tcPr>
          <w:p w14:paraId="67ABA024" w14:textId="77777777" w:rsidR="004E62E8" w:rsidRPr="001D0086" w:rsidRDefault="004E62E8" w:rsidP="004D3BA7">
            <w:pPr>
              <w:pStyle w:val="BesediloUMAR"/>
              <w:spacing w:line="240" w:lineRule="auto"/>
              <w:jc w:val="left"/>
              <w:rPr>
                <w:rFonts w:ascii="Myriad Pro" w:hAnsi="Myriad Pro"/>
              </w:rPr>
            </w:pPr>
          </w:p>
        </w:tc>
        <w:tc>
          <w:tcPr>
            <w:tcW w:w="1417" w:type="dxa"/>
            <w:tcBorders>
              <w:bottom w:val="single" w:sz="8" w:space="0" w:color="auto"/>
            </w:tcBorders>
          </w:tcPr>
          <w:p w14:paraId="3E2B777E" w14:textId="77777777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  <w:bCs/>
              </w:rPr>
            </w:pPr>
            <w:r w:rsidRPr="001D0086">
              <w:rPr>
                <w:rFonts w:ascii="Myriad Pro" w:hAnsi="Myriad Pro"/>
                <w:b/>
                <w:bCs/>
              </w:rPr>
              <w:t>2019</w:t>
            </w:r>
          </w:p>
        </w:tc>
        <w:tc>
          <w:tcPr>
            <w:tcW w:w="1417" w:type="dxa"/>
            <w:tcBorders>
              <w:bottom w:val="single" w:sz="8" w:space="0" w:color="auto"/>
            </w:tcBorders>
          </w:tcPr>
          <w:p w14:paraId="249404A0" w14:textId="77777777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  <w:bCs/>
              </w:rPr>
            </w:pPr>
            <w:r w:rsidRPr="001D0086">
              <w:rPr>
                <w:rFonts w:ascii="Myriad Pro" w:hAnsi="Myriad Pro"/>
                <w:b/>
                <w:bCs/>
              </w:rPr>
              <w:t>2020</w:t>
            </w:r>
          </w:p>
        </w:tc>
        <w:tc>
          <w:tcPr>
            <w:tcW w:w="1417" w:type="dxa"/>
            <w:tcBorders>
              <w:bottom w:val="single" w:sz="8" w:space="0" w:color="auto"/>
            </w:tcBorders>
          </w:tcPr>
          <w:p w14:paraId="5D823E86" w14:textId="77777777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  <w:bCs/>
              </w:rPr>
            </w:pPr>
            <w:r w:rsidRPr="001D0086">
              <w:rPr>
                <w:rFonts w:ascii="Myriad Pro" w:hAnsi="Myriad Pro"/>
                <w:b/>
                <w:bCs/>
              </w:rPr>
              <w:t>2021</w:t>
            </w:r>
          </w:p>
        </w:tc>
        <w:tc>
          <w:tcPr>
            <w:tcW w:w="1417" w:type="dxa"/>
          </w:tcPr>
          <w:p w14:paraId="68A570B2" w14:textId="77777777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  <w:bCs/>
              </w:rPr>
            </w:pPr>
            <w:r w:rsidRPr="001D0086">
              <w:rPr>
                <w:rFonts w:ascii="Myriad Pro" w:hAnsi="Myriad Pro"/>
                <w:b/>
                <w:bCs/>
              </w:rPr>
              <w:t>2022</w:t>
            </w:r>
          </w:p>
        </w:tc>
      </w:tr>
      <w:tr w:rsidR="004E62E8" w:rsidRPr="001D0086" w14:paraId="41DB6FDB" w14:textId="77777777" w:rsidTr="001475B8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70" w:type="dxa"/>
            <w:gridSpan w:val="5"/>
            <w:tcBorders>
              <w:top w:val="single" w:sz="8" w:space="0" w:color="auto"/>
            </w:tcBorders>
            <w:vAlign w:val="bottom"/>
          </w:tcPr>
          <w:p w14:paraId="36F721E0" w14:textId="581A4DD4" w:rsidR="004E62E8" w:rsidRPr="001D0086" w:rsidRDefault="004D3BA7" w:rsidP="001F2E58">
            <w:pPr>
              <w:pStyle w:val="BesediloUMAR"/>
              <w:spacing w:after="40" w:line="240" w:lineRule="auto"/>
              <w:jc w:val="center"/>
              <w:rPr>
                <w:rFonts w:ascii="Myriad Pro" w:hAnsi="Myriad Pro"/>
                <w:b/>
                <w:bCs/>
              </w:rPr>
            </w:pPr>
            <w:r>
              <w:rPr>
                <w:rFonts w:ascii="Myriad Pro" w:hAnsi="Myriad Pro"/>
                <w:b/>
                <w:bCs/>
              </w:rPr>
              <w:t xml:space="preserve">                                                                                             </w:t>
            </w:r>
            <w:r w:rsidR="004E62E8" w:rsidRPr="001D0086">
              <w:rPr>
                <w:rFonts w:ascii="Myriad Pro" w:hAnsi="Myriad Pro"/>
                <w:b/>
                <w:bCs/>
              </w:rPr>
              <w:t>EU-27</w:t>
            </w:r>
          </w:p>
        </w:tc>
      </w:tr>
      <w:tr w:rsidR="004E62E8" w:rsidRPr="001D0086" w14:paraId="61C4755F" w14:textId="77777777" w:rsidTr="001F2E58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</w:tcPr>
          <w:p w14:paraId="1A5F0A77" w14:textId="77777777" w:rsidR="004E62E8" w:rsidRPr="001D0086" w:rsidRDefault="004E62E8" w:rsidP="004D3BA7">
            <w:pPr>
              <w:pStyle w:val="BesediloUMAR"/>
              <w:spacing w:line="240" w:lineRule="auto"/>
              <w:jc w:val="left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BDP na prebivalca po kupni moči</w:t>
            </w:r>
            <w:r w:rsidRPr="001D0086">
              <w:rPr>
                <w:rFonts w:ascii="Myriad Pro" w:hAnsi="Myriad Pro"/>
                <w:vertAlign w:val="superscript"/>
              </w:rPr>
              <w:t>1</w:t>
            </w:r>
          </w:p>
        </w:tc>
        <w:tc>
          <w:tcPr>
            <w:tcW w:w="1417" w:type="dxa"/>
          </w:tcPr>
          <w:p w14:paraId="4B212BE8" w14:textId="77777777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1.300</w:t>
            </w:r>
          </w:p>
        </w:tc>
        <w:tc>
          <w:tcPr>
            <w:tcW w:w="1417" w:type="dxa"/>
          </w:tcPr>
          <w:p w14:paraId="529E315B" w14:textId="07F5AB18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0.</w:t>
            </w:r>
            <w:r w:rsidR="00B03D09" w:rsidRPr="001D0086">
              <w:rPr>
                <w:rFonts w:ascii="Myriad Pro" w:hAnsi="Myriad Pro"/>
              </w:rPr>
              <w:t>1</w:t>
            </w:r>
            <w:r w:rsidRPr="001D0086">
              <w:rPr>
                <w:rFonts w:ascii="Myriad Pro" w:hAnsi="Myriad Pro"/>
              </w:rPr>
              <w:t>00</w:t>
            </w:r>
          </w:p>
        </w:tc>
        <w:tc>
          <w:tcPr>
            <w:tcW w:w="1417" w:type="dxa"/>
          </w:tcPr>
          <w:p w14:paraId="19D8543E" w14:textId="4A2F0B0C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2.</w:t>
            </w:r>
            <w:r w:rsidR="00B03D09" w:rsidRPr="001D0086">
              <w:rPr>
                <w:rFonts w:ascii="Myriad Pro" w:hAnsi="Myriad Pro"/>
              </w:rPr>
              <w:t>6</w:t>
            </w:r>
            <w:r w:rsidRPr="001D0086">
              <w:rPr>
                <w:rFonts w:ascii="Myriad Pro" w:hAnsi="Myriad Pro"/>
              </w:rPr>
              <w:t>00</w:t>
            </w:r>
          </w:p>
        </w:tc>
        <w:tc>
          <w:tcPr>
            <w:tcW w:w="1417" w:type="dxa"/>
          </w:tcPr>
          <w:p w14:paraId="1B247C62" w14:textId="4D2F4DC0" w:rsidR="004E62E8" w:rsidRPr="001D0086" w:rsidRDefault="00B03D09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5.300</w:t>
            </w:r>
          </w:p>
        </w:tc>
      </w:tr>
      <w:tr w:rsidR="004E62E8" w:rsidRPr="001D0086" w14:paraId="5A752E52" w14:textId="77777777" w:rsidTr="001F2E58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</w:tcPr>
          <w:p w14:paraId="48D79913" w14:textId="77777777" w:rsidR="004E62E8" w:rsidRPr="001D0086" w:rsidRDefault="004E62E8" w:rsidP="004D3BA7">
            <w:pPr>
              <w:pStyle w:val="BesediloUMAR"/>
              <w:spacing w:line="240" w:lineRule="auto"/>
              <w:jc w:val="left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BDP (realna rast v %)</w:t>
            </w:r>
          </w:p>
        </w:tc>
        <w:tc>
          <w:tcPr>
            <w:tcW w:w="1417" w:type="dxa"/>
          </w:tcPr>
          <w:p w14:paraId="12184665" w14:textId="77777777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,8</w:t>
            </w:r>
          </w:p>
        </w:tc>
        <w:tc>
          <w:tcPr>
            <w:tcW w:w="1417" w:type="dxa"/>
          </w:tcPr>
          <w:p w14:paraId="48515806" w14:textId="0DEEBFE9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-5,</w:t>
            </w:r>
            <w:r w:rsidR="00B03D09" w:rsidRPr="001D0086">
              <w:rPr>
                <w:rFonts w:ascii="Myriad Pro" w:hAnsi="Myriad Pro"/>
              </w:rPr>
              <w:t>6</w:t>
            </w:r>
          </w:p>
        </w:tc>
        <w:tc>
          <w:tcPr>
            <w:tcW w:w="1417" w:type="dxa"/>
          </w:tcPr>
          <w:p w14:paraId="73AAB505" w14:textId="4E49C278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,</w:t>
            </w:r>
            <w:r w:rsidR="00B03D09" w:rsidRPr="001D0086">
              <w:rPr>
                <w:rFonts w:ascii="Myriad Pro" w:hAnsi="Myriad Pro"/>
              </w:rPr>
              <w:t>7</w:t>
            </w:r>
          </w:p>
        </w:tc>
        <w:tc>
          <w:tcPr>
            <w:tcW w:w="1417" w:type="dxa"/>
          </w:tcPr>
          <w:p w14:paraId="76EF6EA9" w14:textId="6994337F" w:rsidR="004E62E8" w:rsidRPr="001D0086" w:rsidRDefault="00B03D09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,4</w:t>
            </w:r>
          </w:p>
        </w:tc>
      </w:tr>
      <w:tr w:rsidR="004E62E8" w:rsidRPr="001D0086" w14:paraId="3C7592DF" w14:textId="77777777" w:rsidTr="001F2E58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</w:tcPr>
          <w:p w14:paraId="5C7EF367" w14:textId="77777777" w:rsidR="004E62E8" w:rsidRPr="001D0086" w:rsidRDefault="004E62E8" w:rsidP="004D3BA7">
            <w:pPr>
              <w:pStyle w:val="BesediloUMAR"/>
              <w:spacing w:line="240" w:lineRule="auto"/>
              <w:jc w:val="left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Stopnja zaposlenosti (v %)</w:t>
            </w:r>
          </w:p>
        </w:tc>
        <w:tc>
          <w:tcPr>
            <w:tcW w:w="1417" w:type="dxa"/>
          </w:tcPr>
          <w:p w14:paraId="0D4C9AAD" w14:textId="77777777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,1</w:t>
            </w:r>
          </w:p>
        </w:tc>
        <w:tc>
          <w:tcPr>
            <w:tcW w:w="1417" w:type="dxa"/>
          </w:tcPr>
          <w:p w14:paraId="4ED693AC" w14:textId="4245C88E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-1,</w:t>
            </w:r>
            <w:r w:rsidR="00B03D09" w:rsidRPr="001D0086">
              <w:rPr>
                <w:rFonts w:ascii="Myriad Pro" w:hAnsi="Myriad Pro"/>
              </w:rPr>
              <w:t>3</w:t>
            </w:r>
          </w:p>
        </w:tc>
        <w:tc>
          <w:tcPr>
            <w:tcW w:w="1417" w:type="dxa"/>
          </w:tcPr>
          <w:p w14:paraId="18EC0980" w14:textId="77777777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,5</w:t>
            </w:r>
          </w:p>
        </w:tc>
        <w:tc>
          <w:tcPr>
            <w:tcW w:w="1417" w:type="dxa"/>
          </w:tcPr>
          <w:p w14:paraId="32352913" w14:textId="24DA3F85" w:rsidR="004E62E8" w:rsidRPr="001D0086" w:rsidRDefault="00B03D09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,1</w:t>
            </w:r>
          </w:p>
        </w:tc>
      </w:tr>
      <w:tr w:rsidR="004E62E8" w:rsidRPr="001D0086" w14:paraId="1C0A6FC3" w14:textId="77777777" w:rsidTr="001F2E58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</w:tcPr>
          <w:p w14:paraId="05904E1B" w14:textId="77777777" w:rsidR="004E62E8" w:rsidRPr="001D0086" w:rsidRDefault="004E62E8" w:rsidP="004D3BA7">
            <w:pPr>
              <w:pStyle w:val="BesediloUMAR"/>
              <w:spacing w:line="240" w:lineRule="auto"/>
              <w:jc w:val="left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Inflacija HICP</w:t>
            </w:r>
            <w:r w:rsidRPr="001D0086">
              <w:rPr>
                <w:rFonts w:ascii="Myriad Pro" w:hAnsi="Myriad Pro"/>
                <w:vertAlign w:val="superscript"/>
              </w:rPr>
              <w:t>2</w:t>
            </w:r>
            <w:r w:rsidRPr="001D0086">
              <w:rPr>
                <w:rFonts w:ascii="Myriad Pro" w:hAnsi="Myriad Pro"/>
              </w:rPr>
              <w:t xml:space="preserve"> (povprečje leta, v %)</w:t>
            </w:r>
          </w:p>
        </w:tc>
        <w:tc>
          <w:tcPr>
            <w:tcW w:w="1417" w:type="dxa"/>
          </w:tcPr>
          <w:p w14:paraId="0C11142A" w14:textId="77777777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,4</w:t>
            </w:r>
          </w:p>
        </w:tc>
        <w:tc>
          <w:tcPr>
            <w:tcW w:w="1417" w:type="dxa"/>
          </w:tcPr>
          <w:p w14:paraId="063F4523" w14:textId="77777777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,7</w:t>
            </w:r>
          </w:p>
        </w:tc>
        <w:tc>
          <w:tcPr>
            <w:tcW w:w="1417" w:type="dxa"/>
          </w:tcPr>
          <w:p w14:paraId="444BF3D5" w14:textId="77777777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,9</w:t>
            </w:r>
          </w:p>
        </w:tc>
        <w:tc>
          <w:tcPr>
            <w:tcW w:w="1417" w:type="dxa"/>
          </w:tcPr>
          <w:p w14:paraId="30D5FAFC" w14:textId="77777777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9,2</w:t>
            </w:r>
          </w:p>
        </w:tc>
      </w:tr>
      <w:tr w:rsidR="004E62E8" w:rsidRPr="001D0086" w14:paraId="3F7F2A0F" w14:textId="77777777" w:rsidTr="001F2E58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70" w:type="dxa"/>
            <w:gridSpan w:val="5"/>
            <w:vAlign w:val="bottom"/>
          </w:tcPr>
          <w:p w14:paraId="576E59FD" w14:textId="3D3B4681" w:rsidR="004E62E8" w:rsidRPr="001D0086" w:rsidRDefault="001F2E58" w:rsidP="001F2E58">
            <w:pPr>
              <w:pStyle w:val="BesediloUMAR"/>
              <w:spacing w:after="40" w:line="240" w:lineRule="auto"/>
              <w:jc w:val="center"/>
              <w:rPr>
                <w:rFonts w:ascii="Myriad Pro" w:hAnsi="Myriad Pro"/>
                <w:b/>
                <w:bCs/>
              </w:rPr>
            </w:pPr>
            <w:r>
              <w:rPr>
                <w:rFonts w:ascii="Myriad Pro" w:hAnsi="Myriad Pro"/>
                <w:b/>
                <w:bCs/>
              </w:rPr>
              <w:t xml:space="preserve">                                                                                          </w:t>
            </w:r>
            <w:r w:rsidR="004D3BA7" w:rsidRPr="001D0086">
              <w:rPr>
                <w:rFonts w:ascii="Myriad Pro" w:hAnsi="Myriad Pro"/>
                <w:b/>
                <w:bCs/>
              </w:rPr>
              <w:t>Slovenija</w:t>
            </w:r>
          </w:p>
        </w:tc>
      </w:tr>
      <w:tr w:rsidR="004E62E8" w:rsidRPr="001D0086" w14:paraId="0ED1D6AE" w14:textId="77777777" w:rsidTr="001F2E58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</w:tcPr>
          <w:p w14:paraId="0C7D518D" w14:textId="77777777" w:rsidR="004E62E8" w:rsidRPr="001D0086" w:rsidRDefault="004E62E8" w:rsidP="004D3BA7">
            <w:pPr>
              <w:pStyle w:val="BesediloUMAR"/>
              <w:spacing w:line="240" w:lineRule="auto"/>
              <w:jc w:val="left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BDP na prebivalca po kupni moči</w:t>
            </w:r>
            <w:r w:rsidRPr="001D0086">
              <w:rPr>
                <w:rFonts w:ascii="Myriad Pro" w:hAnsi="Myriad Pro"/>
                <w:vertAlign w:val="superscript"/>
              </w:rPr>
              <w:t>1</w:t>
            </w:r>
          </w:p>
        </w:tc>
        <w:tc>
          <w:tcPr>
            <w:tcW w:w="1417" w:type="dxa"/>
          </w:tcPr>
          <w:p w14:paraId="3EAE485E" w14:textId="77777777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7.800</w:t>
            </w:r>
          </w:p>
        </w:tc>
        <w:tc>
          <w:tcPr>
            <w:tcW w:w="1417" w:type="dxa"/>
          </w:tcPr>
          <w:p w14:paraId="3F1B1631" w14:textId="77777777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6.800</w:t>
            </w:r>
          </w:p>
        </w:tc>
        <w:tc>
          <w:tcPr>
            <w:tcW w:w="1417" w:type="dxa"/>
          </w:tcPr>
          <w:p w14:paraId="0D2F19B0" w14:textId="77777777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9.200</w:t>
            </w:r>
          </w:p>
        </w:tc>
        <w:tc>
          <w:tcPr>
            <w:tcW w:w="1417" w:type="dxa"/>
          </w:tcPr>
          <w:p w14:paraId="62F93E24" w14:textId="06982A0F" w:rsidR="004E62E8" w:rsidRPr="001D0086" w:rsidRDefault="00B03D09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1.500</w:t>
            </w:r>
          </w:p>
        </w:tc>
      </w:tr>
      <w:tr w:rsidR="004E62E8" w:rsidRPr="001D0086" w14:paraId="00E181B2" w14:textId="77777777" w:rsidTr="001F2E58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</w:tcPr>
          <w:p w14:paraId="23257E65" w14:textId="55880090" w:rsidR="004E62E8" w:rsidRPr="001D0086" w:rsidRDefault="004E62E8" w:rsidP="004D3BA7">
            <w:pPr>
              <w:pStyle w:val="BesediloUMAR"/>
              <w:spacing w:line="240" w:lineRule="auto"/>
              <w:jc w:val="left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BDP na prebivalca po kupni moči</w:t>
            </w:r>
            <w:r w:rsidR="004D3BA7">
              <w:rPr>
                <w:rFonts w:ascii="Myriad Pro" w:hAnsi="Myriad Pro"/>
              </w:rPr>
              <w:br/>
            </w:r>
            <w:r w:rsidRPr="001D0086">
              <w:rPr>
                <w:rFonts w:ascii="Myriad Pro" w:hAnsi="Myriad Pro"/>
              </w:rPr>
              <w:t>(PPS EU27_2020=100)</w:t>
            </w:r>
            <w:r w:rsidRPr="001D0086">
              <w:rPr>
                <w:rFonts w:ascii="Myriad Pro" w:hAnsi="Myriad Pro"/>
                <w:vertAlign w:val="superscript"/>
              </w:rPr>
              <w:t>1</w:t>
            </w:r>
          </w:p>
        </w:tc>
        <w:tc>
          <w:tcPr>
            <w:tcW w:w="1417" w:type="dxa"/>
          </w:tcPr>
          <w:p w14:paraId="706EB078" w14:textId="77777777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9</w:t>
            </w:r>
          </w:p>
        </w:tc>
        <w:tc>
          <w:tcPr>
            <w:tcW w:w="1417" w:type="dxa"/>
          </w:tcPr>
          <w:p w14:paraId="6174EC3E" w14:textId="77777777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9</w:t>
            </w:r>
          </w:p>
        </w:tc>
        <w:tc>
          <w:tcPr>
            <w:tcW w:w="1417" w:type="dxa"/>
          </w:tcPr>
          <w:p w14:paraId="5D980214" w14:textId="77777777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90</w:t>
            </w:r>
          </w:p>
        </w:tc>
        <w:tc>
          <w:tcPr>
            <w:tcW w:w="1417" w:type="dxa"/>
          </w:tcPr>
          <w:p w14:paraId="2B94A743" w14:textId="7E5F5CDA" w:rsidR="004E62E8" w:rsidRPr="001D0086" w:rsidRDefault="00B03D09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9</w:t>
            </w:r>
          </w:p>
        </w:tc>
      </w:tr>
      <w:tr w:rsidR="004E62E8" w:rsidRPr="001D0086" w14:paraId="7F1A36F5" w14:textId="77777777" w:rsidTr="001F2E58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</w:tcPr>
          <w:p w14:paraId="663940A9" w14:textId="77777777" w:rsidR="004E62E8" w:rsidRPr="001D0086" w:rsidRDefault="004E62E8" w:rsidP="004D3BA7">
            <w:pPr>
              <w:pStyle w:val="BesediloUMAR"/>
              <w:spacing w:line="240" w:lineRule="auto"/>
              <w:jc w:val="left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BDP (realna rast v %)</w:t>
            </w:r>
          </w:p>
        </w:tc>
        <w:tc>
          <w:tcPr>
            <w:tcW w:w="1417" w:type="dxa"/>
          </w:tcPr>
          <w:p w14:paraId="3D7279AC" w14:textId="77777777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,5</w:t>
            </w:r>
          </w:p>
        </w:tc>
        <w:tc>
          <w:tcPr>
            <w:tcW w:w="1417" w:type="dxa"/>
          </w:tcPr>
          <w:p w14:paraId="6BB29E76" w14:textId="45D3376D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-4,</w:t>
            </w:r>
            <w:r w:rsidR="000E77FA" w:rsidRPr="001D0086">
              <w:rPr>
                <w:rFonts w:ascii="Myriad Pro" w:hAnsi="Myriad Pro"/>
              </w:rPr>
              <w:t>2</w:t>
            </w:r>
          </w:p>
        </w:tc>
        <w:tc>
          <w:tcPr>
            <w:tcW w:w="1417" w:type="dxa"/>
          </w:tcPr>
          <w:p w14:paraId="3E76130C" w14:textId="77777777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,2</w:t>
            </w:r>
          </w:p>
        </w:tc>
        <w:tc>
          <w:tcPr>
            <w:tcW w:w="1417" w:type="dxa"/>
          </w:tcPr>
          <w:p w14:paraId="52C588B4" w14:textId="5D501217" w:rsidR="004E62E8" w:rsidRPr="001D0086" w:rsidRDefault="000E77FA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,5</w:t>
            </w:r>
          </w:p>
        </w:tc>
      </w:tr>
      <w:tr w:rsidR="004E62E8" w:rsidRPr="001D0086" w14:paraId="4E2BCFB9" w14:textId="77777777" w:rsidTr="001F2E58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</w:tcPr>
          <w:p w14:paraId="2BBB3F7B" w14:textId="77777777" w:rsidR="004E62E8" w:rsidRPr="001D0086" w:rsidRDefault="004E62E8" w:rsidP="004D3BA7">
            <w:pPr>
              <w:pStyle w:val="BesediloUMAR"/>
              <w:spacing w:line="240" w:lineRule="auto"/>
              <w:jc w:val="left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Stopnja zaposlenosti (v %)</w:t>
            </w:r>
          </w:p>
        </w:tc>
        <w:tc>
          <w:tcPr>
            <w:tcW w:w="1417" w:type="dxa"/>
          </w:tcPr>
          <w:p w14:paraId="497F0981" w14:textId="143A06D6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,</w:t>
            </w:r>
            <w:r w:rsidR="000E77FA" w:rsidRPr="001D0086">
              <w:rPr>
                <w:rFonts w:ascii="Myriad Pro" w:hAnsi="Myriad Pro"/>
              </w:rPr>
              <w:t>4</w:t>
            </w:r>
          </w:p>
        </w:tc>
        <w:tc>
          <w:tcPr>
            <w:tcW w:w="1417" w:type="dxa"/>
          </w:tcPr>
          <w:p w14:paraId="299C8011" w14:textId="77777777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-0,7</w:t>
            </w:r>
          </w:p>
        </w:tc>
        <w:tc>
          <w:tcPr>
            <w:tcW w:w="1417" w:type="dxa"/>
          </w:tcPr>
          <w:p w14:paraId="73E9DCB9" w14:textId="77777777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,3</w:t>
            </w:r>
          </w:p>
        </w:tc>
        <w:tc>
          <w:tcPr>
            <w:tcW w:w="1417" w:type="dxa"/>
          </w:tcPr>
          <w:p w14:paraId="6DC58929" w14:textId="2EB17CD3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,</w:t>
            </w:r>
            <w:r w:rsidR="000E77FA" w:rsidRPr="001D0086">
              <w:rPr>
                <w:rFonts w:ascii="Myriad Pro" w:hAnsi="Myriad Pro"/>
              </w:rPr>
              <w:t>9</w:t>
            </w:r>
          </w:p>
        </w:tc>
      </w:tr>
      <w:tr w:rsidR="004E62E8" w:rsidRPr="001D0086" w14:paraId="519D3DA8" w14:textId="77777777" w:rsidTr="001F2E58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</w:tcPr>
          <w:p w14:paraId="01CCC05B" w14:textId="77777777" w:rsidR="004E62E8" w:rsidRPr="001D0086" w:rsidRDefault="004E62E8" w:rsidP="004D3BA7">
            <w:pPr>
              <w:pStyle w:val="BesediloUMAR"/>
              <w:spacing w:line="240" w:lineRule="auto"/>
              <w:jc w:val="left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Število registriranih brezposelnih (v 000)</w:t>
            </w:r>
          </w:p>
        </w:tc>
        <w:tc>
          <w:tcPr>
            <w:tcW w:w="1417" w:type="dxa"/>
          </w:tcPr>
          <w:p w14:paraId="26FC15DD" w14:textId="77777777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74,2</w:t>
            </w:r>
          </w:p>
        </w:tc>
        <w:tc>
          <w:tcPr>
            <w:tcW w:w="1417" w:type="dxa"/>
          </w:tcPr>
          <w:p w14:paraId="2FDF789C" w14:textId="77777777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5,0</w:t>
            </w:r>
          </w:p>
        </w:tc>
        <w:tc>
          <w:tcPr>
            <w:tcW w:w="1417" w:type="dxa"/>
          </w:tcPr>
          <w:p w14:paraId="2B22C16E" w14:textId="77777777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74,3</w:t>
            </w:r>
          </w:p>
        </w:tc>
        <w:tc>
          <w:tcPr>
            <w:tcW w:w="1417" w:type="dxa"/>
          </w:tcPr>
          <w:p w14:paraId="6F635ABF" w14:textId="3C4081D3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</w:t>
            </w:r>
            <w:r w:rsidR="000E77FA" w:rsidRPr="001D0086">
              <w:rPr>
                <w:rFonts w:ascii="Myriad Pro" w:hAnsi="Myriad Pro"/>
              </w:rPr>
              <w:t>6</w:t>
            </w:r>
            <w:r w:rsidRPr="001D0086">
              <w:rPr>
                <w:rFonts w:ascii="Myriad Pro" w:hAnsi="Myriad Pro"/>
              </w:rPr>
              <w:t>,7</w:t>
            </w:r>
          </w:p>
        </w:tc>
      </w:tr>
      <w:tr w:rsidR="004E62E8" w:rsidRPr="001D0086" w14:paraId="12C449D1" w14:textId="77777777" w:rsidTr="001F2E58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</w:tcPr>
          <w:p w14:paraId="18534201" w14:textId="77777777" w:rsidR="004E62E8" w:rsidRPr="001D0086" w:rsidRDefault="004E62E8" w:rsidP="004D3BA7">
            <w:pPr>
              <w:pStyle w:val="BesediloUMAR"/>
              <w:spacing w:line="240" w:lineRule="auto"/>
              <w:jc w:val="left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Stopnja registrirane brezposelnosti (v %)</w:t>
            </w:r>
          </w:p>
        </w:tc>
        <w:tc>
          <w:tcPr>
            <w:tcW w:w="1417" w:type="dxa"/>
          </w:tcPr>
          <w:p w14:paraId="4D17F063" w14:textId="77777777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7,7</w:t>
            </w:r>
          </w:p>
        </w:tc>
        <w:tc>
          <w:tcPr>
            <w:tcW w:w="1417" w:type="dxa"/>
          </w:tcPr>
          <w:p w14:paraId="2A6DDF81" w14:textId="77777777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,7</w:t>
            </w:r>
          </w:p>
        </w:tc>
        <w:tc>
          <w:tcPr>
            <w:tcW w:w="1417" w:type="dxa"/>
          </w:tcPr>
          <w:p w14:paraId="54243406" w14:textId="77777777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7,6</w:t>
            </w:r>
          </w:p>
        </w:tc>
        <w:tc>
          <w:tcPr>
            <w:tcW w:w="1417" w:type="dxa"/>
          </w:tcPr>
          <w:p w14:paraId="0BECB40F" w14:textId="77777777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,8</w:t>
            </w:r>
          </w:p>
        </w:tc>
      </w:tr>
      <w:tr w:rsidR="004E62E8" w:rsidRPr="001D0086" w14:paraId="6991BA6F" w14:textId="77777777" w:rsidTr="001F2E58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</w:tcPr>
          <w:p w14:paraId="0F508A68" w14:textId="77777777" w:rsidR="004E62E8" w:rsidRPr="001D0086" w:rsidRDefault="004E62E8" w:rsidP="004D3BA7">
            <w:pPr>
              <w:pStyle w:val="BesediloUMAR"/>
              <w:spacing w:line="240" w:lineRule="auto"/>
              <w:jc w:val="left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Inflacija HICP</w:t>
            </w:r>
            <w:r w:rsidRPr="001D0086">
              <w:rPr>
                <w:rFonts w:ascii="Myriad Pro" w:hAnsi="Myriad Pro"/>
                <w:vertAlign w:val="superscript"/>
              </w:rPr>
              <w:t>2</w:t>
            </w:r>
            <w:r w:rsidRPr="001D0086">
              <w:rPr>
                <w:rFonts w:ascii="Myriad Pro" w:hAnsi="Myriad Pro"/>
              </w:rPr>
              <w:t xml:space="preserve"> (povprečje leta, v %)</w:t>
            </w:r>
          </w:p>
        </w:tc>
        <w:tc>
          <w:tcPr>
            <w:tcW w:w="1417" w:type="dxa"/>
          </w:tcPr>
          <w:p w14:paraId="1FDA6318" w14:textId="77777777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,7</w:t>
            </w:r>
          </w:p>
        </w:tc>
        <w:tc>
          <w:tcPr>
            <w:tcW w:w="1417" w:type="dxa"/>
          </w:tcPr>
          <w:p w14:paraId="181842BF" w14:textId="77777777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-0,3</w:t>
            </w:r>
          </w:p>
        </w:tc>
        <w:tc>
          <w:tcPr>
            <w:tcW w:w="1417" w:type="dxa"/>
          </w:tcPr>
          <w:p w14:paraId="75C5679C" w14:textId="77777777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,0</w:t>
            </w:r>
          </w:p>
        </w:tc>
        <w:tc>
          <w:tcPr>
            <w:tcW w:w="1417" w:type="dxa"/>
          </w:tcPr>
          <w:p w14:paraId="3124BDCA" w14:textId="77777777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9,3</w:t>
            </w:r>
          </w:p>
        </w:tc>
      </w:tr>
      <w:tr w:rsidR="004E62E8" w:rsidRPr="001D0086" w14:paraId="6870C964" w14:textId="77777777" w:rsidTr="001F2E58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</w:tcPr>
          <w:p w14:paraId="16AA1C2D" w14:textId="77777777" w:rsidR="004E62E8" w:rsidRPr="001D0086" w:rsidRDefault="004E62E8" w:rsidP="004D3BA7">
            <w:pPr>
              <w:pStyle w:val="BesediloUMAR"/>
              <w:spacing w:line="240" w:lineRule="auto"/>
              <w:jc w:val="left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Cena nafte brent v USD / sodček</w:t>
            </w:r>
          </w:p>
        </w:tc>
        <w:tc>
          <w:tcPr>
            <w:tcW w:w="1417" w:type="dxa"/>
          </w:tcPr>
          <w:p w14:paraId="1707BAC0" w14:textId="77777777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64,3</w:t>
            </w:r>
          </w:p>
        </w:tc>
        <w:tc>
          <w:tcPr>
            <w:tcW w:w="1417" w:type="dxa"/>
          </w:tcPr>
          <w:p w14:paraId="1E940768" w14:textId="77777777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1,8</w:t>
            </w:r>
          </w:p>
        </w:tc>
        <w:tc>
          <w:tcPr>
            <w:tcW w:w="1417" w:type="dxa"/>
          </w:tcPr>
          <w:p w14:paraId="2FECE857" w14:textId="77777777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70,7</w:t>
            </w:r>
          </w:p>
        </w:tc>
        <w:tc>
          <w:tcPr>
            <w:tcW w:w="1417" w:type="dxa"/>
          </w:tcPr>
          <w:p w14:paraId="2E9A16FE" w14:textId="77777777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00,8</w:t>
            </w:r>
          </w:p>
        </w:tc>
      </w:tr>
      <w:tr w:rsidR="004E62E8" w:rsidRPr="001D0086" w14:paraId="2F4963B2" w14:textId="77777777" w:rsidTr="001F2E58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</w:tcPr>
          <w:p w14:paraId="49EAE73B" w14:textId="77777777" w:rsidR="004E62E8" w:rsidRPr="001D0086" w:rsidRDefault="004E62E8" w:rsidP="004D3BA7">
            <w:pPr>
              <w:pStyle w:val="BesediloUMAR"/>
              <w:spacing w:line="240" w:lineRule="auto"/>
              <w:jc w:val="left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Delež izvoza v BDP (v %)</w:t>
            </w:r>
          </w:p>
        </w:tc>
        <w:tc>
          <w:tcPr>
            <w:tcW w:w="1417" w:type="dxa"/>
          </w:tcPr>
          <w:p w14:paraId="53B59D78" w14:textId="558A2F5D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3,</w:t>
            </w:r>
            <w:r w:rsidR="000E77FA" w:rsidRPr="001D0086">
              <w:rPr>
                <w:rFonts w:ascii="Myriad Pro" w:hAnsi="Myriad Pro"/>
              </w:rPr>
              <w:t>6</w:t>
            </w:r>
          </w:p>
        </w:tc>
        <w:tc>
          <w:tcPr>
            <w:tcW w:w="1417" w:type="dxa"/>
          </w:tcPr>
          <w:p w14:paraId="7966F907" w14:textId="2D4C5346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77,</w:t>
            </w:r>
            <w:r w:rsidR="000E77FA" w:rsidRPr="001D0086">
              <w:rPr>
                <w:rFonts w:ascii="Myriad Pro" w:hAnsi="Myriad Pro"/>
              </w:rPr>
              <w:t>8</w:t>
            </w:r>
          </w:p>
        </w:tc>
        <w:tc>
          <w:tcPr>
            <w:tcW w:w="1417" w:type="dxa"/>
          </w:tcPr>
          <w:p w14:paraId="7E6C8C15" w14:textId="77777777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3,6</w:t>
            </w:r>
          </w:p>
        </w:tc>
        <w:tc>
          <w:tcPr>
            <w:tcW w:w="1417" w:type="dxa"/>
          </w:tcPr>
          <w:p w14:paraId="2546FC4A" w14:textId="450F4AD7" w:rsidR="004E62E8" w:rsidRPr="001D0086" w:rsidRDefault="004E62E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9</w:t>
            </w:r>
            <w:r w:rsidR="000E77FA" w:rsidRPr="001D0086">
              <w:rPr>
                <w:rFonts w:ascii="Myriad Pro" w:hAnsi="Myriad Pro"/>
              </w:rPr>
              <w:t>4</w:t>
            </w:r>
            <w:r w:rsidRPr="001D0086">
              <w:rPr>
                <w:rFonts w:ascii="Myriad Pro" w:hAnsi="Myriad Pro"/>
              </w:rPr>
              <w:t>,</w:t>
            </w:r>
            <w:r w:rsidR="000E77FA" w:rsidRPr="001D0086">
              <w:rPr>
                <w:rFonts w:ascii="Myriad Pro" w:hAnsi="Myriad Pro"/>
              </w:rPr>
              <w:t>1</w:t>
            </w:r>
          </w:p>
        </w:tc>
      </w:tr>
    </w:tbl>
    <w:p w14:paraId="2D828213" w14:textId="0BCD13E3" w:rsidR="004E62E8" w:rsidRPr="001D0086" w:rsidRDefault="004E62E8" w:rsidP="004E62E8">
      <w:pPr>
        <w:pStyle w:val="VirUMAR"/>
      </w:pPr>
      <w:r w:rsidRPr="001D0086">
        <w:t xml:space="preserve">Vir: Eurostat, SURS. </w:t>
      </w:r>
    </w:p>
    <w:p w14:paraId="02C4E7A6" w14:textId="52E255B2" w:rsidR="004E62E8" w:rsidRPr="001D0086" w:rsidRDefault="004E62E8" w:rsidP="004E62E8">
      <w:pPr>
        <w:pStyle w:val="VirUMAR"/>
      </w:pPr>
      <w:r w:rsidRPr="001D0086">
        <w:t xml:space="preserve">Opomba: </w:t>
      </w:r>
      <w:r w:rsidRPr="001D0086">
        <w:rPr>
          <w:vertAlign w:val="superscript"/>
        </w:rPr>
        <w:t>1</w:t>
      </w:r>
      <w:r w:rsidR="001475B8">
        <w:rPr>
          <w:vertAlign w:val="superscript"/>
        </w:rPr>
        <w:t xml:space="preserve"> </w:t>
      </w:r>
      <w:r w:rsidRPr="001D0086">
        <w:t xml:space="preserve">Merjeno v standardih kupne moči (PPS), </w:t>
      </w:r>
      <w:r w:rsidRPr="001D0086">
        <w:rPr>
          <w:vertAlign w:val="superscript"/>
        </w:rPr>
        <w:t>2</w:t>
      </w:r>
      <w:r w:rsidR="00044363">
        <w:t>m</w:t>
      </w:r>
      <w:r w:rsidRPr="001D0086">
        <w:t>erilo inflacije je harmonizirani indeks cen življen</w:t>
      </w:r>
      <w:r w:rsidR="00F63815">
        <w:t>j</w:t>
      </w:r>
      <w:r w:rsidRPr="001D0086">
        <w:t>skih potrebščin.</w:t>
      </w:r>
    </w:p>
    <w:p w14:paraId="56F78F7D" w14:textId="77777777" w:rsidR="004E62E8" w:rsidRPr="001D0086" w:rsidRDefault="004E62E8" w:rsidP="004E62E8">
      <w:pPr>
        <w:pStyle w:val="VirUMAR"/>
      </w:pPr>
    </w:p>
    <w:p w14:paraId="76958C68" w14:textId="1ED45364" w:rsidR="00931E94" w:rsidRPr="001475B8" w:rsidRDefault="00931E94" w:rsidP="001475B8">
      <w:pPr>
        <w:pStyle w:val="Caption"/>
      </w:pPr>
      <w:r w:rsidRPr="001475B8">
        <w:t xml:space="preserve">Tabela </w:t>
      </w:r>
      <w:r w:rsidR="00435691" w:rsidRPr="001475B8">
        <w:t>2</w:t>
      </w:r>
      <w:r w:rsidRPr="001475B8">
        <w:t>:</w:t>
      </w:r>
      <w:r w:rsidR="00D717D2" w:rsidRPr="001475B8">
        <w:t xml:space="preserve"> </w:t>
      </w:r>
      <w:r w:rsidR="00500CEB" w:rsidRPr="001475B8">
        <w:t>Povprečno š</w:t>
      </w:r>
      <w:r w:rsidRPr="001475B8">
        <w:t>tevilo pravnih oseb z dospelimi neporavnanimi obveznostmi neprek</w:t>
      </w:r>
      <w:r w:rsidR="00C53008" w:rsidRPr="001475B8">
        <w:t>injeno več kot pet dni v mesecu</w:t>
      </w:r>
      <w:r w:rsidR="00077520" w:rsidRPr="001475B8">
        <w:t>, po mesecih, 2003</w:t>
      </w:r>
      <w:r w:rsidR="00C80CBB" w:rsidRPr="001475B8">
        <w:t>–</w:t>
      </w:r>
      <w:r w:rsidR="00077520" w:rsidRPr="001475B8">
        <w:t>202</w:t>
      </w:r>
      <w:r w:rsidR="007C4BAE" w:rsidRPr="001475B8">
        <w:t>2</w:t>
      </w:r>
    </w:p>
    <w:tbl>
      <w:tblPr>
        <w:tblStyle w:val="TableGridLight"/>
        <w:tblW w:w="0" w:type="auto"/>
        <w:tblCellMar>
          <w:left w:w="0" w:type="dxa"/>
        </w:tblCellMar>
        <w:tblLook w:val="04A0" w:firstRow="1" w:lastRow="0" w:firstColumn="1" w:lastColumn="0" w:noHBand="0" w:noVBand="1"/>
      </w:tblPr>
      <w:tblGrid>
        <w:gridCol w:w="709"/>
        <w:gridCol w:w="696"/>
        <w:gridCol w:w="697"/>
        <w:gridCol w:w="697"/>
        <w:gridCol w:w="697"/>
        <w:gridCol w:w="696"/>
        <w:gridCol w:w="697"/>
        <w:gridCol w:w="697"/>
        <w:gridCol w:w="697"/>
        <w:gridCol w:w="696"/>
        <w:gridCol w:w="697"/>
        <w:gridCol w:w="697"/>
        <w:gridCol w:w="697"/>
      </w:tblGrid>
      <w:tr w:rsidR="00931E94" w:rsidRPr="001D0086" w14:paraId="515600E8" w14:textId="77777777" w:rsidTr="001F2E5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tcBorders>
              <w:bottom w:val="single" w:sz="8" w:space="0" w:color="auto"/>
            </w:tcBorders>
          </w:tcPr>
          <w:p w14:paraId="62386E63" w14:textId="4997AC27" w:rsidR="00931E94" w:rsidRPr="001D0086" w:rsidRDefault="00931E94" w:rsidP="00C53008">
            <w:pPr>
              <w:pStyle w:val="TabelaglavalevoUMAR"/>
              <w:rPr>
                <w:rFonts w:ascii="Myriad Pro" w:hAnsi="Myriad Pro"/>
              </w:rPr>
            </w:pPr>
            <w:bookmarkStart w:id="15" w:name="_Hlk47948266"/>
          </w:p>
        </w:tc>
        <w:tc>
          <w:tcPr>
            <w:tcW w:w="696" w:type="dxa"/>
            <w:tcBorders>
              <w:bottom w:val="single" w:sz="8" w:space="0" w:color="auto"/>
            </w:tcBorders>
          </w:tcPr>
          <w:p w14:paraId="29EFA881" w14:textId="4169EC82" w:rsidR="00931E94" w:rsidRPr="001D0086" w:rsidRDefault="00931E94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jan</w:t>
            </w:r>
          </w:p>
        </w:tc>
        <w:tc>
          <w:tcPr>
            <w:tcW w:w="697" w:type="dxa"/>
            <w:tcBorders>
              <w:bottom w:val="single" w:sz="8" w:space="0" w:color="auto"/>
            </w:tcBorders>
          </w:tcPr>
          <w:p w14:paraId="6A201CDA" w14:textId="77777777" w:rsidR="00931E94" w:rsidRPr="001D0086" w:rsidRDefault="00931E94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feb</w:t>
            </w:r>
          </w:p>
        </w:tc>
        <w:tc>
          <w:tcPr>
            <w:tcW w:w="697" w:type="dxa"/>
            <w:tcBorders>
              <w:bottom w:val="single" w:sz="8" w:space="0" w:color="auto"/>
            </w:tcBorders>
          </w:tcPr>
          <w:p w14:paraId="6CFFB5AD" w14:textId="77777777" w:rsidR="00931E94" w:rsidRPr="001D0086" w:rsidRDefault="00931E94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mar</w:t>
            </w:r>
          </w:p>
        </w:tc>
        <w:tc>
          <w:tcPr>
            <w:tcW w:w="697" w:type="dxa"/>
            <w:tcBorders>
              <w:bottom w:val="single" w:sz="8" w:space="0" w:color="auto"/>
            </w:tcBorders>
          </w:tcPr>
          <w:p w14:paraId="28E9AFED" w14:textId="77777777" w:rsidR="00931E94" w:rsidRPr="001D0086" w:rsidRDefault="00931E94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apr</w:t>
            </w:r>
          </w:p>
        </w:tc>
        <w:tc>
          <w:tcPr>
            <w:tcW w:w="696" w:type="dxa"/>
            <w:tcBorders>
              <w:bottom w:val="single" w:sz="8" w:space="0" w:color="auto"/>
            </w:tcBorders>
          </w:tcPr>
          <w:p w14:paraId="280ED72A" w14:textId="77777777" w:rsidR="00931E94" w:rsidRPr="001D0086" w:rsidRDefault="00931E94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maj</w:t>
            </w:r>
          </w:p>
        </w:tc>
        <w:tc>
          <w:tcPr>
            <w:tcW w:w="697" w:type="dxa"/>
            <w:tcBorders>
              <w:bottom w:val="single" w:sz="8" w:space="0" w:color="auto"/>
            </w:tcBorders>
          </w:tcPr>
          <w:p w14:paraId="5C612559" w14:textId="77777777" w:rsidR="00931E94" w:rsidRPr="001D0086" w:rsidRDefault="00931E94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jun</w:t>
            </w:r>
          </w:p>
        </w:tc>
        <w:tc>
          <w:tcPr>
            <w:tcW w:w="697" w:type="dxa"/>
            <w:tcBorders>
              <w:bottom w:val="single" w:sz="8" w:space="0" w:color="auto"/>
            </w:tcBorders>
          </w:tcPr>
          <w:p w14:paraId="15E29EED" w14:textId="77777777" w:rsidR="00931E94" w:rsidRPr="001D0086" w:rsidRDefault="00931E94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jul</w:t>
            </w:r>
          </w:p>
        </w:tc>
        <w:tc>
          <w:tcPr>
            <w:tcW w:w="697" w:type="dxa"/>
            <w:tcBorders>
              <w:bottom w:val="single" w:sz="8" w:space="0" w:color="auto"/>
            </w:tcBorders>
          </w:tcPr>
          <w:p w14:paraId="31F7AA8A" w14:textId="77777777" w:rsidR="00931E94" w:rsidRPr="001D0086" w:rsidRDefault="00931E94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avg</w:t>
            </w:r>
          </w:p>
        </w:tc>
        <w:tc>
          <w:tcPr>
            <w:tcW w:w="696" w:type="dxa"/>
            <w:tcBorders>
              <w:bottom w:val="single" w:sz="8" w:space="0" w:color="auto"/>
            </w:tcBorders>
          </w:tcPr>
          <w:p w14:paraId="05562BB4" w14:textId="77777777" w:rsidR="00931E94" w:rsidRPr="001D0086" w:rsidRDefault="00931E94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sept</w:t>
            </w:r>
          </w:p>
        </w:tc>
        <w:tc>
          <w:tcPr>
            <w:tcW w:w="697" w:type="dxa"/>
            <w:tcBorders>
              <w:bottom w:val="single" w:sz="8" w:space="0" w:color="auto"/>
            </w:tcBorders>
          </w:tcPr>
          <w:p w14:paraId="55D75B60" w14:textId="77777777" w:rsidR="00931E94" w:rsidRPr="001D0086" w:rsidRDefault="00931E94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okt</w:t>
            </w:r>
          </w:p>
        </w:tc>
        <w:tc>
          <w:tcPr>
            <w:tcW w:w="697" w:type="dxa"/>
            <w:tcBorders>
              <w:bottom w:val="single" w:sz="8" w:space="0" w:color="auto"/>
            </w:tcBorders>
          </w:tcPr>
          <w:p w14:paraId="41D95A8D" w14:textId="77777777" w:rsidR="00931E94" w:rsidRPr="001D0086" w:rsidRDefault="00931E94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nov</w:t>
            </w:r>
          </w:p>
        </w:tc>
        <w:tc>
          <w:tcPr>
            <w:tcW w:w="697" w:type="dxa"/>
            <w:tcBorders>
              <w:bottom w:val="single" w:sz="8" w:space="0" w:color="auto"/>
            </w:tcBorders>
          </w:tcPr>
          <w:p w14:paraId="4A73A38C" w14:textId="77777777" w:rsidR="00931E94" w:rsidRPr="001D0086" w:rsidRDefault="00931E94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dec</w:t>
            </w:r>
          </w:p>
        </w:tc>
      </w:tr>
      <w:bookmarkEnd w:id="15"/>
      <w:tr w:rsidR="00931E94" w:rsidRPr="001D0086" w14:paraId="623B6732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tcBorders>
              <w:top w:val="single" w:sz="8" w:space="0" w:color="auto"/>
            </w:tcBorders>
            <w:shd w:val="clear" w:color="auto" w:fill="auto"/>
          </w:tcPr>
          <w:p w14:paraId="6B6DB652" w14:textId="77777777" w:rsidR="00931E94" w:rsidRPr="001D0086" w:rsidRDefault="00931E94" w:rsidP="00260FD7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03</w:t>
            </w:r>
          </w:p>
        </w:tc>
        <w:tc>
          <w:tcPr>
            <w:tcW w:w="696" w:type="dxa"/>
            <w:tcBorders>
              <w:top w:val="single" w:sz="8" w:space="0" w:color="auto"/>
            </w:tcBorders>
          </w:tcPr>
          <w:p w14:paraId="6AF85329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.352</w:t>
            </w:r>
          </w:p>
        </w:tc>
        <w:tc>
          <w:tcPr>
            <w:tcW w:w="697" w:type="dxa"/>
            <w:tcBorders>
              <w:top w:val="single" w:sz="8" w:space="0" w:color="auto"/>
            </w:tcBorders>
          </w:tcPr>
          <w:p w14:paraId="539B30F9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.360</w:t>
            </w:r>
          </w:p>
        </w:tc>
        <w:tc>
          <w:tcPr>
            <w:tcW w:w="697" w:type="dxa"/>
            <w:tcBorders>
              <w:top w:val="single" w:sz="8" w:space="0" w:color="auto"/>
            </w:tcBorders>
          </w:tcPr>
          <w:p w14:paraId="03B29BA6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.520</w:t>
            </w:r>
          </w:p>
        </w:tc>
        <w:tc>
          <w:tcPr>
            <w:tcW w:w="697" w:type="dxa"/>
            <w:tcBorders>
              <w:top w:val="single" w:sz="8" w:space="0" w:color="auto"/>
            </w:tcBorders>
          </w:tcPr>
          <w:p w14:paraId="7609E4F3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.613</w:t>
            </w:r>
          </w:p>
        </w:tc>
        <w:tc>
          <w:tcPr>
            <w:tcW w:w="696" w:type="dxa"/>
            <w:tcBorders>
              <w:top w:val="single" w:sz="8" w:space="0" w:color="auto"/>
            </w:tcBorders>
          </w:tcPr>
          <w:p w14:paraId="74A14093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.722</w:t>
            </w:r>
          </w:p>
        </w:tc>
        <w:tc>
          <w:tcPr>
            <w:tcW w:w="697" w:type="dxa"/>
            <w:tcBorders>
              <w:top w:val="single" w:sz="8" w:space="0" w:color="auto"/>
            </w:tcBorders>
          </w:tcPr>
          <w:p w14:paraId="693742CF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.808</w:t>
            </w:r>
          </w:p>
        </w:tc>
        <w:tc>
          <w:tcPr>
            <w:tcW w:w="697" w:type="dxa"/>
            <w:tcBorders>
              <w:top w:val="single" w:sz="8" w:space="0" w:color="auto"/>
            </w:tcBorders>
          </w:tcPr>
          <w:p w14:paraId="080ADF56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.858</w:t>
            </w:r>
          </w:p>
        </w:tc>
        <w:tc>
          <w:tcPr>
            <w:tcW w:w="697" w:type="dxa"/>
            <w:tcBorders>
              <w:top w:val="single" w:sz="8" w:space="0" w:color="auto"/>
            </w:tcBorders>
          </w:tcPr>
          <w:p w14:paraId="24269B71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.939</w:t>
            </w:r>
          </w:p>
        </w:tc>
        <w:tc>
          <w:tcPr>
            <w:tcW w:w="696" w:type="dxa"/>
            <w:tcBorders>
              <w:top w:val="single" w:sz="8" w:space="0" w:color="auto"/>
            </w:tcBorders>
          </w:tcPr>
          <w:p w14:paraId="7826168A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064</w:t>
            </w:r>
          </w:p>
        </w:tc>
        <w:tc>
          <w:tcPr>
            <w:tcW w:w="697" w:type="dxa"/>
            <w:tcBorders>
              <w:top w:val="single" w:sz="8" w:space="0" w:color="auto"/>
            </w:tcBorders>
          </w:tcPr>
          <w:p w14:paraId="683B99D3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206</w:t>
            </w:r>
          </w:p>
        </w:tc>
        <w:tc>
          <w:tcPr>
            <w:tcW w:w="697" w:type="dxa"/>
            <w:tcBorders>
              <w:top w:val="single" w:sz="8" w:space="0" w:color="auto"/>
            </w:tcBorders>
          </w:tcPr>
          <w:p w14:paraId="518930DB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275</w:t>
            </w:r>
          </w:p>
        </w:tc>
        <w:tc>
          <w:tcPr>
            <w:tcW w:w="697" w:type="dxa"/>
            <w:tcBorders>
              <w:top w:val="single" w:sz="8" w:space="0" w:color="auto"/>
            </w:tcBorders>
          </w:tcPr>
          <w:p w14:paraId="17242F68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349</w:t>
            </w:r>
          </w:p>
        </w:tc>
      </w:tr>
      <w:tr w:rsidR="00931E94" w:rsidRPr="001D0086" w14:paraId="7EF7B9F4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1BF2CEC5" w14:textId="77777777" w:rsidR="00931E94" w:rsidRPr="001D0086" w:rsidRDefault="00931E94" w:rsidP="00260FD7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04</w:t>
            </w:r>
          </w:p>
        </w:tc>
        <w:tc>
          <w:tcPr>
            <w:tcW w:w="696" w:type="dxa"/>
          </w:tcPr>
          <w:p w14:paraId="4CF31ABB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560</w:t>
            </w:r>
          </w:p>
        </w:tc>
        <w:tc>
          <w:tcPr>
            <w:tcW w:w="697" w:type="dxa"/>
          </w:tcPr>
          <w:p w14:paraId="2555567F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820</w:t>
            </w:r>
          </w:p>
        </w:tc>
        <w:tc>
          <w:tcPr>
            <w:tcW w:w="697" w:type="dxa"/>
          </w:tcPr>
          <w:p w14:paraId="55E40274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917</w:t>
            </w:r>
          </w:p>
        </w:tc>
        <w:tc>
          <w:tcPr>
            <w:tcW w:w="697" w:type="dxa"/>
          </w:tcPr>
          <w:p w14:paraId="273EFE73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914</w:t>
            </w:r>
          </w:p>
        </w:tc>
        <w:tc>
          <w:tcPr>
            <w:tcW w:w="696" w:type="dxa"/>
          </w:tcPr>
          <w:p w14:paraId="36B4413E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037</w:t>
            </w:r>
          </w:p>
        </w:tc>
        <w:tc>
          <w:tcPr>
            <w:tcW w:w="697" w:type="dxa"/>
          </w:tcPr>
          <w:p w14:paraId="3C37BB98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080</w:t>
            </w:r>
          </w:p>
        </w:tc>
        <w:tc>
          <w:tcPr>
            <w:tcW w:w="697" w:type="dxa"/>
          </w:tcPr>
          <w:p w14:paraId="4124886A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928</w:t>
            </w:r>
          </w:p>
        </w:tc>
        <w:tc>
          <w:tcPr>
            <w:tcW w:w="697" w:type="dxa"/>
          </w:tcPr>
          <w:p w14:paraId="31922E50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843</w:t>
            </w:r>
          </w:p>
        </w:tc>
        <w:tc>
          <w:tcPr>
            <w:tcW w:w="696" w:type="dxa"/>
          </w:tcPr>
          <w:p w14:paraId="50078ACE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110</w:t>
            </w:r>
          </w:p>
        </w:tc>
        <w:tc>
          <w:tcPr>
            <w:tcW w:w="697" w:type="dxa"/>
          </w:tcPr>
          <w:p w14:paraId="4C64CF36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231</w:t>
            </w:r>
          </w:p>
        </w:tc>
        <w:tc>
          <w:tcPr>
            <w:tcW w:w="697" w:type="dxa"/>
          </w:tcPr>
          <w:p w14:paraId="526E244E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204</w:t>
            </w:r>
          </w:p>
        </w:tc>
        <w:tc>
          <w:tcPr>
            <w:tcW w:w="697" w:type="dxa"/>
          </w:tcPr>
          <w:p w14:paraId="6673AE6F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178</w:t>
            </w:r>
          </w:p>
        </w:tc>
      </w:tr>
      <w:tr w:rsidR="00931E94" w:rsidRPr="001D0086" w14:paraId="3143A54A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00A5B97C" w14:textId="77777777" w:rsidR="00931E94" w:rsidRPr="001D0086" w:rsidRDefault="00931E94" w:rsidP="00260FD7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05</w:t>
            </w:r>
          </w:p>
        </w:tc>
        <w:tc>
          <w:tcPr>
            <w:tcW w:w="696" w:type="dxa"/>
          </w:tcPr>
          <w:p w14:paraId="70C976A0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066</w:t>
            </w:r>
          </w:p>
        </w:tc>
        <w:tc>
          <w:tcPr>
            <w:tcW w:w="697" w:type="dxa"/>
          </w:tcPr>
          <w:p w14:paraId="7BD8DB3F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004</w:t>
            </w:r>
          </w:p>
        </w:tc>
        <w:tc>
          <w:tcPr>
            <w:tcW w:w="697" w:type="dxa"/>
          </w:tcPr>
          <w:p w14:paraId="496006AF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907</w:t>
            </w:r>
          </w:p>
        </w:tc>
        <w:tc>
          <w:tcPr>
            <w:tcW w:w="697" w:type="dxa"/>
          </w:tcPr>
          <w:p w14:paraId="03ED38BA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899</w:t>
            </w:r>
          </w:p>
        </w:tc>
        <w:tc>
          <w:tcPr>
            <w:tcW w:w="696" w:type="dxa"/>
          </w:tcPr>
          <w:p w14:paraId="3EA5E02F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880</w:t>
            </w:r>
          </w:p>
        </w:tc>
        <w:tc>
          <w:tcPr>
            <w:tcW w:w="697" w:type="dxa"/>
          </w:tcPr>
          <w:p w14:paraId="7C962FC8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769</w:t>
            </w:r>
          </w:p>
        </w:tc>
        <w:tc>
          <w:tcPr>
            <w:tcW w:w="697" w:type="dxa"/>
          </w:tcPr>
          <w:p w14:paraId="28B3FB27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764</w:t>
            </w:r>
          </w:p>
        </w:tc>
        <w:tc>
          <w:tcPr>
            <w:tcW w:w="697" w:type="dxa"/>
          </w:tcPr>
          <w:p w14:paraId="1BB6C570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723</w:t>
            </w:r>
          </w:p>
        </w:tc>
        <w:tc>
          <w:tcPr>
            <w:tcW w:w="696" w:type="dxa"/>
          </w:tcPr>
          <w:p w14:paraId="4DC10AFD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328*</w:t>
            </w:r>
          </w:p>
        </w:tc>
        <w:tc>
          <w:tcPr>
            <w:tcW w:w="697" w:type="dxa"/>
          </w:tcPr>
          <w:p w14:paraId="01CF79AF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359</w:t>
            </w:r>
          </w:p>
        </w:tc>
        <w:tc>
          <w:tcPr>
            <w:tcW w:w="697" w:type="dxa"/>
          </w:tcPr>
          <w:p w14:paraId="0F7BE606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402</w:t>
            </w:r>
          </w:p>
        </w:tc>
        <w:tc>
          <w:tcPr>
            <w:tcW w:w="697" w:type="dxa"/>
          </w:tcPr>
          <w:p w14:paraId="1F34378B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370</w:t>
            </w:r>
          </w:p>
        </w:tc>
      </w:tr>
      <w:tr w:rsidR="00931E94" w:rsidRPr="001D0086" w14:paraId="7CCFDA0C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0B28E0E7" w14:textId="77777777" w:rsidR="00931E94" w:rsidRPr="001D0086" w:rsidRDefault="00931E94" w:rsidP="00260FD7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06</w:t>
            </w:r>
          </w:p>
        </w:tc>
        <w:tc>
          <w:tcPr>
            <w:tcW w:w="696" w:type="dxa"/>
          </w:tcPr>
          <w:p w14:paraId="3A48A94D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324</w:t>
            </w:r>
          </w:p>
        </w:tc>
        <w:tc>
          <w:tcPr>
            <w:tcW w:w="697" w:type="dxa"/>
          </w:tcPr>
          <w:p w14:paraId="1093CF55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225</w:t>
            </w:r>
          </w:p>
        </w:tc>
        <w:tc>
          <w:tcPr>
            <w:tcW w:w="697" w:type="dxa"/>
          </w:tcPr>
          <w:p w14:paraId="1185B9FC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299</w:t>
            </w:r>
          </w:p>
        </w:tc>
        <w:tc>
          <w:tcPr>
            <w:tcW w:w="697" w:type="dxa"/>
          </w:tcPr>
          <w:p w14:paraId="523CC4AC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361</w:t>
            </w:r>
          </w:p>
        </w:tc>
        <w:tc>
          <w:tcPr>
            <w:tcW w:w="696" w:type="dxa"/>
          </w:tcPr>
          <w:p w14:paraId="0051E94F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383</w:t>
            </w:r>
          </w:p>
        </w:tc>
        <w:tc>
          <w:tcPr>
            <w:tcW w:w="697" w:type="dxa"/>
          </w:tcPr>
          <w:p w14:paraId="6170219C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363</w:t>
            </w:r>
          </w:p>
        </w:tc>
        <w:tc>
          <w:tcPr>
            <w:tcW w:w="697" w:type="dxa"/>
          </w:tcPr>
          <w:p w14:paraId="25C65A6E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353</w:t>
            </w:r>
          </w:p>
        </w:tc>
        <w:tc>
          <w:tcPr>
            <w:tcW w:w="697" w:type="dxa"/>
          </w:tcPr>
          <w:p w14:paraId="45880062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314</w:t>
            </w:r>
          </w:p>
        </w:tc>
        <w:tc>
          <w:tcPr>
            <w:tcW w:w="696" w:type="dxa"/>
          </w:tcPr>
          <w:p w14:paraId="0D8381F3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408</w:t>
            </w:r>
          </w:p>
        </w:tc>
        <w:tc>
          <w:tcPr>
            <w:tcW w:w="697" w:type="dxa"/>
          </w:tcPr>
          <w:p w14:paraId="091D12A9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501</w:t>
            </w:r>
          </w:p>
        </w:tc>
        <w:tc>
          <w:tcPr>
            <w:tcW w:w="697" w:type="dxa"/>
          </w:tcPr>
          <w:p w14:paraId="3B618688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391</w:t>
            </w:r>
          </w:p>
        </w:tc>
        <w:tc>
          <w:tcPr>
            <w:tcW w:w="697" w:type="dxa"/>
          </w:tcPr>
          <w:p w14:paraId="2772DE88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317</w:t>
            </w:r>
          </w:p>
        </w:tc>
      </w:tr>
      <w:tr w:rsidR="00931E94" w:rsidRPr="001D0086" w14:paraId="326072A7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4CED0BF9" w14:textId="77777777" w:rsidR="00931E94" w:rsidRPr="001D0086" w:rsidRDefault="00931E94" w:rsidP="00260FD7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07</w:t>
            </w:r>
          </w:p>
        </w:tc>
        <w:tc>
          <w:tcPr>
            <w:tcW w:w="696" w:type="dxa"/>
          </w:tcPr>
          <w:p w14:paraId="3CF134FC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086</w:t>
            </w:r>
          </w:p>
        </w:tc>
        <w:tc>
          <w:tcPr>
            <w:tcW w:w="697" w:type="dxa"/>
          </w:tcPr>
          <w:p w14:paraId="0C8A861C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968</w:t>
            </w:r>
          </w:p>
        </w:tc>
        <w:tc>
          <w:tcPr>
            <w:tcW w:w="697" w:type="dxa"/>
          </w:tcPr>
          <w:p w14:paraId="39479C7D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174</w:t>
            </w:r>
          </w:p>
        </w:tc>
        <w:tc>
          <w:tcPr>
            <w:tcW w:w="697" w:type="dxa"/>
          </w:tcPr>
          <w:p w14:paraId="0B4B49B8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299</w:t>
            </w:r>
          </w:p>
        </w:tc>
        <w:tc>
          <w:tcPr>
            <w:tcW w:w="696" w:type="dxa"/>
          </w:tcPr>
          <w:p w14:paraId="6257D74E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343</w:t>
            </w:r>
          </w:p>
        </w:tc>
        <w:tc>
          <w:tcPr>
            <w:tcW w:w="697" w:type="dxa"/>
          </w:tcPr>
          <w:p w14:paraId="5EEBC5C4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320</w:t>
            </w:r>
          </w:p>
        </w:tc>
        <w:tc>
          <w:tcPr>
            <w:tcW w:w="697" w:type="dxa"/>
          </w:tcPr>
          <w:p w14:paraId="160EE8C4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267</w:t>
            </w:r>
          </w:p>
        </w:tc>
        <w:tc>
          <w:tcPr>
            <w:tcW w:w="697" w:type="dxa"/>
          </w:tcPr>
          <w:p w14:paraId="550464A5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133</w:t>
            </w:r>
          </w:p>
        </w:tc>
        <w:tc>
          <w:tcPr>
            <w:tcW w:w="696" w:type="dxa"/>
          </w:tcPr>
          <w:p w14:paraId="2495E5AF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292</w:t>
            </w:r>
          </w:p>
        </w:tc>
        <w:tc>
          <w:tcPr>
            <w:tcW w:w="697" w:type="dxa"/>
          </w:tcPr>
          <w:p w14:paraId="259938F3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306</w:t>
            </w:r>
          </w:p>
        </w:tc>
        <w:tc>
          <w:tcPr>
            <w:tcW w:w="697" w:type="dxa"/>
          </w:tcPr>
          <w:p w14:paraId="022A9BF8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373</w:t>
            </w:r>
          </w:p>
        </w:tc>
        <w:tc>
          <w:tcPr>
            <w:tcW w:w="697" w:type="dxa"/>
          </w:tcPr>
          <w:p w14:paraId="37AE3CD4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456</w:t>
            </w:r>
          </w:p>
        </w:tc>
      </w:tr>
      <w:tr w:rsidR="00931E94" w:rsidRPr="001D0086" w14:paraId="153F6734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391B2EC9" w14:textId="77777777" w:rsidR="00931E94" w:rsidRPr="001D0086" w:rsidRDefault="00931E94" w:rsidP="00260FD7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08</w:t>
            </w:r>
          </w:p>
        </w:tc>
        <w:tc>
          <w:tcPr>
            <w:tcW w:w="696" w:type="dxa"/>
          </w:tcPr>
          <w:p w14:paraId="62DE9EBF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646</w:t>
            </w:r>
          </w:p>
        </w:tc>
        <w:tc>
          <w:tcPr>
            <w:tcW w:w="697" w:type="dxa"/>
          </w:tcPr>
          <w:p w14:paraId="117CFB67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687</w:t>
            </w:r>
          </w:p>
        </w:tc>
        <w:tc>
          <w:tcPr>
            <w:tcW w:w="697" w:type="dxa"/>
          </w:tcPr>
          <w:p w14:paraId="02C5551F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793</w:t>
            </w:r>
          </w:p>
        </w:tc>
        <w:tc>
          <w:tcPr>
            <w:tcW w:w="697" w:type="dxa"/>
          </w:tcPr>
          <w:p w14:paraId="675F2A4D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703</w:t>
            </w:r>
          </w:p>
        </w:tc>
        <w:tc>
          <w:tcPr>
            <w:tcW w:w="696" w:type="dxa"/>
          </w:tcPr>
          <w:p w14:paraId="48E6B3FA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736</w:t>
            </w:r>
          </w:p>
        </w:tc>
        <w:tc>
          <w:tcPr>
            <w:tcW w:w="697" w:type="dxa"/>
          </w:tcPr>
          <w:p w14:paraId="55934CCB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955</w:t>
            </w:r>
          </w:p>
        </w:tc>
        <w:tc>
          <w:tcPr>
            <w:tcW w:w="697" w:type="dxa"/>
          </w:tcPr>
          <w:p w14:paraId="0EF5F2D2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880</w:t>
            </w:r>
          </w:p>
        </w:tc>
        <w:tc>
          <w:tcPr>
            <w:tcW w:w="697" w:type="dxa"/>
          </w:tcPr>
          <w:p w14:paraId="0C712B6C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693</w:t>
            </w:r>
          </w:p>
        </w:tc>
        <w:tc>
          <w:tcPr>
            <w:tcW w:w="696" w:type="dxa"/>
          </w:tcPr>
          <w:p w14:paraId="6C9B8C7F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081</w:t>
            </w:r>
          </w:p>
        </w:tc>
        <w:tc>
          <w:tcPr>
            <w:tcW w:w="697" w:type="dxa"/>
          </w:tcPr>
          <w:p w14:paraId="2669E22B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218</w:t>
            </w:r>
          </w:p>
        </w:tc>
        <w:tc>
          <w:tcPr>
            <w:tcW w:w="697" w:type="dxa"/>
          </w:tcPr>
          <w:p w14:paraId="4716532D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187</w:t>
            </w:r>
          </w:p>
        </w:tc>
        <w:tc>
          <w:tcPr>
            <w:tcW w:w="697" w:type="dxa"/>
          </w:tcPr>
          <w:p w14:paraId="3E81D118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414</w:t>
            </w:r>
          </w:p>
        </w:tc>
      </w:tr>
      <w:tr w:rsidR="00931E94" w:rsidRPr="001D0086" w14:paraId="149CBBDE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3C66F56E" w14:textId="77777777" w:rsidR="00931E94" w:rsidRPr="001D0086" w:rsidRDefault="00931E94" w:rsidP="00260FD7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09</w:t>
            </w:r>
          </w:p>
        </w:tc>
        <w:tc>
          <w:tcPr>
            <w:tcW w:w="696" w:type="dxa"/>
          </w:tcPr>
          <w:p w14:paraId="54E257FF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175</w:t>
            </w:r>
          </w:p>
        </w:tc>
        <w:tc>
          <w:tcPr>
            <w:tcW w:w="697" w:type="dxa"/>
          </w:tcPr>
          <w:p w14:paraId="0A56C614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274</w:t>
            </w:r>
          </w:p>
        </w:tc>
        <w:tc>
          <w:tcPr>
            <w:tcW w:w="697" w:type="dxa"/>
          </w:tcPr>
          <w:p w14:paraId="3DF9AB15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902</w:t>
            </w:r>
          </w:p>
        </w:tc>
        <w:tc>
          <w:tcPr>
            <w:tcW w:w="697" w:type="dxa"/>
          </w:tcPr>
          <w:p w14:paraId="2E2518DA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825</w:t>
            </w:r>
          </w:p>
        </w:tc>
        <w:tc>
          <w:tcPr>
            <w:tcW w:w="696" w:type="dxa"/>
          </w:tcPr>
          <w:p w14:paraId="60371CF7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.005</w:t>
            </w:r>
          </w:p>
        </w:tc>
        <w:tc>
          <w:tcPr>
            <w:tcW w:w="697" w:type="dxa"/>
          </w:tcPr>
          <w:p w14:paraId="3D5F0B4B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.248</w:t>
            </w:r>
          </w:p>
        </w:tc>
        <w:tc>
          <w:tcPr>
            <w:tcW w:w="697" w:type="dxa"/>
          </w:tcPr>
          <w:p w14:paraId="024114BE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.328</w:t>
            </w:r>
          </w:p>
        </w:tc>
        <w:tc>
          <w:tcPr>
            <w:tcW w:w="697" w:type="dxa"/>
          </w:tcPr>
          <w:p w14:paraId="15C55DFF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.119</w:t>
            </w:r>
          </w:p>
        </w:tc>
        <w:tc>
          <w:tcPr>
            <w:tcW w:w="696" w:type="dxa"/>
          </w:tcPr>
          <w:p w14:paraId="4FB3B01E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.541</w:t>
            </w:r>
          </w:p>
        </w:tc>
        <w:tc>
          <w:tcPr>
            <w:tcW w:w="697" w:type="dxa"/>
          </w:tcPr>
          <w:p w14:paraId="3B784D62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.924</w:t>
            </w:r>
          </w:p>
        </w:tc>
        <w:tc>
          <w:tcPr>
            <w:tcW w:w="697" w:type="dxa"/>
          </w:tcPr>
          <w:p w14:paraId="113D8451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5.011</w:t>
            </w:r>
          </w:p>
        </w:tc>
        <w:tc>
          <w:tcPr>
            <w:tcW w:w="697" w:type="dxa"/>
          </w:tcPr>
          <w:p w14:paraId="0009D77E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5.252</w:t>
            </w:r>
          </w:p>
        </w:tc>
      </w:tr>
      <w:tr w:rsidR="00931E94" w:rsidRPr="001D0086" w14:paraId="2DC88D8C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5BDFE4E0" w14:textId="77777777" w:rsidR="00931E94" w:rsidRPr="001D0086" w:rsidRDefault="00931E94" w:rsidP="00260FD7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0</w:t>
            </w:r>
          </w:p>
        </w:tc>
        <w:tc>
          <w:tcPr>
            <w:tcW w:w="696" w:type="dxa"/>
          </w:tcPr>
          <w:p w14:paraId="375C59D5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.870</w:t>
            </w:r>
          </w:p>
        </w:tc>
        <w:tc>
          <w:tcPr>
            <w:tcW w:w="697" w:type="dxa"/>
          </w:tcPr>
          <w:p w14:paraId="6CEF1CB0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.936</w:t>
            </w:r>
          </w:p>
        </w:tc>
        <w:tc>
          <w:tcPr>
            <w:tcW w:w="697" w:type="dxa"/>
          </w:tcPr>
          <w:p w14:paraId="2C2C83C0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5.182</w:t>
            </w:r>
          </w:p>
        </w:tc>
        <w:tc>
          <w:tcPr>
            <w:tcW w:w="697" w:type="dxa"/>
          </w:tcPr>
          <w:p w14:paraId="42C7214F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.905</w:t>
            </w:r>
          </w:p>
        </w:tc>
        <w:tc>
          <w:tcPr>
            <w:tcW w:w="696" w:type="dxa"/>
          </w:tcPr>
          <w:p w14:paraId="6C55B541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.761</w:t>
            </w:r>
          </w:p>
        </w:tc>
        <w:tc>
          <w:tcPr>
            <w:tcW w:w="697" w:type="dxa"/>
          </w:tcPr>
          <w:p w14:paraId="2F176B7C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.944</w:t>
            </w:r>
          </w:p>
        </w:tc>
        <w:tc>
          <w:tcPr>
            <w:tcW w:w="697" w:type="dxa"/>
          </w:tcPr>
          <w:p w14:paraId="30834B0A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.683</w:t>
            </w:r>
          </w:p>
        </w:tc>
        <w:tc>
          <w:tcPr>
            <w:tcW w:w="697" w:type="dxa"/>
          </w:tcPr>
          <w:p w14:paraId="37E2940D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.638</w:t>
            </w:r>
          </w:p>
        </w:tc>
        <w:tc>
          <w:tcPr>
            <w:tcW w:w="696" w:type="dxa"/>
          </w:tcPr>
          <w:p w14:paraId="0A569343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5.378</w:t>
            </w:r>
          </w:p>
        </w:tc>
        <w:tc>
          <w:tcPr>
            <w:tcW w:w="697" w:type="dxa"/>
          </w:tcPr>
          <w:p w14:paraId="365C3154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5.565</w:t>
            </w:r>
          </w:p>
        </w:tc>
        <w:tc>
          <w:tcPr>
            <w:tcW w:w="697" w:type="dxa"/>
          </w:tcPr>
          <w:p w14:paraId="09DD4201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5.715</w:t>
            </w:r>
          </w:p>
        </w:tc>
        <w:tc>
          <w:tcPr>
            <w:tcW w:w="697" w:type="dxa"/>
          </w:tcPr>
          <w:p w14:paraId="0839D5B7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6.102</w:t>
            </w:r>
          </w:p>
        </w:tc>
      </w:tr>
      <w:tr w:rsidR="00931E94" w:rsidRPr="001D0086" w14:paraId="5BD00814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01EAF2F4" w14:textId="77777777" w:rsidR="00931E94" w:rsidRPr="001D0086" w:rsidRDefault="00931E94" w:rsidP="00260FD7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1</w:t>
            </w:r>
          </w:p>
        </w:tc>
        <w:tc>
          <w:tcPr>
            <w:tcW w:w="696" w:type="dxa"/>
          </w:tcPr>
          <w:p w14:paraId="2D772BDF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5.941</w:t>
            </w:r>
          </w:p>
        </w:tc>
        <w:tc>
          <w:tcPr>
            <w:tcW w:w="697" w:type="dxa"/>
          </w:tcPr>
          <w:p w14:paraId="4FDACA74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6.135</w:t>
            </w:r>
          </w:p>
        </w:tc>
        <w:tc>
          <w:tcPr>
            <w:tcW w:w="697" w:type="dxa"/>
          </w:tcPr>
          <w:p w14:paraId="179596B7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6.577</w:t>
            </w:r>
          </w:p>
        </w:tc>
        <w:tc>
          <w:tcPr>
            <w:tcW w:w="697" w:type="dxa"/>
          </w:tcPr>
          <w:p w14:paraId="60C3A466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6.379</w:t>
            </w:r>
          </w:p>
        </w:tc>
        <w:tc>
          <w:tcPr>
            <w:tcW w:w="696" w:type="dxa"/>
          </w:tcPr>
          <w:p w14:paraId="4C86C68E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6.173</w:t>
            </w:r>
          </w:p>
        </w:tc>
        <w:tc>
          <w:tcPr>
            <w:tcW w:w="697" w:type="dxa"/>
          </w:tcPr>
          <w:p w14:paraId="697C05D5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6.461</w:t>
            </w:r>
          </w:p>
        </w:tc>
        <w:tc>
          <w:tcPr>
            <w:tcW w:w="697" w:type="dxa"/>
          </w:tcPr>
          <w:p w14:paraId="55F8AAD2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6.361</w:t>
            </w:r>
          </w:p>
        </w:tc>
        <w:tc>
          <w:tcPr>
            <w:tcW w:w="697" w:type="dxa"/>
          </w:tcPr>
          <w:p w14:paraId="3FBE3074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5.981</w:t>
            </w:r>
          </w:p>
        </w:tc>
        <w:tc>
          <w:tcPr>
            <w:tcW w:w="696" w:type="dxa"/>
          </w:tcPr>
          <w:p w14:paraId="7E5596C5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6.271</w:t>
            </w:r>
          </w:p>
        </w:tc>
        <w:tc>
          <w:tcPr>
            <w:tcW w:w="697" w:type="dxa"/>
          </w:tcPr>
          <w:p w14:paraId="34861275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5.858</w:t>
            </w:r>
          </w:p>
        </w:tc>
        <w:tc>
          <w:tcPr>
            <w:tcW w:w="697" w:type="dxa"/>
          </w:tcPr>
          <w:p w14:paraId="167ED4F8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5.764</w:t>
            </w:r>
          </w:p>
        </w:tc>
        <w:tc>
          <w:tcPr>
            <w:tcW w:w="697" w:type="dxa"/>
          </w:tcPr>
          <w:p w14:paraId="1ABCE5FE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5.430</w:t>
            </w:r>
          </w:p>
        </w:tc>
      </w:tr>
      <w:tr w:rsidR="00931E94" w:rsidRPr="001D0086" w14:paraId="76C88A71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56D2DA0E" w14:textId="77777777" w:rsidR="00931E94" w:rsidRPr="001D0086" w:rsidRDefault="00931E94" w:rsidP="00260FD7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2</w:t>
            </w:r>
          </w:p>
        </w:tc>
        <w:tc>
          <w:tcPr>
            <w:tcW w:w="696" w:type="dxa"/>
          </w:tcPr>
          <w:p w14:paraId="72042F6A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5.283</w:t>
            </w:r>
          </w:p>
        </w:tc>
        <w:tc>
          <w:tcPr>
            <w:tcW w:w="697" w:type="dxa"/>
          </w:tcPr>
          <w:p w14:paraId="259BD7AA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5.174</w:t>
            </w:r>
          </w:p>
        </w:tc>
        <w:tc>
          <w:tcPr>
            <w:tcW w:w="697" w:type="dxa"/>
          </w:tcPr>
          <w:p w14:paraId="66AD6CCC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5.025</w:t>
            </w:r>
          </w:p>
        </w:tc>
        <w:tc>
          <w:tcPr>
            <w:tcW w:w="697" w:type="dxa"/>
          </w:tcPr>
          <w:p w14:paraId="2633B85C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5.312</w:t>
            </w:r>
          </w:p>
        </w:tc>
        <w:tc>
          <w:tcPr>
            <w:tcW w:w="696" w:type="dxa"/>
          </w:tcPr>
          <w:p w14:paraId="29346AA1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5.769</w:t>
            </w:r>
          </w:p>
        </w:tc>
        <w:tc>
          <w:tcPr>
            <w:tcW w:w="697" w:type="dxa"/>
          </w:tcPr>
          <w:p w14:paraId="5AEB67B9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6.228</w:t>
            </w:r>
          </w:p>
        </w:tc>
        <w:tc>
          <w:tcPr>
            <w:tcW w:w="697" w:type="dxa"/>
          </w:tcPr>
          <w:p w14:paraId="13F6F7C1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6.557</w:t>
            </w:r>
          </w:p>
        </w:tc>
        <w:tc>
          <w:tcPr>
            <w:tcW w:w="697" w:type="dxa"/>
          </w:tcPr>
          <w:p w14:paraId="048B6EE6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6.371</w:t>
            </w:r>
          </w:p>
        </w:tc>
        <w:tc>
          <w:tcPr>
            <w:tcW w:w="696" w:type="dxa"/>
          </w:tcPr>
          <w:p w14:paraId="742A217A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6.850</w:t>
            </w:r>
          </w:p>
        </w:tc>
        <w:tc>
          <w:tcPr>
            <w:tcW w:w="697" w:type="dxa"/>
          </w:tcPr>
          <w:p w14:paraId="0F5340CE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7.345</w:t>
            </w:r>
          </w:p>
        </w:tc>
        <w:tc>
          <w:tcPr>
            <w:tcW w:w="697" w:type="dxa"/>
          </w:tcPr>
          <w:p w14:paraId="07E9DF81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7.151</w:t>
            </w:r>
          </w:p>
        </w:tc>
        <w:tc>
          <w:tcPr>
            <w:tcW w:w="697" w:type="dxa"/>
          </w:tcPr>
          <w:p w14:paraId="323001F9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7.111</w:t>
            </w:r>
          </w:p>
        </w:tc>
      </w:tr>
      <w:tr w:rsidR="00931E94" w:rsidRPr="001D0086" w14:paraId="01F6CF0F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0673FADA" w14:textId="77777777" w:rsidR="00931E94" w:rsidRPr="001D0086" w:rsidRDefault="00931E94" w:rsidP="00260FD7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3</w:t>
            </w:r>
          </w:p>
        </w:tc>
        <w:tc>
          <w:tcPr>
            <w:tcW w:w="696" w:type="dxa"/>
          </w:tcPr>
          <w:p w14:paraId="2A6B42F5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6.875</w:t>
            </w:r>
          </w:p>
        </w:tc>
        <w:tc>
          <w:tcPr>
            <w:tcW w:w="697" w:type="dxa"/>
          </w:tcPr>
          <w:p w14:paraId="6FF46899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6.972</w:t>
            </w:r>
          </w:p>
        </w:tc>
        <w:tc>
          <w:tcPr>
            <w:tcW w:w="697" w:type="dxa"/>
          </w:tcPr>
          <w:p w14:paraId="0E5DAD3F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7.430</w:t>
            </w:r>
          </w:p>
        </w:tc>
        <w:tc>
          <w:tcPr>
            <w:tcW w:w="697" w:type="dxa"/>
          </w:tcPr>
          <w:p w14:paraId="3ACC0083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6.984</w:t>
            </w:r>
          </w:p>
        </w:tc>
        <w:tc>
          <w:tcPr>
            <w:tcW w:w="696" w:type="dxa"/>
          </w:tcPr>
          <w:p w14:paraId="3F3C6507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6.896</w:t>
            </w:r>
          </w:p>
        </w:tc>
        <w:tc>
          <w:tcPr>
            <w:tcW w:w="697" w:type="dxa"/>
          </w:tcPr>
          <w:p w14:paraId="0AFC834E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6.976</w:t>
            </w:r>
          </w:p>
        </w:tc>
        <w:tc>
          <w:tcPr>
            <w:tcW w:w="697" w:type="dxa"/>
          </w:tcPr>
          <w:p w14:paraId="1445FEF0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6.704</w:t>
            </w:r>
          </w:p>
        </w:tc>
        <w:tc>
          <w:tcPr>
            <w:tcW w:w="697" w:type="dxa"/>
          </w:tcPr>
          <w:p w14:paraId="5C51E81F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6.662</w:t>
            </w:r>
          </w:p>
        </w:tc>
        <w:tc>
          <w:tcPr>
            <w:tcW w:w="696" w:type="dxa"/>
          </w:tcPr>
          <w:p w14:paraId="4D42CA2C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7.528</w:t>
            </w:r>
          </w:p>
        </w:tc>
        <w:tc>
          <w:tcPr>
            <w:tcW w:w="697" w:type="dxa"/>
          </w:tcPr>
          <w:p w14:paraId="1652DCD1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7.223</w:t>
            </w:r>
          </w:p>
        </w:tc>
        <w:tc>
          <w:tcPr>
            <w:tcW w:w="697" w:type="dxa"/>
          </w:tcPr>
          <w:p w14:paraId="03EE07CF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7.177</w:t>
            </w:r>
          </w:p>
        </w:tc>
        <w:tc>
          <w:tcPr>
            <w:tcW w:w="697" w:type="dxa"/>
          </w:tcPr>
          <w:p w14:paraId="5DAE476B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6.955</w:t>
            </w:r>
          </w:p>
        </w:tc>
      </w:tr>
      <w:tr w:rsidR="00931E94" w:rsidRPr="001D0086" w14:paraId="1E6C244E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7472173C" w14:textId="77777777" w:rsidR="00931E94" w:rsidRPr="001D0086" w:rsidRDefault="00931E94" w:rsidP="00260FD7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4</w:t>
            </w:r>
          </w:p>
        </w:tc>
        <w:tc>
          <w:tcPr>
            <w:tcW w:w="696" w:type="dxa"/>
          </w:tcPr>
          <w:p w14:paraId="57F2601E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6.741</w:t>
            </w:r>
          </w:p>
        </w:tc>
        <w:tc>
          <w:tcPr>
            <w:tcW w:w="697" w:type="dxa"/>
          </w:tcPr>
          <w:p w14:paraId="085E5178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6.658</w:t>
            </w:r>
          </w:p>
        </w:tc>
        <w:tc>
          <w:tcPr>
            <w:tcW w:w="697" w:type="dxa"/>
          </w:tcPr>
          <w:p w14:paraId="256811A8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6.744</w:t>
            </w:r>
          </w:p>
        </w:tc>
        <w:tc>
          <w:tcPr>
            <w:tcW w:w="697" w:type="dxa"/>
          </w:tcPr>
          <w:p w14:paraId="247A2230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6.247</w:t>
            </w:r>
          </w:p>
        </w:tc>
        <w:tc>
          <w:tcPr>
            <w:tcW w:w="696" w:type="dxa"/>
          </w:tcPr>
          <w:p w14:paraId="7C7E6233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6.478</w:t>
            </w:r>
          </w:p>
        </w:tc>
        <w:tc>
          <w:tcPr>
            <w:tcW w:w="697" w:type="dxa"/>
          </w:tcPr>
          <w:p w14:paraId="178A4BC5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6.460</w:t>
            </w:r>
          </w:p>
        </w:tc>
        <w:tc>
          <w:tcPr>
            <w:tcW w:w="697" w:type="dxa"/>
          </w:tcPr>
          <w:p w14:paraId="2F89872E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6.055</w:t>
            </w:r>
          </w:p>
        </w:tc>
        <w:tc>
          <w:tcPr>
            <w:tcW w:w="697" w:type="dxa"/>
          </w:tcPr>
          <w:p w14:paraId="4A13B58B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5.949</w:t>
            </w:r>
          </w:p>
        </w:tc>
        <w:tc>
          <w:tcPr>
            <w:tcW w:w="696" w:type="dxa"/>
          </w:tcPr>
          <w:p w14:paraId="71287A6C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6.444</w:t>
            </w:r>
          </w:p>
        </w:tc>
        <w:tc>
          <w:tcPr>
            <w:tcW w:w="697" w:type="dxa"/>
          </w:tcPr>
          <w:p w14:paraId="38ED74C6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6.282</w:t>
            </w:r>
          </w:p>
        </w:tc>
        <w:tc>
          <w:tcPr>
            <w:tcW w:w="697" w:type="dxa"/>
          </w:tcPr>
          <w:p w14:paraId="08A5AD5E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6.293</w:t>
            </w:r>
          </w:p>
        </w:tc>
        <w:tc>
          <w:tcPr>
            <w:tcW w:w="697" w:type="dxa"/>
          </w:tcPr>
          <w:p w14:paraId="56F8B608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6.085</w:t>
            </w:r>
          </w:p>
        </w:tc>
      </w:tr>
      <w:tr w:rsidR="00931E94" w:rsidRPr="001D0086" w14:paraId="31FF3B9D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35B97E2E" w14:textId="77777777" w:rsidR="00931E94" w:rsidRPr="001D0086" w:rsidRDefault="00931E94" w:rsidP="00260FD7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5</w:t>
            </w:r>
          </w:p>
        </w:tc>
        <w:tc>
          <w:tcPr>
            <w:tcW w:w="696" w:type="dxa"/>
          </w:tcPr>
          <w:p w14:paraId="282A8D3E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5.603</w:t>
            </w:r>
          </w:p>
        </w:tc>
        <w:tc>
          <w:tcPr>
            <w:tcW w:w="697" w:type="dxa"/>
          </w:tcPr>
          <w:p w14:paraId="037957E6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5.608</w:t>
            </w:r>
          </w:p>
        </w:tc>
        <w:tc>
          <w:tcPr>
            <w:tcW w:w="697" w:type="dxa"/>
          </w:tcPr>
          <w:p w14:paraId="612DB3E5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5.933</w:t>
            </w:r>
          </w:p>
        </w:tc>
        <w:tc>
          <w:tcPr>
            <w:tcW w:w="697" w:type="dxa"/>
          </w:tcPr>
          <w:p w14:paraId="315B51E0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5.543</w:t>
            </w:r>
          </w:p>
        </w:tc>
        <w:tc>
          <w:tcPr>
            <w:tcW w:w="696" w:type="dxa"/>
          </w:tcPr>
          <w:p w14:paraId="1760D79E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5.610</w:t>
            </w:r>
          </w:p>
        </w:tc>
        <w:tc>
          <w:tcPr>
            <w:tcW w:w="697" w:type="dxa"/>
          </w:tcPr>
          <w:p w14:paraId="793C88AF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5.604</w:t>
            </w:r>
          </w:p>
        </w:tc>
        <w:tc>
          <w:tcPr>
            <w:tcW w:w="697" w:type="dxa"/>
          </w:tcPr>
          <w:p w14:paraId="22549BEF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5.274</w:t>
            </w:r>
          </w:p>
        </w:tc>
        <w:tc>
          <w:tcPr>
            <w:tcW w:w="697" w:type="dxa"/>
          </w:tcPr>
          <w:p w14:paraId="22EEEB21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5.166</w:t>
            </w:r>
          </w:p>
        </w:tc>
        <w:tc>
          <w:tcPr>
            <w:tcW w:w="696" w:type="dxa"/>
          </w:tcPr>
          <w:p w14:paraId="42BF1985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5.372</w:t>
            </w:r>
          </w:p>
        </w:tc>
        <w:tc>
          <w:tcPr>
            <w:tcW w:w="697" w:type="dxa"/>
          </w:tcPr>
          <w:p w14:paraId="3842D690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.997</w:t>
            </w:r>
          </w:p>
        </w:tc>
        <w:tc>
          <w:tcPr>
            <w:tcW w:w="697" w:type="dxa"/>
          </w:tcPr>
          <w:p w14:paraId="772E2495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5.151</w:t>
            </w:r>
          </w:p>
        </w:tc>
        <w:tc>
          <w:tcPr>
            <w:tcW w:w="697" w:type="dxa"/>
          </w:tcPr>
          <w:p w14:paraId="403E52E7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.906</w:t>
            </w:r>
          </w:p>
        </w:tc>
      </w:tr>
      <w:tr w:rsidR="00931E94" w:rsidRPr="001D0086" w14:paraId="420C7BED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279ECBC1" w14:textId="77777777" w:rsidR="00931E94" w:rsidRPr="001D0086" w:rsidRDefault="00931E94" w:rsidP="00260FD7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6</w:t>
            </w:r>
          </w:p>
        </w:tc>
        <w:tc>
          <w:tcPr>
            <w:tcW w:w="696" w:type="dxa"/>
          </w:tcPr>
          <w:p w14:paraId="11FB7D2A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.490</w:t>
            </w:r>
          </w:p>
        </w:tc>
        <w:tc>
          <w:tcPr>
            <w:tcW w:w="697" w:type="dxa"/>
          </w:tcPr>
          <w:p w14:paraId="77FD63C2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.816</w:t>
            </w:r>
          </w:p>
        </w:tc>
        <w:tc>
          <w:tcPr>
            <w:tcW w:w="697" w:type="dxa"/>
          </w:tcPr>
          <w:p w14:paraId="4EE90FD3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.886</w:t>
            </w:r>
          </w:p>
        </w:tc>
        <w:tc>
          <w:tcPr>
            <w:tcW w:w="697" w:type="dxa"/>
          </w:tcPr>
          <w:p w14:paraId="5E10DF5A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.572</w:t>
            </w:r>
          </w:p>
        </w:tc>
        <w:tc>
          <w:tcPr>
            <w:tcW w:w="696" w:type="dxa"/>
          </w:tcPr>
          <w:p w14:paraId="48556765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.729</w:t>
            </w:r>
          </w:p>
        </w:tc>
        <w:tc>
          <w:tcPr>
            <w:tcW w:w="697" w:type="dxa"/>
          </w:tcPr>
          <w:p w14:paraId="0F6C7685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.740</w:t>
            </w:r>
          </w:p>
        </w:tc>
        <w:tc>
          <w:tcPr>
            <w:tcW w:w="697" w:type="dxa"/>
          </w:tcPr>
          <w:p w14:paraId="4F0B8436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.317</w:t>
            </w:r>
          </w:p>
        </w:tc>
        <w:tc>
          <w:tcPr>
            <w:tcW w:w="697" w:type="dxa"/>
          </w:tcPr>
          <w:p w14:paraId="07DBF8CB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.554</w:t>
            </w:r>
          </w:p>
        </w:tc>
        <w:tc>
          <w:tcPr>
            <w:tcW w:w="696" w:type="dxa"/>
          </w:tcPr>
          <w:p w14:paraId="1CE429D0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.540</w:t>
            </w:r>
          </w:p>
        </w:tc>
        <w:tc>
          <w:tcPr>
            <w:tcW w:w="697" w:type="dxa"/>
          </w:tcPr>
          <w:p w14:paraId="7824CE86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.449</w:t>
            </w:r>
          </w:p>
        </w:tc>
        <w:tc>
          <w:tcPr>
            <w:tcW w:w="697" w:type="dxa"/>
          </w:tcPr>
          <w:p w14:paraId="3713F333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.606</w:t>
            </w:r>
          </w:p>
        </w:tc>
        <w:tc>
          <w:tcPr>
            <w:tcW w:w="697" w:type="dxa"/>
          </w:tcPr>
          <w:p w14:paraId="1365C392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.468</w:t>
            </w:r>
          </w:p>
        </w:tc>
      </w:tr>
      <w:tr w:rsidR="00931E94" w:rsidRPr="001D0086" w14:paraId="644F710E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73FAFC4D" w14:textId="77777777" w:rsidR="00931E94" w:rsidRPr="001D0086" w:rsidRDefault="00931E94" w:rsidP="00260FD7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7</w:t>
            </w:r>
          </w:p>
        </w:tc>
        <w:tc>
          <w:tcPr>
            <w:tcW w:w="696" w:type="dxa"/>
          </w:tcPr>
          <w:p w14:paraId="7EAE0191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.394</w:t>
            </w:r>
          </w:p>
        </w:tc>
        <w:tc>
          <w:tcPr>
            <w:tcW w:w="697" w:type="dxa"/>
          </w:tcPr>
          <w:p w14:paraId="747F1195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.378</w:t>
            </w:r>
          </w:p>
        </w:tc>
        <w:tc>
          <w:tcPr>
            <w:tcW w:w="697" w:type="dxa"/>
          </w:tcPr>
          <w:p w14:paraId="49D26F59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.303</w:t>
            </w:r>
          </w:p>
        </w:tc>
        <w:tc>
          <w:tcPr>
            <w:tcW w:w="697" w:type="dxa"/>
          </w:tcPr>
          <w:p w14:paraId="29068AAA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982</w:t>
            </w:r>
          </w:p>
        </w:tc>
        <w:tc>
          <w:tcPr>
            <w:tcW w:w="696" w:type="dxa"/>
          </w:tcPr>
          <w:p w14:paraId="7B0273B8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.270</w:t>
            </w:r>
          </w:p>
        </w:tc>
        <w:tc>
          <w:tcPr>
            <w:tcW w:w="697" w:type="dxa"/>
          </w:tcPr>
          <w:p w14:paraId="281E637D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.204</w:t>
            </w:r>
          </w:p>
        </w:tc>
        <w:tc>
          <w:tcPr>
            <w:tcW w:w="697" w:type="dxa"/>
          </w:tcPr>
          <w:p w14:paraId="30DB7FD0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964</w:t>
            </w:r>
          </w:p>
        </w:tc>
        <w:tc>
          <w:tcPr>
            <w:tcW w:w="697" w:type="dxa"/>
          </w:tcPr>
          <w:p w14:paraId="6FC31A63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.078</w:t>
            </w:r>
          </w:p>
        </w:tc>
        <w:tc>
          <w:tcPr>
            <w:tcW w:w="696" w:type="dxa"/>
          </w:tcPr>
          <w:p w14:paraId="2AD84146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.197</w:t>
            </w:r>
          </w:p>
        </w:tc>
        <w:tc>
          <w:tcPr>
            <w:tcW w:w="697" w:type="dxa"/>
          </w:tcPr>
          <w:p w14:paraId="454CF744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.223</w:t>
            </w:r>
          </w:p>
        </w:tc>
        <w:tc>
          <w:tcPr>
            <w:tcW w:w="697" w:type="dxa"/>
          </w:tcPr>
          <w:p w14:paraId="34B6C791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.152</w:t>
            </w:r>
          </w:p>
        </w:tc>
        <w:tc>
          <w:tcPr>
            <w:tcW w:w="697" w:type="dxa"/>
          </w:tcPr>
          <w:p w14:paraId="6312D3AD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.120</w:t>
            </w:r>
          </w:p>
        </w:tc>
      </w:tr>
      <w:tr w:rsidR="00931E94" w:rsidRPr="001D0086" w14:paraId="7B8E9199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56B124CA" w14:textId="77777777" w:rsidR="00931E94" w:rsidRPr="001D0086" w:rsidRDefault="00931E94" w:rsidP="00260FD7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8</w:t>
            </w:r>
          </w:p>
        </w:tc>
        <w:tc>
          <w:tcPr>
            <w:tcW w:w="696" w:type="dxa"/>
          </w:tcPr>
          <w:p w14:paraId="64DD3924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.032</w:t>
            </w:r>
          </w:p>
        </w:tc>
        <w:tc>
          <w:tcPr>
            <w:tcW w:w="697" w:type="dxa"/>
          </w:tcPr>
          <w:p w14:paraId="15E5F92A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839</w:t>
            </w:r>
          </w:p>
        </w:tc>
        <w:tc>
          <w:tcPr>
            <w:tcW w:w="697" w:type="dxa"/>
          </w:tcPr>
          <w:p w14:paraId="329486FE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914</w:t>
            </w:r>
          </w:p>
        </w:tc>
        <w:tc>
          <w:tcPr>
            <w:tcW w:w="697" w:type="dxa"/>
          </w:tcPr>
          <w:p w14:paraId="070B83BC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764</w:t>
            </w:r>
          </w:p>
        </w:tc>
        <w:tc>
          <w:tcPr>
            <w:tcW w:w="696" w:type="dxa"/>
          </w:tcPr>
          <w:p w14:paraId="5FC98562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797</w:t>
            </w:r>
          </w:p>
        </w:tc>
        <w:tc>
          <w:tcPr>
            <w:tcW w:w="697" w:type="dxa"/>
          </w:tcPr>
          <w:p w14:paraId="510EE262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896</w:t>
            </w:r>
          </w:p>
        </w:tc>
        <w:tc>
          <w:tcPr>
            <w:tcW w:w="697" w:type="dxa"/>
          </w:tcPr>
          <w:p w14:paraId="430FA504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702</w:t>
            </w:r>
          </w:p>
        </w:tc>
        <w:tc>
          <w:tcPr>
            <w:tcW w:w="697" w:type="dxa"/>
          </w:tcPr>
          <w:p w14:paraId="4A3A5502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686</w:t>
            </w:r>
          </w:p>
        </w:tc>
        <w:tc>
          <w:tcPr>
            <w:tcW w:w="696" w:type="dxa"/>
          </w:tcPr>
          <w:p w14:paraId="3ADBFD4D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706</w:t>
            </w:r>
          </w:p>
        </w:tc>
        <w:tc>
          <w:tcPr>
            <w:tcW w:w="697" w:type="dxa"/>
          </w:tcPr>
          <w:p w14:paraId="24914911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716</w:t>
            </w:r>
          </w:p>
        </w:tc>
        <w:tc>
          <w:tcPr>
            <w:tcW w:w="697" w:type="dxa"/>
          </w:tcPr>
          <w:p w14:paraId="74ACDFB3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654</w:t>
            </w:r>
          </w:p>
        </w:tc>
        <w:tc>
          <w:tcPr>
            <w:tcW w:w="697" w:type="dxa"/>
          </w:tcPr>
          <w:p w14:paraId="270EBDA8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562</w:t>
            </w:r>
          </w:p>
        </w:tc>
      </w:tr>
      <w:tr w:rsidR="00931E94" w:rsidRPr="001D0086" w14:paraId="58B164BB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277483EF" w14:textId="77777777" w:rsidR="00931E94" w:rsidRPr="001D0086" w:rsidRDefault="00931E94" w:rsidP="00260FD7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9</w:t>
            </w:r>
          </w:p>
        </w:tc>
        <w:tc>
          <w:tcPr>
            <w:tcW w:w="696" w:type="dxa"/>
          </w:tcPr>
          <w:p w14:paraId="3BF62A49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878</w:t>
            </w:r>
          </w:p>
        </w:tc>
        <w:tc>
          <w:tcPr>
            <w:tcW w:w="697" w:type="dxa"/>
          </w:tcPr>
          <w:p w14:paraId="6DC110C7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710</w:t>
            </w:r>
          </w:p>
        </w:tc>
        <w:tc>
          <w:tcPr>
            <w:tcW w:w="697" w:type="dxa"/>
          </w:tcPr>
          <w:p w14:paraId="22AD8F77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782</w:t>
            </w:r>
          </w:p>
        </w:tc>
        <w:tc>
          <w:tcPr>
            <w:tcW w:w="697" w:type="dxa"/>
          </w:tcPr>
          <w:p w14:paraId="776594BB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514</w:t>
            </w:r>
          </w:p>
        </w:tc>
        <w:tc>
          <w:tcPr>
            <w:tcW w:w="696" w:type="dxa"/>
          </w:tcPr>
          <w:p w14:paraId="0F07B53C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642</w:t>
            </w:r>
          </w:p>
        </w:tc>
        <w:tc>
          <w:tcPr>
            <w:tcW w:w="697" w:type="dxa"/>
          </w:tcPr>
          <w:p w14:paraId="35C07678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659</w:t>
            </w:r>
          </w:p>
        </w:tc>
        <w:tc>
          <w:tcPr>
            <w:tcW w:w="697" w:type="dxa"/>
          </w:tcPr>
          <w:p w14:paraId="338DB1DC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612</w:t>
            </w:r>
          </w:p>
        </w:tc>
        <w:tc>
          <w:tcPr>
            <w:tcW w:w="697" w:type="dxa"/>
          </w:tcPr>
          <w:p w14:paraId="5DED1DB6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554</w:t>
            </w:r>
          </w:p>
        </w:tc>
        <w:tc>
          <w:tcPr>
            <w:tcW w:w="696" w:type="dxa"/>
          </w:tcPr>
          <w:p w14:paraId="6C99B252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594</w:t>
            </w:r>
          </w:p>
        </w:tc>
        <w:tc>
          <w:tcPr>
            <w:tcW w:w="697" w:type="dxa"/>
          </w:tcPr>
          <w:p w14:paraId="5F5AE082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690</w:t>
            </w:r>
          </w:p>
        </w:tc>
        <w:tc>
          <w:tcPr>
            <w:tcW w:w="697" w:type="dxa"/>
          </w:tcPr>
          <w:p w14:paraId="3C63CAA5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654</w:t>
            </w:r>
          </w:p>
        </w:tc>
        <w:tc>
          <w:tcPr>
            <w:tcW w:w="697" w:type="dxa"/>
          </w:tcPr>
          <w:p w14:paraId="5B61F99A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626</w:t>
            </w:r>
          </w:p>
        </w:tc>
      </w:tr>
      <w:tr w:rsidR="00DF3197" w:rsidRPr="001D0086" w14:paraId="755BF796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28724755" w14:textId="77777777" w:rsidR="00DF3197" w:rsidRPr="001D0086" w:rsidRDefault="00DF3197" w:rsidP="00260FD7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20</w:t>
            </w:r>
          </w:p>
        </w:tc>
        <w:tc>
          <w:tcPr>
            <w:tcW w:w="696" w:type="dxa"/>
          </w:tcPr>
          <w:p w14:paraId="432742D9" w14:textId="77777777" w:rsidR="00DF3197" w:rsidRPr="00FE3655" w:rsidRDefault="00DF3197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548</w:t>
            </w:r>
          </w:p>
        </w:tc>
        <w:tc>
          <w:tcPr>
            <w:tcW w:w="697" w:type="dxa"/>
          </w:tcPr>
          <w:p w14:paraId="543C56CC" w14:textId="77777777" w:rsidR="00DF3197" w:rsidRPr="00FE3655" w:rsidRDefault="00DF3197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553</w:t>
            </w:r>
          </w:p>
        </w:tc>
        <w:tc>
          <w:tcPr>
            <w:tcW w:w="697" w:type="dxa"/>
          </w:tcPr>
          <w:p w14:paraId="29DAB364" w14:textId="77777777" w:rsidR="00DF3197" w:rsidRPr="00FE3655" w:rsidRDefault="00DF3197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425</w:t>
            </w:r>
          </w:p>
        </w:tc>
        <w:tc>
          <w:tcPr>
            <w:tcW w:w="697" w:type="dxa"/>
          </w:tcPr>
          <w:p w14:paraId="4620D0A7" w14:textId="77777777" w:rsidR="00DF3197" w:rsidRPr="00FE3655" w:rsidRDefault="00DF3197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907</w:t>
            </w:r>
          </w:p>
        </w:tc>
        <w:tc>
          <w:tcPr>
            <w:tcW w:w="696" w:type="dxa"/>
          </w:tcPr>
          <w:p w14:paraId="73F181E3" w14:textId="77777777" w:rsidR="00DF3197" w:rsidRPr="00FE3655" w:rsidRDefault="00DF3197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.048</w:t>
            </w:r>
          </w:p>
        </w:tc>
        <w:tc>
          <w:tcPr>
            <w:tcW w:w="697" w:type="dxa"/>
          </w:tcPr>
          <w:p w14:paraId="1310DEE6" w14:textId="77777777" w:rsidR="00DF3197" w:rsidRPr="00FE3655" w:rsidRDefault="00DF3197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831</w:t>
            </w:r>
          </w:p>
        </w:tc>
        <w:tc>
          <w:tcPr>
            <w:tcW w:w="697" w:type="dxa"/>
          </w:tcPr>
          <w:p w14:paraId="0943D3BB" w14:textId="5B9B93A6" w:rsidR="00DF3197" w:rsidRPr="00FE3655" w:rsidRDefault="00104A1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339</w:t>
            </w:r>
          </w:p>
        </w:tc>
        <w:tc>
          <w:tcPr>
            <w:tcW w:w="697" w:type="dxa"/>
          </w:tcPr>
          <w:p w14:paraId="0A1E6CED" w14:textId="67A759BB" w:rsidR="00DF3197" w:rsidRPr="00FE3655" w:rsidRDefault="00104A1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498</w:t>
            </w:r>
          </w:p>
        </w:tc>
        <w:tc>
          <w:tcPr>
            <w:tcW w:w="696" w:type="dxa"/>
          </w:tcPr>
          <w:p w14:paraId="4C457838" w14:textId="2D0071DD" w:rsidR="00DF3197" w:rsidRPr="00FE3655" w:rsidRDefault="00104A1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653</w:t>
            </w:r>
          </w:p>
        </w:tc>
        <w:tc>
          <w:tcPr>
            <w:tcW w:w="697" w:type="dxa"/>
          </w:tcPr>
          <w:p w14:paraId="2021D80F" w14:textId="3A5180BE" w:rsidR="00DF3197" w:rsidRPr="00FE3655" w:rsidRDefault="00104A1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349</w:t>
            </w:r>
          </w:p>
        </w:tc>
        <w:tc>
          <w:tcPr>
            <w:tcW w:w="697" w:type="dxa"/>
          </w:tcPr>
          <w:p w14:paraId="4D6A7783" w14:textId="4B683E7C" w:rsidR="00DF3197" w:rsidRPr="00FE3655" w:rsidRDefault="00104A1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.244</w:t>
            </w:r>
          </w:p>
        </w:tc>
        <w:tc>
          <w:tcPr>
            <w:tcW w:w="697" w:type="dxa"/>
          </w:tcPr>
          <w:p w14:paraId="0877C20C" w14:textId="1B582FB7" w:rsidR="00DF3197" w:rsidRPr="00FE3655" w:rsidRDefault="00104A1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924</w:t>
            </w:r>
          </w:p>
        </w:tc>
      </w:tr>
      <w:tr w:rsidR="007C4BAE" w:rsidRPr="001D0086" w14:paraId="2ACF0F2B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58208A48" w14:textId="19BE2FA6" w:rsidR="007C4BAE" w:rsidRPr="001D0086" w:rsidRDefault="007C4BAE" w:rsidP="007C4BAE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21</w:t>
            </w:r>
          </w:p>
        </w:tc>
        <w:tc>
          <w:tcPr>
            <w:tcW w:w="696" w:type="dxa"/>
          </w:tcPr>
          <w:p w14:paraId="7365DFFE" w14:textId="244F7088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383</w:t>
            </w:r>
          </w:p>
        </w:tc>
        <w:tc>
          <w:tcPr>
            <w:tcW w:w="697" w:type="dxa"/>
          </w:tcPr>
          <w:p w14:paraId="264F0C6F" w14:textId="169CD0A6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239</w:t>
            </w:r>
          </w:p>
        </w:tc>
        <w:tc>
          <w:tcPr>
            <w:tcW w:w="697" w:type="dxa"/>
          </w:tcPr>
          <w:p w14:paraId="419CCD39" w14:textId="18FD2F79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427</w:t>
            </w:r>
          </w:p>
        </w:tc>
        <w:tc>
          <w:tcPr>
            <w:tcW w:w="697" w:type="dxa"/>
          </w:tcPr>
          <w:p w14:paraId="3779E7D0" w14:textId="79688870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452</w:t>
            </w:r>
          </w:p>
        </w:tc>
        <w:tc>
          <w:tcPr>
            <w:tcW w:w="696" w:type="dxa"/>
          </w:tcPr>
          <w:p w14:paraId="5ABEE3D0" w14:textId="3A473B88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781</w:t>
            </w:r>
          </w:p>
        </w:tc>
        <w:tc>
          <w:tcPr>
            <w:tcW w:w="697" w:type="dxa"/>
          </w:tcPr>
          <w:p w14:paraId="683686D0" w14:textId="59C39A36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719</w:t>
            </w:r>
          </w:p>
        </w:tc>
        <w:tc>
          <w:tcPr>
            <w:tcW w:w="697" w:type="dxa"/>
          </w:tcPr>
          <w:p w14:paraId="0EDEDB1E" w14:textId="36503D5D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703</w:t>
            </w:r>
          </w:p>
        </w:tc>
        <w:tc>
          <w:tcPr>
            <w:tcW w:w="697" w:type="dxa"/>
          </w:tcPr>
          <w:p w14:paraId="1688C38D" w14:textId="3F4EE058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598</w:t>
            </w:r>
          </w:p>
        </w:tc>
        <w:tc>
          <w:tcPr>
            <w:tcW w:w="696" w:type="dxa"/>
          </w:tcPr>
          <w:p w14:paraId="17C2ADCD" w14:textId="5001555A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858</w:t>
            </w:r>
          </w:p>
        </w:tc>
        <w:tc>
          <w:tcPr>
            <w:tcW w:w="697" w:type="dxa"/>
          </w:tcPr>
          <w:p w14:paraId="22924015" w14:textId="7817A762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724</w:t>
            </w:r>
          </w:p>
        </w:tc>
        <w:tc>
          <w:tcPr>
            <w:tcW w:w="697" w:type="dxa"/>
          </w:tcPr>
          <w:p w14:paraId="5FB1185B" w14:textId="3E7D43CD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789</w:t>
            </w:r>
          </w:p>
        </w:tc>
        <w:tc>
          <w:tcPr>
            <w:tcW w:w="697" w:type="dxa"/>
          </w:tcPr>
          <w:p w14:paraId="280033C7" w14:textId="669EEA35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848</w:t>
            </w:r>
          </w:p>
        </w:tc>
      </w:tr>
      <w:tr w:rsidR="007C4BAE" w:rsidRPr="001D0086" w14:paraId="6DDB87F0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316DEBF4" w14:textId="3B2D33D0" w:rsidR="007C4BAE" w:rsidRPr="001D0086" w:rsidRDefault="007C4BAE" w:rsidP="007C4BAE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22</w:t>
            </w:r>
          </w:p>
        </w:tc>
        <w:tc>
          <w:tcPr>
            <w:tcW w:w="696" w:type="dxa"/>
          </w:tcPr>
          <w:p w14:paraId="6101C13C" w14:textId="6C2FC6B8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650</w:t>
            </w:r>
          </w:p>
        </w:tc>
        <w:tc>
          <w:tcPr>
            <w:tcW w:w="697" w:type="dxa"/>
          </w:tcPr>
          <w:p w14:paraId="1B5F1395" w14:textId="7FE767F1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622</w:t>
            </w:r>
          </w:p>
        </w:tc>
        <w:tc>
          <w:tcPr>
            <w:tcW w:w="697" w:type="dxa"/>
          </w:tcPr>
          <w:p w14:paraId="297F0D7A" w14:textId="6B8B865A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755</w:t>
            </w:r>
          </w:p>
        </w:tc>
        <w:tc>
          <w:tcPr>
            <w:tcW w:w="697" w:type="dxa"/>
          </w:tcPr>
          <w:p w14:paraId="0A34CCB4" w14:textId="13063971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598</w:t>
            </w:r>
          </w:p>
        </w:tc>
        <w:tc>
          <w:tcPr>
            <w:tcW w:w="696" w:type="dxa"/>
          </w:tcPr>
          <w:p w14:paraId="269DBE87" w14:textId="70D666CF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639</w:t>
            </w:r>
          </w:p>
        </w:tc>
        <w:tc>
          <w:tcPr>
            <w:tcW w:w="697" w:type="dxa"/>
          </w:tcPr>
          <w:p w14:paraId="0CA3102C" w14:textId="6C330D54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692</w:t>
            </w:r>
          </w:p>
        </w:tc>
        <w:tc>
          <w:tcPr>
            <w:tcW w:w="697" w:type="dxa"/>
          </w:tcPr>
          <w:p w14:paraId="66B01444" w14:textId="0FEEE879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590</w:t>
            </w:r>
          </w:p>
        </w:tc>
        <w:tc>
          <w:tcPr>
            <w:tcW w:w="697" w:type="dxa"/>
          </w:tcPr>
          <w:p w14:paraId="0C065BF5" w14:textId="5B591869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606</w:t>
            </w:r>
          </w:p>
        </w:tc>
        <w:tc>
          <w:tcPr>
            <w:tcW w:w="696" w:type="dxa"/>
          </w:tcPr>
          <w:p w14:paraId="6B028504" w14:textId="040A65AA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544</w:t>
            </w:r>
          </w:p>
        </w:tc>
        <w:tc>
          <w:tcPr>
            <w:tcW w:w="697" w:type="dxa"/>
          </w:tcPr>
          <w:p w14:paraId="5AB5E170" w14:textId="1EDF6F6A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476</w:t>
            </w:r>
          </w:p>
        </w:tc>
        <w:tc>
          <w:tcPr>
            <w:tcW w:w="697" w:type="dxa"/>
          </w:tcPr>
          <w:p w14:paraId="0E96709D" w14:textId="7CC1FAAA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660</w:t>
            </w:r>
          </w:p>
        </w:tc>
        <w:tc>
          <w:tcPr>
            <w:tcW w:w="697" w:type="dxa"/>
          </w:tcPr>
          <w:p w14:paraId="3C6AF23B" w14:textId="38BA3EB3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.603</w:t>
            </w:r>
          </w:p>
        </w:tc>
      </w:tr>
    </w:tbl>
    <w:p w14:paraId="64361C4B" w14:textId="77777777" w:rsidR="00931E94" w:rsidRPr="001D0086" w:rsidRDefault="00931E94" w:rsidP="00DB3C83">
      <w:pPr>
        <w:pStyle w:val="VirUMAR"/>
      </w:pPr>
      <w:bookmarkStart w:id="16" w:name="_Hlk47948040"/>
      <w:r w:rsidRPr="001D0086">
        <w:t>Vir: AJPES.</w:t>
      </w:r>
    </w:p>
    <w:bookmarkEnd w:id="16"/>
    <w:p w14:paraId="0AE84B2E" w14:textId="6E162786" w:rsidR="00931E94" w:rsidRPr="001D0086" w:rsidRDefault="00931E94" w:rsidP="00DB3C83">
      <w:pPr>
        <w:pStyle w:val="VirUMAR"/>
      </w:pPr>
      <w:r w:rsidRPr="001D0086">
        <w:t>Opomba: * Razlog za tolikšno povečanje števila pravnih oseb in povprečnega dnevnega zneska dospelih neporavnanih obveznosti v septembru 2005 je predvsem v tem, da je ena od bank šele s septembrom 2005 začela sporočati celovite in pravilne podatke – v poročanje je začela vključevati vse pravne osebe z dospelimi neporavnanimi obveznostmi.</w:t>
      </w:r>
    </w:p>
    <w:p w14:paraId="60D72356" w14:textId="66A2BA5E" w:rsidR="00931E94" w:rsidRPr="001D0086" w:rsidRDefault="00931E94" w:rsidP="00DB3C83">
      <w:pPr>
        <w:pStyle w:val="VirUMAR"/>
      </w:pPr>
    </w:p>
    <w:p w14:paraId="387390EE" w14:textId="3120CFAB" w:rsidR="00931E94" w:rsidRPr="001D0086" w:rsidRDefault="00931E94" w:rsidP="00B8508B">
      <w:pPr>
        <w:pStyle w:val="Caption"/>
      </w:pPr>
      <w:r w:rsidRPr="001D0086">
        <w:rPr>
          <w:iCs/>
        </w:rPr>
        <w:t xml:space="preserve">Tabela </w:t>
      </w:r>
      <w:r w:rsidR="00435691" w:rsidRPr="001D0086">
        <w:rPr>
          <w:iCs/>
        </w:rPr>
        <w:t>3</w:t>
      </w:r>
      <w:r w:rsidRPr="001D0086">
        <w:rPr>
          <w:iCs/>
        </w:rPr>
        <w:t>:</w:t>
      </w:r>
      <w:r w:rsidR="00D717D2" w:rsidRPr="001D0086">
        <w:t xml:space="preserve"> </w:t>
      </w:r>
      <w:r w:rsidRPr="001D0086">
        <w:t xml:space="preserve">Povprečni dnevni znesek dospelih neporavnanih obveznosti pravnih oseb v </w:t>
      </w:r>
      <w:r w:rsidR="00C53008" w:rsidRPr="001D0086">
        <w:t>1</w:t>
      </w:r>
      <w:r w:rsidRPr="001D0086">
        <w:t>000 EUR</w:t>
      </w:r>
      <w:r w:rsidR="00077520" w:rsidRPr="001D0086">
        <w:t xml:space="preserve"> po mesecih, 2003</w:t>
      </w:r>
      <w:r w:rsidR="00C80CBB" w:rsidRPr="001D0086">
        <w:t>–</w:t>
      </w:r>
      <w:r w:rsidR="00077520" w:rsidRPr="001D0086">
        <w:t>202</w:t>
      </w:r>
      <w:r w:rsidR="007C4BAE" w:rsidRPr="001D0086">
        <w:t>2</w:t>
      </w:r>
    </w:p>
    <w:tbl>
      <w:tblPr>
        <w:tblStyle w:val="TableGridLight"/>
        <w:tblW w:w="0" w:type="auto"/>
        <w:tblCellMar>
          <w:left w:w="0" w:type="dxa"/>
        </w:tblCellMar>
        <w:tblLook w:val="04A0" w:firstRow="1" w:lastRow="0" w:firstColumn="1" w:lastColumn="0" w:noHBand="0" w:noVBand="1"/>
      </w:tblPr>
      <w:tblGrid>
        <w:gridCol w:w="699"/>
        <w:gridCol w:w="697"/>
        <w:gridCol w:w="698"/>
        <w:gridCol w:w="697"/>
        <w:gridCol w:w="698"/>
        <w:gridCol w:w="697"/>
        <w:gridCol w:w="698"/>
        <w:gridCol w:w="698"/>
        <w:gridCol w:w="697"/>
        <w:gridCol w:w="698"/>
        <w:gridCol w:w="697"/>
        <w:gridCol w:w="698"/>
        <w:gridCol w:w="698"/>
      </w:tblGrid>
      <w:tr w:rsidR="007C4BAE" w:rsidRPr="001D0086" w14:paraId="6A2F2AFA" w14:textId="77777777" w:rsidTr="001F2E5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9" w:type="dxa"/>
            <w:tcBorders>
              <w:bottom w:val="single" w:sz="8" w:space="0" w:color="auto"/>
            </w:tcBorders>
            <w:shd w:val="clear" w:color="auto" w:fill="D9D9D9" w:themeFill="background1" w:themeFillShade="D9"/>
          </w:tcPr>
          <w:p w14:paraId="448BC983" w14:textId="2B2B6EBD" w:rsidR="00931E94" w:rsidRPr="001D0086" w:rsidRDefault="00931E94" w:rsidP="001475B8">
            <w:pPr>
              <w:pStyle w:val="BesediloUMAR"/>
              <w:jc w:val="left"/>
              <w:rPr>
                <w:rFonts w:ascii="Myriad Pro" w:hAnsi="Myriad Pro"/>
                <w:b/>
              </w:rPr>
            </w:pPr>
          </w:p>
        </w:tc>
        <w:tc>
          <w:tcPr>
            <w:tcW w:w="697" w:type="dxa"/>
            <w:tcBorders>
              <w:bottom w:val="single" w:sz="8" w:space="0" w:color="auto"/>
            </w:tcBorders>
            <w:shd w:val="clear" w:color="auto" w:fill="D9D9D9" w:themeFill="background1" w:themeFillShade="D9"/>
          </w:tcPr>
          <w:p w14:paraId="41BE7245" w14:textId="77777777" w:rsidR="00931E94" w:rsidRPr="001D0086" w:rsidRDefault="00931E94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jan</w:t>
            </w:r>
          </w:p>
        </w:tc>
        <w:tc>
          <w:tcPr>
            <w:tcW w:w="698" w:type="dxa"/>
            <w:tcBorders>
              <w:bottom w:val="single" w:sz="8" w:space="0" w:color="auto"/>
            </w:tcBorders>
            <w:shd w:val="clear" w:color="auto" w:fill="D9D9D9" w:themeFill="background1" w:themeFillShade="D9"/>
          </w:tcPr>
          <w:p w14:paraId="42328613" w14:textId="77777777" w:rsidR="00931E94" w:rsidRPr="001D0086" w:rsidRDefault="00931E94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feb</w:t>
            </w:r>
          </w:p>
        </w:tc>
        <w:tc>
          <w:tcPr>
            <w:tcW w:w="697" w:type="dxa"/>
            <w:tcBorders>
              <w:bottom w:val="single" w:sz="8" w:space="0" w:color="auto"/>
            </w:tcBorders>
            <w:shd w:val="clear" w:color="auto" w:fill="D9D9D9" w:themeFill="background1" w:themeFillShade="D9"/>
          </w:tcPr>
          <w:p w14:paraId="274E6BE8" w14:textId="77777777" w:rsidR="00931E94" w:rsidRPr="001D0086" w:rsidRDefault="00931E94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mar</w:t>
            </w:r>
          </w:p>
        </w:tc>
        <w:tc>
          <w:tcPr>
            <w:tcW w:w="698" w:type="dxa"/>
            <w:tcBorders>
              <w:bottom w:val="single" w:sz="8" w:space="0" w:color="auto"/>
            </w:tcBorders>
            <w:shd w:val="clear" w:color="auto" w:fill="D9D9D9" w:themeFill="background1" w:themeFillShade="D9"/>
          </w:tcPr>
          <w:p w14:paraId="068E776E" w14:textId="77777777" w:rsidR="00931E94" w:rsidRPr="001D0086" w:rsidRDefault="00931E94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apr</w:t>
            </w:r>
          </w:p>
        </w:tc>
        <w:tc>
          <w:tcPr>
            <w:tcW w:w="697" w:type="dxa"/>
            <w:tcBorders>
              <w:bottom w:val="single" w:sz="8" w:space="0" w:color="auto"/>
            </w:tcBorders>
            <w:shd w:val="clear" w:color="auto" w:fill="D9D9D9" w:themeFill="background1" w:themeFillShade="D9"/>
          </w:tcPr>
          <w:p w14:paraId="228869C4" w14:textId="77777777" w:rsidR="00931E94" w:rsidRPr="001D0086" w:rsidRDefault="00931E94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maj</w:t>
            </w:r>
          </w:p>
        </w:tc>
        <w:tc>
          <w:tcPr>
            <w:tcW w:w="698" w:type="dxa"/>
            <w:tcBorders>
              <w:bottom w:val="single" w:sz="8" w:space="0" w:color="auto"/>
            </w:tcBorders>
            <w:shd w:val="clear" w:color="auto" w:fill="D9D9D9" w:themeFill="background1" w:themeFillShade="D9"/>
          </w:tcPr>
          <w:p w14:paraId="664E3D85" w14:textId="77777777" w:rsidR="00931E94" w:rsidRPr="001D0086" w:rsidRDefault="00931E94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jun</w:t>
            </w:r>
          </w:p>
        </w:tc>
        <w:tc>
          <w:tcPr>
            <w:tcW w:w="698" w:type="dxa"/>
            <w:tcBorders>
              <w:bottom w:val="single" w:sz="8" w:space="0" w:color="auto"/>
            </w:tcBorders>
            <w:shd w:val="clear" w:color="auto" w:fill="D9D9D9" w:themeFill="background1" w:themeFillShade="D9"/>
          </w:tcPr>
          <w:p w14:paraId="629B15CB" w14:textId="77777777" w:rsidR="00931E94" w:rsidRPr="001D0086" w:rsidRDefault="00931E94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jul</w:t>
            </w:r>
          </w:p>
        </w:tc>
        <w:tc>
          <w:tcPr>
            <w:tcW w:w="697" w:type="dxa"/>
            <w:tcBorders>
              <w:bottom w:val="single" w:sz="8" w:space="0" w:color="auto"/>
            </w:tcBorders>
            <w:shd w:val="clear" w:color="auto" w:fill="D9D9D9" w:themeFill="background1" w:themeFillShade="D9"/>
          </w:tcPr>
          <w:p w14:paraId="729FFDF6" w14:textId="77777777" w:rsidR="00931E94" w:rsidRPr="001D0086" w:rsidRDefault="00931E94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avg</w:t>
            </w:r>
          </w:p>
        </w:tc>
        <w:tc>
          <w:tcPr>
            <w:tcW w:w="698" w:type="dxa"/>
            <w:tcBorders>
              <w:bottom w:val="single" w:sz="8" w:space="0" w:color="auto"/>
            </w:tcBorders>
            <w:shd w:val="clear" w:color="auto" w:fill="D9D9D9" w:themeFill="background1" w:themeFillShade="D9"/>
          </w:tcPr>
          <w:p w14:paraId="7EDEB1D0" w14:textId="77777777" w:rsidR="00931E94" w:rsidRPr="001D0086" w:rsidRDefault="00931E94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sept</w:t>
            </w:r>
          </w:p>
        </w:tc>
        <w:tc>
          <w:tcPr>
            <w:tcW w:w="697" w:type="dxa"/>
            <w:tcBorders>
              <w:bottom w:val="single" w:sz="8" w:space="0" w:color="auto"/>
            </w:tcBorders>
            <w:shd w:val="clear" w:color="auto" w:fill="D9D9D9" w:themeFill="background1" w:themeFillShade="D9"/>
          </w:tcPr>
          <w:p w14:paraId="405864AF" w14:textId="77777777" w:rsidR="00931E94" w:rsidRPr="001D0086" w:rsidRDefault="00931E94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okt</w:t>
            </w:r>
          </w:p>
        </w:tc>
        <w:tc>
          <w:tcPr>
            <w:tcW w:w="698" w:type="dxa"/>
            <w:tcBorders>
              <w:bottom w:val="single" w:sz="8" w:space="0" w:color="auto"/>
            </w:tcBorders>
            <w:shd w:val="clear" w:color="auto" w:fill="D9D9D9" w:themeFill="background1" w:themeFillShade="D9"/>
          </w:tcPr>
          <w:p w14:paraId="1A1B6B9D" w14:textId="77777777" w:rsidR="00931E94" w:rsidRPr="001D0086" w:rsidRDefault="00931E94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nov</w:t>
            </w:r>
          </w:p>
        </w:tc>
        <w:tc>
          <w:tcPr>
            <w:tcW w:w="698" w:type="dxa"/>
            <w:tcBorders>
              <w:bottom w:val="single" w:sz="8" w:space="0" w:color="auto"/>
            </w:tcBorders>
            <w:shd w:val="clear" w:color="auto" w:fill="D9D9D9" w:themeFill="background1" w:themeFillShade="D9"/>
          </w:tcPr>
          <w:p w14:paraId="28FC17F0" w14:textId="77777777" w:rsidR="00931E94" w:rsidRPr="001D0086" w:rsidRDefault="00931E94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dec</w:t>
            </w:r>
          </w:p>
        </w:tc>
      </w:tr>
      <w:tr w:rsidR="00931E94" w:rsidRPr="001D0086" w14:paraId="141E0005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9" w:type="dxa"/>
            <w:tcBorders>
              <w:top w:val="single" w:sz="8" w:space="0" w:color="auto"/>
            </w:tcBorders>
            <w:shd w:val="clear" w:color="auto" w:fill="auto"/>
          </w:tcPr>
          <w:p w14:paraId="2E909C07" w14:textId="77777777" w:rsidR="00931E94" w:rsidRPr="001D0086" w:rsidRDefault="00931E94" w:rsidP="001475B8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03</w:t>
            </w:r>
          </w:p>
        </w:tc>
        <w:tc>
          <w:tcPr>
            <w:tcW w:w="697" w:type="dxa"/>
            <w:tcBorders>
              <w:top w:val="single" w:sz="8" w:space="0" w:color="auto"/>
            </w:tcBorders>
          </w:tcPr>
          <w:p w14:paraId="7CBE7EE6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2.657</w:t>
            </w:r>
          </w:p>
        </w:tc>
        <w:tc>
          <w:tcPr>
            <w:tcW w:w="698" w:type="dxa"/>
            <w:tcBorders>
              <w:top w:val="single" w:sz="8" w:space="0" w:color="auto"/>
            </w:tcBorders>
          </w:tcPr>
          <w:p w14:paraId="33172CE6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4.510</w:t>
            </w:r>
          </w:p>
        </w:tc>
        <w:tc>
          <w:tcPr>
            <w:tcW w:w="697" w:type="dxa"/>
            <w:tcBorders>
              <w:top w:val="single" w:sz="8" w:space="0" w:color="auto"/>
            </w:tcBorders>
          </w:tcPr>
          <w:p w14:paraId="1B224A66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6.697</w:t>
            </w:r>
          </w:p>
        </w:tc>
        <w:tc>
          <w:tcPr>
            <w:tcW w:w="698" w:type="dxa"/>
            <w:tcBorders>
              <w:top w:val="single" w:sz="8" w:space="0" w:color="auto"/>
            </w:tcBorders>
          </w:tcPr>
          <w:p w14:paraId="0D8CF28A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9.718</w:t>
            </w:r>
          </w:p>
        </w:tc>
        <w:tc>
          <w:tcPr>
            <w:tcW w:w="697" w:type="dxa"/>
            <w:tcBorders>
              <w:top w:val="single" w:sz="8" w:space="0" w:color="auto"/>
            </w:tcBorders>
          </w:tcPr>
          <w:p w14:paraId="7341568C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4.054</w:t>
            </w:r>
          </w:p>
        </w:tc>
        <w:tc>
          <w:tcPr>
            <w:tcW w:w="698" w:type="dxa"/>
            <w:tcBorders>
              <w:top w:val="single" w:sz="8" w:space="0" w:color="auto"/>
            </w:tcBorders>
          </w:tcPr>
          <w:p w14:paraId="2CA21E77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5.906</w:t>
            </w:r>
          </w:p>
        </w:tc>
        <w:tc>
          <w:tcPr>
            <w:tcW w:w="698" w:type="dxa"/>
            <w:tcBorders>
              <w:top w:val="single" w:sz="8" w:space="0" w:color="auto"/>
            </w:tcBorders>
          </w:tcPr>
          <w:p w14:paraId="62777A65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8.139</w:t>
            </w:r>
          </w:p>
        </w:tc>
        <w:tc>
          <w:tcPr>
            <w:tcW w:w="697" w:type="dxa"/>
            <w:tcBorders>
              <w:top w:val="single" w:sz="8" w:space="0" w:color="auto"/>
            </w:tcBorders>
          </w:tcPr>
          <w:p w14:paraId="1C9F5341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50.851</w:t>
            </w:r>
          </w:p>
        </w:tc>
        <w:tc>
          <w:tcPr>
            <w:tcW w:w="698" w:type="dxa"/>
            <w:tcBorders>
              <w:top w:val="single" w:sz="8" w:space="0" w:color="auto"/>
            </w:tcBorders>
          </w:tcPr>
          <w:p w14:paraId="2749A0EF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53.117</w:t>
            </w:r>
          </w:p>
        </w:tc>
        <w:tc>
          <w:tcPr>
            <w:tcW w:w="697" w:type="dxa"/>
            <w:tcBorders>
              <w:top w:val="single" w:sz="8" w:space="0" w:color="auto"/>
            </w:tcBorders>
          </w:tcPr>
          <w:p w14:paraId="4EAFACC4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55.350</w:t>
            </w:r>
          </w:p>
        </w:tc>
        <w:tc>
          <w:tcPr>
            <w:tcW w:w="698" w:type="dxa"/>
            <w:tcBorders>
              <w:top w:val="single" w:sz="8" w:space="0" w:color="auto"/>
            </w:tcBorders>
          </w:tcPr>
          <w:p w14:paraId="4483C108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56.351</w:t>
            </w:r>
          </w:p>
        </w:tc>
        <w:tc>
          <w:tcPr>
            <w:tcW w:w="698" w:type="dxa"/>
            <w:tcBorders>
              <w:top w:val="single" w:sz="8" w:space="0" w:color="auto"/>
            </w:tcBorders>
          </w:tcPr>
          <w:p w14:paraId="0D9123FB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59.180</w:t>
            </w:r>
          </w:p>
        </w:tc>
      </w:tr>
      <w:tr w:rsidR="00931E94" w:rsidRPr="001D0086" w14:paraId="3DBE7FF9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9" w:type="dxa"/>
            <w:shd w:val="clear" w:color="auto" w:fill="auto"/>
          </w:tcPr>
          <w:p w14:paraId="5DF37D42" w14:textId="77777777" w:rsidR="00931E94" w:rsidRPr="001D0086" w:rsidRDefault="00931E94" w:rsidP="001475B8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04</w:t>
            </w:r>
          </w:p>
        </w:tc>
        <w:tc>
          <w:tcPr>
            <w:tcW w:w="697" w:type="dxa"/>
          </w:tcPr>
          <w:p w14:paraId="611924B7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65.582</w:t>
            </w:r>
          </w:p>
        </w:tc>
        <w:tc>
          <w:tcPr>
            <w:tcW w:w="698" w:type="dxa"/>
          </w:tcPr>
          <w:p w14:paraId="1CA27539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73.214</w:t>
            </w:r>
          </w:p>
        </w:tc>
        <w:tc>
          <w:tcPr>
            <w:tcW w:w="697" w:type="dxa"/>
          </w:tcPr>
          <w:p w14:paraId="1F77BF09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78.121</w:t>
            </w:r>
          </w:p>
        </w:tc>
        <w:tc>
          <w:tcPr>
            <w:tcW w:w="698" w:type="dxa"/>
          </w:tcPr>
          <w:p w14:paraId="4FE88001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81.689</w:t>
            </w:r>
          </w:p>
        </w:tc>
        <w:tc>
          <w:tcPr>
            <w:tcW w:w="697" w:type="dxa"/>
          </w:tcPr>
          <w:p w14:paraId="258387FF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86.413</w:t>
            </w:r>
          </w:p>
        </w:tc>
        <w:tc>
          <w:tcPr>
            <w:tcW w:w="698" w:type="dxa"/>
          </w:tcPr>
          <w:p w14:paraId="42050F1D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86.980</w:t>
            </w:r>
          </w:p>
        </w:tc>
        <w:tc>
          <w:tcPr>
            <w:tcW w:w="698" w:type="dxa"/>
          </w:tcPr>
          <w:p w14:paraId="57219E54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85.265</w:t>
            </w:r>
          </w:p>
        </w:tc>
        <w:tc>
          <w:tcPr>
            <w:tcW w:w="697" w:type="dxa"/>
          </w:tcPr>
          <w:p w14:paraId="3FC3F1B4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88.645</w:t>
            </w:r>
          </w:p>
        </w:tc>
        <w:tc>
          <w:tcPr>
            <w:tcW w:w="698" w:type="dxa"/>
          </w:tcPr>
          <w:p w14:paraId="5B1C6386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91.980</w:t>
            </w:r>
          </w:p>
        </w:tc>
        <w:tc>
          <w:tcPr>
            <w:tcW w:w="697" w:type="dxa"/>
          </w:tcPr>
          <w:p w14:paraId="6B23036A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97.822</w:t>
            </w:r>
          </w:p>
        </w:tc>
        <w:tc>
          <w:tcPr>
            <w:tcW w:w="698" w:type="dxa"/>
          </w:tcPr>
          <w:p w14:paraId="3946DD63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02.358</w:t>
            </w:r>
          </w:p>
        </w:tc>
        <w:tc>
          <w:tcPr>
            <w:tcW w:w="698" w:type="dxa"/>
          </w:tcPr>
          <w:p w14:paraId="6EA7FDBF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05.183</w:t>
            </w:r>
          </w:p>
        </w:tc>
      </w:tr>
      <w:tr w:rsidR="00931E94" w:rsidRPr="001D0086" w14:paraId="4EAE2838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9" w:type="dxa"/>
            <w:shd w:val="clear" w:color="auto" w:fill="auto"/>
          </w:tcPr>
          <w:p w14:paraId="50404966" w14:textId="77777777" w:rsidR="00931E94" w:rsidRPr="001D0086" w:rsidRDefault="00931E94" w:rsidP="001475B8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05</w:t>
            </w:r>
          </w:p>
        </w:tc>
        <w:tc>
          <w:tcPr>
            <w:tcW w:w="697" w:type="dxa"/>
          </w:tcPr>
          <w:p w14:paraId="4D4CB501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94.383</w:t>
            </w:r>
          </w:p>
        </w:tc>
        <w:tc>
          <w:tcPr>
            <w:tcW w:w="698" w:type="dxa"/>
          </w:tcPr>
          <w:p w14:paraId="12C8D73C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91.529</w:t>
            </w:r>
          </w:p>
        </w:tc>
        <w:tc>
          <w:tcPr>
            <w:tcW w:w="697" w:type="dxa"/>
          </w:tcPr>
          <w:p w14:paraId="3DF5D38B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90.210</w:t>
            </w:r>
          </w:p>
        </w:tc>
        <w:tc>
          <w:tcPr>
            <w:tcW w:w="698" w:type="dxa"/>
          </w:tcPr>
          <w:p w14:paraId="1AC13E8F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92.251</w:t>
            </w:r>
          </w:p>
        </w:tc>
        <w:tc>
          <w:tcPr>
            <w:tcW w:w="697" w:type="dxa"/>
          </w:tcPr>
          <w:p w14:paraId="0289BD3C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87.690</w:t>
            </w:r>
          </w:p>
        </w:tc>
        <w:tc>
          <w:tcPr>
            <w:tcW w:w="698" w:type="dxa"/>
          </w:tcPr>
          <w:p w14:paraId="792D4CA2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87.969</w:t>
            </w:r>
          </w:p>
        </w:tc>
        <w:tc>
          <w:tcPr>
            <w:tcW w:w="698" w:type="dxa"/>
          </w:tcPr>
          <w:p w14:paraId="59E1D8A4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90.123</w:t>
            </w:r>
          </w:p>
        </w:tc>
        <w:tc>
          <w:tcPr>
            <w:tcW w:w="697" w:type="dxa"/>
          </w:tcPr>
          <w:p w14:paraId="4840EAD0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90.248</w:t>
            </w:r>
          </w:p>
        </w:tc>
        <w:tc>
          <w:tcPr>
            <w:tcW w:w="698" w:type="dxa"/>
          </w:tcPr>
          <w:p w14:paraId="7D7D023A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11.534</w:t>
            </w:r>
          </w:p>
        </w:tc>
        <w:tc>
          <w:tcPr>
            <w:tcW w:w="697" w:type="dxa"/>
          </w:tcPr>
          <w:p w14:paraId="3FCB7503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08.275</w:t>
            </w:r>
          </w:p>
        </w:tc>
        <w:tc>
          <w:tcPr>
            <w:tcW w:w="698" w:type="dxa"/>
          </w:tcPr>
          <w:p w14:paraId="7B54DD5C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08.383</w:t>
            </w:r>
          </w:p>
        </w:tc>
        <w:tc>
          <w:tcPr>
            <w:tcW w:w="698" w:type="dxa"/>
          </w:tcPr>
          <w:p w14:paraId="01BD1A7F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14.576</w:t>
            </w:r>
          </w:p>
        </w:tc>
      </w:tr>
      <w:tr w:rsidR="00931E94" w:rsidRPr="001D0086" w14:paraId="7917FB50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9" w:type="dxa"/>
            <w:shd w:val="clear" w:color="auto" w:fill="auto"/>
          </w:tcPr>
          <w:p w14:paraId="0A49BB06" w14:textId="77777777" w:rsidR="00931E94" w:rsidRPr="001D0086" w:rsidRDefault="00931E94" w:rsidP="001475B8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06</w:t>
            </w:r>
          </w:p>
        </w:tc>
        <w:tc>
          <w:tcPr>
            <w:tcW w:w="697" w:type="dxa"/>
          </w:tcPr>
          <w:p w14:paraId="49989505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16.771</w:t>
            </w:r>
          </w:p>
        </w:tc>
        <w:tc>
          <w:tcPr>
            <w:tcW w:w="698" w:type="dxa"/>
          </w:tcPr>
          <w:p w14:paraId="7D99B15C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16.930</w:t>
            </w:r>
          </w:p>
        </w:tc>
        <w:tc>
          <w:tcPr>
            <w:tcW w:w="697" w:type="dxa"/>
          </w:tcPr>
          <w:p w14:paraId="0C3620BE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16.921</w:t>
            </w:r>
          </w:p>
        </w:tc>
        <w:tc>
          <w:tcPr>
            <w:tcW w:w="698" w:type="dxa"/>
          </w:tcPr>
          <w:p w14:paraId="1392D87E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22.112</w:t>
            </w:r>
          </w:p>
        </w:tc>
        <w:tc>
          <w:tcPr>
            <w:tcW w:w="697" w:type="dxa"/>
          </w:tcPr>
          <w:p w14:paraId="0388077C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22.075</w:t>
            </w:r>
          </w:p>
        </w:tc>
        <w:tc>
          <w:tcPr>
            <w:tcW w:w="698" w:type="dxa"/>
          </w:tcPr>
          <w:p w14:paraId="1493CBE2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24.733</w:t>
            </w:r>
          </w:p>
        </w:tc>
        <w:tc>
          <w:tcPr>
            <w:tcW w:w="698" w:type="dxa"/>
          </w:tcPr>
          <w:p w14:paraId="05015A8C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24.971</w:t>
            </w:r>
          </w:p>
        </w:tc>
        <w:tc>
          <w:tcPr>
            <w:tcW w:w="697" w:type="dxa"/>
          </w:tcPr>
          <w:p w14:paraId="1FFB5E3D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24.566</w:t>
            </w:r>
          </w:p>
        </w:tc>
        <w:tc>
          <w:tcPr>
            <w:tcW w:w="698" w:type="dxa"/>
          </w:tcPr>
          <w:p w14:paraId="095B188A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19.216</w:t>
            </w:r>
          </w:p>
        </w:tc>
        <w:tc>
          <w:tcPr>
            <w:tcW w:w="697" w:type="dxa"/>
          </w:tcPr>
          <w:p w14:paraId="06C91976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22.922</w:t>
            </w:r>
          </w:p>
        </w:tc>
        <w:tc>
          <w:tcPr>
            <w:tcW w:w="698" w:type="dxa"/>
          </w:tcPr>
          <w:p w14:paraId="6BE2879A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18.816</w:t>
            </w:r>
          </w:p>
        </w:tc>
        <w:tc>
          <w:tcPr>
            <w:tcW w:w="698" w:type="dxa"/>
          </w:tcPr>
          <w:p w14:paraId="6C790093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16.074</w:t>
            </w:r>
          </w:p>
        </w:tc>
      </w:tr>
      <w:tr w:rsidR="00931E94" w:rsidRPr="001D0086" w14:paraId="7BFF5CEB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9" w:type="dxa"/>
            <w:shd w:val="clear" w:color="auto" w:fill="auto"/>
          </w:tcPr>
          <w:p w14:paraId="28112C44" w14:textId="77777777" w:rsidR="00931E94" w:rsidRPr="001D0086" w:rsidRDefault="00931E94" w:rsidP="001475B8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07</w:t>
            </w:r>
          </w:p>
        </w:tc>
        <w:tc>
          <w:tcPr>
            <w:tcW w:w="697" w:type="dxa"/>
          </w:tcPr>
          <w:p w14:paraId="35DBFE73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11.124</w:t>
            </w:r>
          </w:p>
        </w:tc>
        <w:tc>
          <w:tcPr>
            <w:tcW w:w="698" w:type="dxa"/>
          </w:tcPr>
          <w:p w14:paraId="53BD6222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13.345</w:t>
            </w:r>
          </w:p>
        </w:tc>
        <w:tc>
          <w:tcPr>
            <w:tcW w:w="697" w:type="dxa"/>
          </w:tcPr>
          <w:p w14:paraId="236AA2D2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20.942</w:t>
            </w:r>
          </w:p>
        </w:tc>
        <w:tc>
          <w:tcPr>
            <w:tcW w:w="698" w:type="dxa"/>
          </w:tcPr>
          <w:p w14:paraId="4CF51E6A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26.766</w:t>
            </w:r>
          </w:p>
        </w:tc>
        <w:tc>
          <w:tcPr>
            <w:tcW w:w="697" w:type="dxa"/>
          </w:tcPr>
          <w:p w14:paraId="729CB753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29.990</w:t>
            </w:r>
          </w:p>
        </w:tc>
        <w:tc>
          <w:tcPr>
            <w:tcW w:w="698" w:type="dxa"/>
          </w:tcPr>
          <w:p w14:paraId="0131DDCC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31.729</w:t>
            </w:r>
          </w:p>
        </w:tc>
        <w:tc>
          <w:tcPr>
            <w:tcW w:w="698" w:type="dxa"/>
          </w:tcPr>
          <w:p w14:paraId="71168B49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32.074</w:t>
            </w:r>
          </w:p>
        </w:tc>
        <w:tc>
          <w:tcPr>
            <w:tcW w:w="697" w:type="dxa"/>
          </w:tcPr>
          <w:p w14:paraId="08EA67DC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25.968</w:t>
            </w:r>
          </w:p>
        </w:tc>
        <w:tc>
          <w:tcPr>
            <w:tcW w:w="698" w:type="dxa"/>
          </w:tcPr>
          <w:p w14:paraId="239F1700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28.382</w:t>
            </w:r>
          </w:p>
        </w:tc>
        <w:tc>
          <w:tcPr>
            <w:tcW w:w="697" w:type="dxa"/>
          </w:tcPr>
          <w:p w14:paraId="294217B2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24.713</w:t>
            </w:r>
          </w:p>
        </w:tc>
        <w:tc>
          <w:tcPr>
            <w:tcW w:w="698" w:type="dxa"/>
          </w:tcPr>
          <w:p w14:paraId="6793C015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20.690</w:t>
            </w:r>
          </w:p>
        </w:tc>
        <w:tc>
          <w:tcPr>
            <w:tcW w:w="698" w:type="dxa"/>
          </w:tcPr>
          <w:p w14:paraId="2A3CDD37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10.866</w:t>
            </w:r>
          </w:p>
        </w:tc>
      </w:tr>
      <w:tr w:rsidR="00931E94" w:rsidRPr="001D0086" w14:paraId="688A81E9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9" w:type="dxa"/>
            <w:shd w:val="clear" w:color="auto" w:fill="auto"/>
          </w:tcPr>
          <w:p w14:paraId="0E9CB0B0" w14:textId="77777777" w:rsidR="00931E94" w:rsidRPr="001D0086" w:rsidRDefault="00931E94" w:rsidP="001475B8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08</w:t>
            </w:r>
          </w:p>
        </w:tc>
        <w:tc>
          <w:tcPr>
            <w:tcW w:w="697" w:type="dxa"/>
          </w:tcPr>
          <w:p w14:paraId="2C331998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84.186</w:t>
            </w:r>
          </w:p>
        </w:tc>
        <w:tc>
          <w:tcPr>
            <w:tcW w:w="698" w:type="dxa"/>
          </w:tcPr>
          <w:p w14:paraId="3F69A4E6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88.967</w:t>
            </w:r>
          </w:p>
        </w:tc>
        <w:tc>
          <w:tcPr>
            <w:tcW w:w="697" w:type="dxa"/>
          </w:tcPr>
          <w:p w14:paraId="52E7ECBC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91.759</w:t>
            </w:r>
          </w:p>
        </w:tc>
        <w:tc>
          <w:tcPr>
            <w:tcW w:w="698" w:type="dxa"/>
          </w:tcPr>
          <w:p w14:paraId="2671D8B1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92.131</w:t>
            </w:r>
          </w:p>
        </w:tc>
        <w:tc>
          <w:tcPr>
            <w:tcW w:w="697" w:type="dxa"/>
          </w:tcPr>
          <w:p w14:paraId="7892C375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92.913</w:t>
            </w:r>
          </w:p>
        </w:tc>
        <w:tc>
          <w:tcPr>
            <w:tcW w:w="698" w:type="dxa"/>
          </w:tcPr>
          <w:p w14:paraId="31615272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99.252</w:t>
            </w:r>
          </w:p>
        </w:tc>
        <w:tc>
          <w:tcPr>
            <w:tcW w:w="698" w:type="dxa"/>
          </w:tcPr>
          <w:p w14:paraId="7DA4AB76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98.920</w:t>
            </w:r>
          </w:p>
        </w:tc>
        <w:tc>
          <w:tcPr>
            <w:tcW w:w="697" w:type="dxa"/>
          </w:tcPr>
          <w:p w14:paraId="3152DC15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95.254</w:t>
            </w:r>
          </w:p>
        </w:tc>
        <w:tc>
          <w:tcPr>
            <w:tcW w:w="698" w:type="dxa"/>
          </w:tcPr>
          <w:p w14:paraId="52D1E22D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05.673</w:t>
            </w:r>
          </w:p>
        </w:tc>
        <w:tc>
          <w:tcPr>
            <w:tcW w:w="697" w:type="dxa"/>
          </w:tcPr>
          <w:p w14:paraId="58DEBC4D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13.217</w:t>
            </w:r>
          </w:p>
        </w:tc>
        <w:tc>
          <w:tcPr>
            <w:tcW w:w="698" w:type="dxa"/>
          </w:tcPr>
          <w:p w14:paraId="73EABBA6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38.561</w:t>
            </w:r>
          </w:p>
        </w:tc>
        <w:tc>
          <w:tcPr>
            <w:tcW w:w="698" w:type="dxa"/>
          </w:tcPr>
          <w:p w14:paraId="0F2DBBCE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47.278</w:t>
            </w:r>
          </w:p>
        </w:tc>
      </w:tr>
      <w:tr w:rsidR="00931E94" w:rsidRPr="001D0086" w14:paraId="35C8B64E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9" w:type="dxa"/>
            <w:shd w:val="clear" w:color="auto" w:fill="auto"/>
          </w:tcPr>
          <w:p w14:paraId="24A6AAB4" w14:textId="77777777" w:rsidR="00931E94" w:rsidRPr="001D0086" w:rsidRDefault="00931E94" w:rsidP="001475B8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09</w:t>
            </w:r>
          </w:p>
        </w:tc>
        <w:tc>
          <w:tcPr>
            <w:tcW w:w="697" w:type="dxa"/>
          </w:tcPr>
          <w:p w14:paraId="28EF73D0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45.431</w:t>
            </w:r>
          </w:p>
        </w:tc>
        <w:tc>
          <w:tcPr>
            <w:tcW w:w="698" w:type="dxa"/>
          </w:tcPr>
          <w:p w14:paraId="053AC3CA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47.230</w:t>
            </w:r>
          </w:p>
        </w:tc>
        <w:tc>
          <w:tcPr>
            <w:tcW w:w="697" w:type="dxa"/>
          </w:tcPr>
          <w:p w14:paraId="3A75CBF7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39.313</w:t>
            </w:r>
          </w:p>
        </w:tc>
        <w:tc>
          <w:tcPr>
            <w:tcW w:w="698" w:type="dxa"/>
          </w:tcPr>
          <w:p w14:paraId="541E8351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44.947</w:t>
            </w:r>
          </w:p>
        </w:tc>
        <w:tc>
          <w:tcPr>
            <w:tcW w:w="697" w:type="dxa"/>
          </w:tcPr>
          <w:p w14:paraId="31A0AA4B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69.223</w:t>
            </w:r>
          </w:p>
        </w:tc>
        <w:tc>
          <w:tcPr>
            <w:tcW w:w="698" w:type="dxa"/>
          </w:tcPr>
          <w:p w14:paraId="7BB1E05A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79.956</w:t>
            </w:r>
          </w:p>
        </w:tc>
        <w:tc>
          <w:tcPr>
            <w:tcW w:w="698" w:type="dxa"/>
          </w:tcPr>
          <w:p w14:paraId="71F8C61E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81.872</w:t>
            </w:r>
          </w:p>
        </w:tc>
        <w:tc>
          <w:tcPr>
            <w:tcW w:w="697" w:type="dxa"/>
          </w:tcPr>
          <w:p w14:paraId="6FD55C9D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76.485</w:t>
            </w:r>
          </w:p>
        </w:tc>
        <w:tc>
          <w:tcPr>
            <w:tcW w:w="698" w:type="dxa"/>
          </w:tcPr>
          <w:p w14:paraId="674EECA4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81.440</w:t>
            </w:r>
          </w:p>
        </w:tc>
        <w:tc>
          <w:tcPr>
            <w:tcW w:w="697" w:type="dxa"/>
          </w:tcPr>
          <w:p w14:paraId="59D94849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07.353</w:t>
            </w:r>
          </w:p>
        </w:tc>
        <w:tc>
          <w:tcPr>
            <w:tcW w:w="698" w:type="dxa"/>
          </w:tcPr>
          <w:p w14:paraId="7FB70A42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27.358</w:t>
            </w:r>
          </w:p>
        </w:tc>
        <w:tc>
          <w:tcPr>
            <w:tcW w:w="698" w:type="dxa"/>
          </w:tcPr>
          <w:p w14:paraId="2C117BD7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56.726</w:t>
            </w:r>
          </w:p>
        </w:tc>
      </w:tr>
      <w:tr w:rsidR="00931E94" w:rsidRPr="001D0086" w14:paraId="0EE11D19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9" w:type="dxa"/>
            <w:shd w:val="clear" w:color="auto" w:fill="auto"/>
          </w:tcPr>
          <w:p w14:paraId="7006A7F3" w14:textId="77777777" w:rsidR="00931E94" w:rsidRPr="001D0086" w:rsidRDefault="00931E94" w:rsidP="001475B8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0</w:t>
            </w:r>
          </w:p>
        </w:tc>
        <w:tc>
          <w:tcPr>
            <w:tcW w:w="697" w:type="dxa"/>
          </w:tcPr>
          <w:p w14:paraId="4A65F868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73.894</w:t>
            </w:r>
          </w:p>
        </w:tc>
        <w:tc>
          <w:tcPr>
            <w:tcW w:w="698" w:type="dxa"/>
          </w:tcPr>
          <w:p w14:paraId="44F7939C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79.669</w:t>
            </w:r>
          </w:p>
        </w:tc>
        <w:tc>
          <w:tcPr>
            <w:tcW w:w="697" w:type="dxa"/>
          </w:tcPr>
          <w:p w14:paraId="68E69BBD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83.681</w:t>
            </w:r>
          </w:p>
        </w:tc>
        <w:tc>
          <w:tcPr>
            <w:tcW w:w="698" w:type="dxa"/>
          </w:tcPr>
          <w:p w14:paraId="71F19A38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78.673</w:t>
            </w:r>
          </w:p>
        </w:tc>
        <w:tc>
          <w:tcPr>
            <w:tcW w:w="697" w:type="dxa"/>
          </w:tcPr>
          <w:p w14:paraId="5CB63A26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69.888</w:t>
            </w:r>
          </w:p>
        </w:tc>
        <w:tc>
          <w:tcPr>
            <w:tcW w:w="698" w:type="dxa"/>
          </w:tcPr>
          <w:p w14:paraId="55E19B8B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70.834</w:t>
            </w:r>
          </w:p>
        </w:tc>
        <w:tc>
          <w:tcPr>
            <w:tcW w:w="698" w:type="dxa"/>
          </w:tcPr>
          <w:p w14:paraId="4B19183C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72.158</w:t>
            </w:r>
          </w:p>
        </w:tc>
        <w:tc>
          <w:tcPr>
            <w:tcW w:w="697" w:type="dxa"/>
          </w:tcPr>
          <w:p w14:paraId="1CC38F7D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18.677</w:t>
            </w:r>
          </w:p>
        </w:tc>
        <w:tc>
          <w:tcPr>
            <w:tcW w:w="698" w:type="dxa"/>
          </w:tcPr>
          <w:p w14:paraId="15647226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11.994</w:t>
            </w:r>
          </w:p>
        </w:tc>
        <w:tc>
          <w:tcPr>
            <w:tcW w:w="697" w:type="dxa"/>
          </w:tcPr>
          <w:p w14:paraId="497BD713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32.705</w:t>
            </w:r>
          </w:p>
        </w:tc>
        <w:tc>
          <w:tcPr>
            <w:tcW w:w="698" w:type="dxa"/>
          </w:tcPr>
          <w:p w14:paraId="2EF6C161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63.460</w:t>
            </w:r>
          </w:p>
        </w:tc>
        <w:tc>
          <w:tcPr>
            <w:tcW w:w="698" w:type="dxa"/>
          </w:tcPr>
          <w:p w14:paraId="4B657909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87.029</w:t>
            </w:r>
          </w:p>
        </w:tc>
      </w:tr>
      <w:tr w:rsidR="00931E94" w:rsidRPr="001D0086" w14:paraId="1C0258D7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9" w:type="dxa"/>
            <w:shd w:val="clear" w:color="auto" w:fill="auto"/>
          </w:tcPr>
          <w:p w14:paraId="6D25FEDA" w14:textId="77777777" w:rsidR="00931E94" w:rsidRPr="001D0086" w:rsidRDefault="00931E94" w:rsidP="001475B8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1</w:t>
            </w:r>
          </w:p>
        </w:tc>
        <w:tc>
          <w:tcPr>
            <w:tcW w:w="697" w:type="dxa"/>
          </w:tcPr>
          <w:p w14:paraId="65AEE8EE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12.297</w:t>
            </w:r>
          </w:p>
        </w:tc>
        <w:tc>
          <w:tcPr>
            <w:tcW w:w="698" w:type="dxa"/>
          </w:tcPr>
          <w:p w14:paraId="022AD67F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12.687</w:t>
            </w:r>
          </w:p>
        </w:tc>
        <w:tc>
          <w:tcPr>
            <w:tcW w:w="697" w:type="dxa"/>
          </w:tcPr>
          <w:p w14:paraId="4073660E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34.808</w:t>
            </w:r>
          </w:p>
        </w:tc>
        <w:tc>
          <w:tcPr>
            <w:tcW w:w="698" w:type="dxa"/>
          </w:tcPr>
          <w:p w14:paraId="261F0F77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47.160</w:t>
            </w:r>
          </w:p>
        </w:tc>
        <w:tc>
          <w:tcPr>
            <w:tcW w:w="697" w:type="dxa"/>
          </w:tcPr>
          <w:p w14:paraId="10A113B0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85.778</w:t>
            </w:r>
          </w:p>
        </w:tc>
        <w:tc>
          <w:tcPr>
            <w:tcW w:w="698" w:type="dxa"/>
          </w:tcPr>
          <w:p w14:paraId="0E7CF70B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30.155</w:t>
            </w:r>
          </w:p>
        </w:tc>
        <w:tc>
          <w:tcPr>
            <w:tcW w:w="698" w:type="dxa"/>
          </w:tcPr>
          <w:p w14:paraId="6B1E2BFF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51.076</w:t>
            </w:r>
          </w:p>
        </w:tc>
        <w:tc>
          <w:tcPr>
            <w:tcW w:w="697" w:type="dxa"/>
          </w:tcPr>
          <w:p w14:paraId="7F8ACF04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63.983</w:t>
            </w:r>
          </w:p>
        </w:tc>
        <w:tc>
          <w:tcPr>
            <w:tcW w:w="698" w:type="dxa"/>
          </w:tcPr>
          <w:p w14:paraId="0B34D68D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74.198</w:t>
            </w:r>
          </w:p>
        </w:tc>
        <w:tc>
          <w:tcPr>
            <w:tcW w:w="697" w:type="dxa"/>
          </w:tcPr>
          <w:p w14:paraId="051789B6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534.081</w:t>
            </w:r>
          </w:p>
        </w:tc>
        <w:tc>
          <w:tcPr>
            <w:tcW w:w="698" w:type="dxa"/>
          </w:tcPr>
          <w:p w14:paraId="730ABE37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552.906</w:t>
            </w:r>
          </w:p>
        </w:tc>
        <w:tc>
          <w:tcPr>
            <w:tcW w:w="698" w:type="dxa"/>
          </w:tcPr>
          <w:p w14:paraId="7E303F89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602.262</w:t>
            </w:r>
          </w:p>
        </w:tc>
      </w:tr>
      <w:tr w:rsidR="00931E94" w:rsidRPr="001D0086" w14:paraId="4C847513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9" w:type="dxa"/>
            <w:shd w:val="clear" w:color="auto" w:fill="auto"/>
          </w:tcPr>
          <w:p w14:paraId="21170381" w14:textId="77777777" w:rsidR="00931E94" w:rsidRPr="001D0086" w:rsidRDefault="00931E94" w:rsidP="001475B8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2</w:t>
            </w:r>
          </w:p>
        </w:tc>
        <w:tc>
          <w:tcPr>
            <w:tcW w:w="697" w:type="dxa"/>
          </w:tcPr>
          <w:p w14:paraId="0AEE25B6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608.278</w:t>
            </w:r>
          </w:p>
        </w:tc>
        <w:tc>
          <w:tcPr>
            <w:tcW w:w="698" w:type="dxa"/>
          </w:tcPr>
          <w:p w14:paraId="6D297348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616.004</w:t>
            </w:r>
          </w:p>
        </w:tc>
        <w:tc>
          <w:tcPr>
            <w:tcW w:w="697" w:type="dxa"/>
          </w:tcPr>
          <w:p w14:paraId="6A388BE3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636.602</w:t>
            </w:r>
          </w:p>
        </w:tc>
        <w:tc>
          <w:tcPr>
            <w:tcW w:w="698" w:type="dxa"/>
          </w:tcPr>
          <w:p w14:paraId="165B71B0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654.933</w:t>
            </w:r>
          </w:p>
        </w:tc>
        <w:tc>
          <w:tcPr>
            <w:tcW w:w="697" w:type="dxa"/>
          </w:tcPr>
          <w:p w14:paraId="4D2527D5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663.288</w:t>
            </w:r>
          </w:p>
        </w:tc>
        <w:tc>
          <w:tcPr>
            <w:tcW w:w="698" w:type="dxa"/>
          </w:tcPr>
          <w:p w14:paraId="2575E761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692.701</w:t>
            </w:r>
          </w:p>
        </w:tc>
        <w:tc>
          <w:tcPr>
            <w:tcW w:w="698" w:type="dxa"/>
          </w:tcPr>
          <w:p w14:paraId="373A3547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723.135</w:t>
            </w:r>
          </w:p>
        </w:tc>
        <w:tc>
          <w:tcPr>
            <w:tcW w:w="697" w:type="dxa"/>
          </w:tcPr>
          <w:p w14:paraId="4F1AB1BE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709.052</w:t>
            </w:r>
          </w:p>
        </w:tc>
        <w:tc>
          <w:tcPr>
            <w:tcW w:w="698" w:type="dxa"/>
          </w:tcPr>
          <w:p w14:paraId="4E21B4C4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717.843</w:t>
            </w:r>
          </w:p>
        </w:tc>
        <w:tc>
          <w:tcPr>
            <w:tcW w:w="697" w:type="dxa"/>
          </w:tcPr>
          <w:p w14:paraId="7E20AEDF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736.255</w:t>
            </w:r>
          </w:p>
        </w:tc>
        <w:tc>
          <w:tcPr>
            <w:tcW w:w="698" w:type="dxa"/>
          </w:tcPr>
          <w:p w14:paraId="46E1A1E3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727.074</w:t>
            </w:r>
          </w:p>
        </w:tc>
        <w:tc>
          <w:tcPr>
            <w:tcW w:w="698" w:type="dxa"/>
          </w:tcPr>
          <w:p w14:paraId="590C6B7D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705.700</w:t>
            </w:r>
          </w:p>
        </w:tc>
      </w:tr>
      <w:tr w:rsidR="00931E94" w:rsidRPr="001D0086" w14:paraId="7143A913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9" w:type="dxa"/>
            <w:shd w:val="clear" w:color="auto" w:fill="auto"/>
          </w:tcPr>
          <w:p w14:paraId="108C2B81" w14:textId="77777777" w:rsidR="00931E94" w:rsidRPr="001D0086" w:rsidRDefault="00931E94" w:rsidP="001475B8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3</w:t>
            </w:r>
          </w:p>
        </w:tc>
        <w:tc>
          <w:tcPr>
            <w:tcW w:w="697" w:type="dxa"/>
          </w:tcPr>
          <w:p w14:paraId="6C6D9FEB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728.866</w:t>
            </w:r>
          </w:p>
        </w:tc>
        <w:tc>
          <w:tcPr>
            <w:tcW w:w="698" w:type="dxa"/>
          </w:tcPr>
          <w:p w14:paraId="449CF315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706.702</w:t>
            </w:r>
          </w:p>
        </w:tc>
        <w:tc>
          <w:tcPr>
            <w:tcW w:w="697" w:type="dxa"/>
          </w:tcPr>
          <w:p w14:paraId="54263815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722.981</w:t>
            </w:r>
          </w:p>
        </w:tc>
        <w:tc>
          <w:tcPr>
            <w:tcW w:w="698" w:type="dxa"/>
          </w:tcPr>
          <w:p w14:paraId="59425418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741.163</w:t>
            </w:r>
          </w:p>
        </w:tc>
        <w:tc>
          <w:tcPr>
            <w:tcW w:w="697" w:type="dxa"/>
          </w:tcPr>
          <w:p w14:paraId="60A10E15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736.174</w:t>
            </w:r>
          </w:p>
        </w:tc>
        <w:tc>
          <w:tcPr>
            <w:tcW w:w="698" w:type="dxa"/>
          </w:tcPr>
          <w:p w14:paraId="1DA63504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780.463</w:t>
            </w:r>
          </w:p>
        </w:tc>
        <w:tc>
          <w:tcPr>
            <w:tcW w:w="698" w:type="dxa"/>
          </w:tcPr>
          <w:p w14:paraId="0C4C97D3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790.413</w:t>
            </w:r>
          </w:p>
        </w:tc>
        <w:tc>
          <w:tcPr>
            <w:tcW w:w="697" w:type="dxa"/>
          </w:tcPr>
          <w:p w14:paraId="7169240F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746.518</w:t>
            </w:r>
          </w:p>
        </w:tc>
        <w:tc>
          <w:tcPr>
            <w:tcW w:w="698" w:type="dxa"/>
          </w:tcPr>
          <w:p w14:paraId="69994C4E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757.128</w:t>
            </w:r>
          </w:p>
        </w:tc>
        <w:tc>
          <w:tcPr>
            <w:tcW w:w="697" w:type="dxa"/>
          </w:tcPr>
          <w:p w14:paraId="39114C17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762.408</w:t>
            </w:r>
          </w:p>
        </w:tc>
        <w:tc>
          <w:tcPr>
            <w:tcW w:w="698" w:type="dxa"/>
          </w:tcPr>
          <w:p w14:paraId="67A0DC94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747.603</w:t>
            </w:r>
          </w:p>
        </w:tc>
        <w:tc>
          <w:tcPr>
            <w:tcW w:w="698" w:type="dxa"/>
          </w:tcPr>
          <w:p w14:paraId="213B0BE2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752.743</w:t>
            </w:r>
          </w:p>
        </w:tc>
      </w:tr>
      <w:tr w:rsidR="00931E94" w:rsidRPr="001D0086" w14:paraId="7F11E3EC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9" w:type="dxa"/>
            <w:shd w:val="clear" w:color="auto" w:fill="auto"/>
          </w:tcPr>
          <w:p w14:paraId="4BBA4526" w14:textId="77777777" w:rsidR="00931E94" w:rsidRPr="001D0086" w:rsidRDefault="00931E94" w:rsidP="001475B8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4</w:t>
            </w:r>
          </w:p>
        </w:tc>
        <w:tc>
          <w:tcPr>
            <w:tcW w:w="697" w:type="dxa"/>
          </w:tcPr>
          <w:p w14:paraId="43FB9766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735.840</w:t>
            </w:r>
          </w:p>
        </w:tc>
        <w:tc>
          <w:tcPr>
            <w:tcW w:w="698" w:type="dxa"/>
          </w:tcPr>
          <w:p w14:paraId="25EC00AB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734.879</w:t>
            </w:r>
          </w:p>
        </w:tc>
        <w:tc>
          <w:tcPr>
            <w:tcW w:w="697" w:type="dxa"/>
          </w:tcPr>
          <w:p w14:paraId="69E26713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746.041</w:t>
            </w:r>
          </w:p>
        </w:tc>
        <w:tc>
          <w:tcPr>
            <w:tcW w:w="698" w:type="dxa"/>
          </w:tcPr>
          <w:p w14:paraId="2D9944A1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732.759</w:t>
            </w:r>
          </w:p>
        </w:tc>
        <w:tc>
          <w:tcPr>
            <w:tcW w:w="697" w:type="dxa"/>
          </w:tcPr>
          <w:p w14:paraId="6BEAB093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669.845</w:t>
            </w:r>
          </w:p>
        </w:tc>
        <w:tc>
          <w:tcPr>
            <w:tcW w:w="698" w:type="dxa"/>
          </w:tcPr>
          <w:p w14:paraId="2584DA4F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641.507</w:t>
            </w:r>
          </w:p>
        </w:tc>
        <w:tc>
          <w:tcPr>
            <w:tcW w:w="698" w:type="dxa"/>
          </w:tcPr>
          <w:p w14:paraId="74B7D98B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663.041</w:t>
            </w:r>
          </w:p>
        </w:tc>
        <w:tc>
          <w:tcPr>
            <w:tcW w:w="697" w:type="dxa"/>
          </w:tcPr>
          <w:p w14:paraId="4C21A953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627.243</w:t>
            </w:r>
          </w:p>
        </w:tc>
        <w:tc>
          <w:tcPr>
            <w:tcW w:w="698" w:type="dxa"/>
          </w:tcPr>
          <w:p w14:paraId="4269AA7F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615.109</w:t>
            </w:r>
          </w:p>
        </w:tc>
        <w:tc>
          <w:tcPr>
            <w:tcW w:w="697" w:type="dxa"/>
          </w:tcPr>
          <w:p w14:paraId="6ABE9FB4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606.603</w:t>
            </w:r>
          </w:p>
        </w:tc>
        <w:tc>
          <w:tcPr>
            <w:tcW w:w="698" w:type="dxa"/>
          </w:tcPr>
          <w:p w14:paraId="2E01A6DD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578.431</w:t>
            </w:r>
          </w:p>
        </w:tc>
        <w:tc>
          <w:tcPr>
            <w:tcW w:w="698" w:type="dxa"/>
          </w:tcPr>
          <w:p w14:paraId="106B4A66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558.102</w:t>
            </w:r>
          </w:p>
        </w:tc>
      </w:tr>
      <w:tr w:rsidR="00931E94" w:rsidRPr="001D0086" w14:paraId="13D42855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9" w:type="dxa"/>
            <w:shd w:val="clear" w:color="auto" w:fill="auto"/>
          </w:tcPr>
          <w:p w14:paraId="6C61CFC4" w14:textId="77777777" w:rsidR="00931E94" w:rsidRPr="001D0086" w:rsidRDefault="00931E94" w:rsidP="001475B8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5</w:t>
            </w:r>
          </w:p>
        </w:tc>
        <w:tc>
          <w:tcPr>
            <w:tcW w:w="697" w:type="dxa"/>
          </w:tcPr>
          <w:p w14:paraId="7F6C75EE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550.885</w:t>
            </w:r>
          </w:p>
        </w:tc>
        <w:tc>
          <w:tcPr>
            <w:tcW w:w="698" w:type="dxa"/>
          </w:tcPr>
          <w:p w14:paraId="7EF522AB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545.973</w:t>
            </w:r>
          </w:p>
        </w:tc>
        <w:tc>
          <w:tcPr>
            <w:tcW w:w="697" w:type="dxa"/>
          </w:tcPr>
          <w:p w14:paraId="1D3FFA07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521.115</w:t>
            </w:r>
          </w:p>
        </w:tc>
        <w:tc>
          <w:tcPr>
            <w:tcW w:w="698" w:type="dxa"/>
          </w:tcPr>
          <w:p w14:paraId="3A67946B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97.979</w:t>
            </w:r>
          </w:p>
        </w:tc>
        <w:tc>
          <w:tcPr>
            <w:tcW w:w="697" w:type="dxa"/>
          </w:tcPr>
          <w:p w14:paraId="32B5975A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509.202</w:t>
            </w:r>
          </w:p>
        </w:tc>
        <w:tc>
          <w:tcPr>
            <w:tcW w:w="698" w:type="dxa"/>
          </w:tcPr>
          <w:p w14:paraId="7B7C204C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77.583</w:t>
            </w:r>
          </w:p>
        </w:tc>
        <w:tc>
          <w:tcPr>
            <w:tcW w:w="698" w:type="dxa"/>
          </w:tcPr>
          <w:p w14:paraId="63F0042F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67.050</w:t>
            </w:r>
          </w:p>
        </w:tc>
        <w:tc>
          <w:tcPr>
            <w:tcW w:w="697" w:type="dxa"/>
          </w:tcPr>
          <w:p w14:paraId="09DD7397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16.679</w:t>
            </w:r>
          </w:p>
        </w:tc>
        <w:tc>
          <w:tcPr>
            <w:tcW w:w="698" w:type="dxa"/>
          </w:tcPr>
          <w:p w14:paraId="0FA82CA5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12.750</w:t>
            </w:r>
          </w:p>
        </w:tc>
        <w:tc>
          <w:tcPr>
            <w:tcW w:w="697" w:type="dxa"/>
          </w:tcPr>
          <w:p w14:paraId="41C55FAD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97.423</w:t>
            </w:r>
          </w:p>
        </w:tc>
        <w:tc>
          <w:tcPr>
            <w:tcW w:w="698" w:type="dxa"/>
          </w:tcPr>
          <w:p w14:paraId="4BF4505B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02.636</w:t>
            </w:r>
          </w:p>
        </w:tc>
        <w:tc>
          <w:tcPr>
            <w:tcW w:w="698" w:type="dxa"/>
          </w:tcPr>
          <w:p w14:paraId="76BB8B19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84.096</w:t>
            </w:r>
          </w:p>
        </w:tc>
      </w:tr>
      <w:tr w:rsidR="00931E94" w:rsidRPr="001D0086" w14:paraId="340F7E24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9" w:type="dxa"/>
            <w:shd w:val="clear" w:color="auto" w:fill="auto"/>
          </w:tcPr>
          <w:p w14:paraId="4D1C0E3C" w14:textId="77777777" w:rsidR="00931E94" w:rsidRPr="001D0086" w:rsidRDefault="00931E94" w:rsidP="001475B8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6</w:t>
            </w:r>
          </w:p>
        </w:tc>
        <w:tc>
          <w:tcPr>
            <w:tcW w:w="697" w:type="dxa"/>
          </w:tcPr>
          <w:p w14:paraId="485AE6F8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51.511</w:t>
            </w:r>
          </w:p>
        </w:tc>
        <w:tc>
          <w:tcPr>
            <w:tcW w:w="698" w:type="dxa"/>
          </w:tcPr>
          <w:p w14:paraId="625B8365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33.900</w:t>
            </w:r>
          </w:p>
        </w:tc>
        <w:tc>
          <w:tcPr>
            <w:tcW w:w="697" w:type="dxa"/>
          </w:tcPr>
          <w:p w14:paraId="6BCCA895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35.478</w:t>
            </w:r>
          </w:p>
        </w:tc>
        <w:tc>
          <w:tcPr>
            <w:tcW w:w="698" w:type="dxa"/>
          </w:tcPr>
          <w:p w14:paraId="256C55BD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31.665</w:t>
            </w:r>
          </w:p>
        </w:tc>
        <w:tc>
          <w:tcPr>
            <w:tcW w:w="697" w:type="dxa"/>
          </w:tcPr>
          <w:p w14:paraId="48220602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22.059</w:t>
            </w:r>
          </w:p>
        </w:tc>
        <w:tc>
          <w:tcPr>
            <w:tcW w:w="698" w:type="dxa"/>
          </w:tcPr>
          <w:p w14:paraId="5C4D461A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24.862</w:t>
            </w:r>
          </w:p>
        </w:tc>
        <w:tc>
          <w:tcPr>
            <w:tcW w:w="698" w:type="dxa"/>
          </w:tcPr>
          <w:p w14:paraId="1B87494F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17.060</w:t>
            </w:r>
          </w:p>
        </w:tc>
        <w:tc>
          <w:tcPr>
            <w:tcW w:w="697" w:type="dxa"/>
          </w:tcPr>
          <w:p w14:paraId="30142AD3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25.000</w:t>
            </w:r>
          </w:p>
        </w:tc>
        <w:tc>
          <w:tcPr>
            <w:tcW w:w="698" w:type="dxa"/>
          </w:tcPr>
          <w:p w14:paraId="10BBB34D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26.589</w:t>
            </w:r>
          </w:p>
        </w:tc>
        <w:tc>
          <w:tcPr>
            <w:tcW w:w="697" w:type="dxa"/>
          </w:tcPr>
          <w:p w14:paraId="0BDA51DD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30.536</w:t>
            </w:r>
          </w:p>
        </w:tc>
        <w:tc>
          <w:tcPr>
            <w:tcW w:w="698" w:type="dxa"/>
          </w:tcPr>
          <w:p w14:paraId="51834A4D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13.537</w:t>
            </w:r>
          </w:p>
        </w:tc>
        <w:tc>
          <w:tcPr>
            <w:tcW w:w="698" w:type="dxa"/>
          </w:tcPr>
          <w:p w14:paraId="34C63C99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05.605</w:t>
            </w:r>
          </w:p>
        </w:tc>
      </w:tr>
      <w:tr w:rsidR="00931E94" w:rsidRPr="001D0086" w14:paraId="0CDD0031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9" w:type="dxa"/>
            <w:shd w:val="clear" w:color="auto" w:fill="auto"/>
          </w:tcPr>
          <w:p w14:paraId="51670CA2" w14:textId="77777777" w:rsidR="00931E94" w:rsidRPr="001D0086" w:rsidRDefault="00931E94" w:rsidP="001475B8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7</w:t>
            </w:r>
          </w:p>
        </w:tc>
        <w:tc>
          <w:tcPr>
            <w:tcW w:w="697" w:type="dxa"/>
          </w:tcPr>
          <w:p w14:paraId="795C8FB8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19.713</w:t>
            </w:r>
          </w:p>
        </w:tc>
        <w:tc>
          <w:tcPr>
            <w:tcW w:w="698" w:type="dxa"/>
          </w:tcPr>
          <w:p w14:paraId="6F02831F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21.271</w:t>
            </w:r>
          </w:p>
        </w:tc>
        <w:tc>
          <w:tcPr>
            <w:tcW w:w="697" w:type="dxa"/>
          </w:tcPr>
          <w:p w14:paraId="4E6D3113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313.663</w:t>
            </w:r>
          </w:p>
        </w:tc>
        <w:tc>
          <w:tcPr>
            <w:tcW w:w="698" w:type="dxa"/>
          </w:tcPr>
          <w:p w14:paraId="4E0086A2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95.834</w:t>
            </w:r>
          </w:p>
        </w:tc>
        <w:tc>
          <w:tcPr>
            <w:tcW w:w="697" w:type="dxa"/>
          </w:tcPr>
          <w:p w14:paraId="0539E1CD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76.150</w:t>
            </w:r>
          </w:p>
        </w:tc>
        <w:tc>
          <w:tcPr>
            <w:tcW w:w="698" w:type="dxa"/>
          </w:tcPr>
          <w:p w14:paraId="18982CFF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69.334</w:t>
            </w:r>
          </w:p>
        </w:tc>
        <w:tc>
          <w:tcPr>
            <w:tcW w:w="698" w:type="dxa"/>
          </w:tcPr>
          <w:p w14:paraId="2102FCF8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67.195</w:t>
            </w:r>
          </w:p>
        </w:tc>
        <w:tc>
          <w:tcPr>
            <w:tcW w:w="697" w:type="dxa"/>
          </w:tcPr>
          <w:p w14:paraId="0AAF70C4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61.382</w:t>
            </w:r>
          </w:p>
        </w:tc>
        <w:tc>
          <w:tcPr>
            <w:tcW w:w="698" w:type="dxa"/>
          </w:tcPr>
          <w:p w14:paraId="0785CB4D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76.008</w:t>
            </w:r>
          </w:p>
        </w:tc>
        <w:tc>
          <w:tcPr>
            <w:tcW w:w="697" w:type="dxa"/>
          </w:tcPr>
          <w:p w14:paraId="32D4F003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69.140</w:t>
            </w:r>
          </w:p>
        </w:tc>
        <w:tc>
          <w:tcPr>
            <w:tcW w:w="698" w:type="dxa"/>
          </w:tcPr>
          <w:p w14:paraId="2E086EEB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63.227</w:t>
            </w:r>
          </w:p>
        </w:tc>
        <w:tc>
          <w:tcPr>
            <w:tcW w:w="698" w:type="dxa"/>
          </w:tcPr>
          <w:p w14:paraId="14940052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62.710</w:t>
            </w:r>
          </w:p>
        </w:tc>
      </w:tr>
      <w:tr w:rsidR="00931E94" w:rsidRPr="001D0086" w14:paraId="218C6503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9" w:type="dxa"/>
            <w:shd w:val="clear" w:color="auto" w:fill="auto"/>
          </w:tcPr>
          <w:p w14:paraId="155D0656" w14:textId="77777777" w:rsidR="00931E94" w:rsidRPr="001D0086" w:rsidRDefault="00931E94" w:rsidP="001475B8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8</w:t>
            </w:r>
          </w:p>
        </w:tc>
        <w:tc>
          <w:tcPr>
            <w:tcW w:w="697" w:type="dxa"/>
          </w:tcPr>
          <w:p w14:paraId="2CC8BD00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94.821</w:t>
            </w:r>
          </w:p>
        </w:tc>
        <w:tc>
          <w:tcPr>
            <w:tcW w:w="698" w:type="dxa"/>
          </w:tcPr>
          <w:p w14:paraId="2C0785D6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90.858</w:t>
            </w:r>
          </w:p>
        </w:tc>
        <w:tc>
          <w:tcPr>
            <w:tcW w:w="697" w:type="dxa"/>
          </w:tcPr>
          <w:p w14:paraId="37A63E9B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80.485</w:t>
            </w:r>
          </w:p>
        </w:tc>
        <w:tc>
          <w:tcPr>
            <w:tcW w:w="698" w:type="dxa"/>
          </w:tcPr>
          <w:p w14:paraId="7FBC8E4E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72.940</w:t>
            </w:r>
          </w:p>
        </w:tc>
        <w:tc>
          <w:tcPr>
            <w:tcW w:w="697" w:type="dxa"/>
          </w:tcPr>
          <w:p w14:paraId="7FAC49E8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66.956</w:t>
            </w:r>
          </w:p>
        </w:tc>
        <w:tc>
          <w:tcPr>
            <w:tcW w:w="698" w:type="dxa"/>
          </w:tcPr>
          <w:p w14:paraId="0F9C47FD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19.096</w:t>
            </w:r>
          </w:p>
        </w:tc>
        <w:tc>
          <w:tcPr>
            <w:tcW w:w="698" w:type="dxa"/>
          </w:tcPr>
          <w:p w14:paraId="79826E61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16.001</w:t>
            </w:r>
          </w:p>
        </w:tc>
        <w:tc>
          <w:tcPr>
            <w:tcW w:w="697" w:type="dxa"/>
          </w:tcPr>
          <w:p w14:paraId="1BD1654B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16.555</w:t>
            </w:r>
          </w:p>
        </w:tc>
        <w:tc>
          <w:tcPr>
            <w:tcW w:w="698" w:type="dxa"/>
          </w:tcPr>
          <w:p w14:paraId="4B27B102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46.719</w:t>
            </w:r>
          </w:p>
        </w:tc>
        <w:tc>
          <w:tcPr>
            <w:tcW w:w="697" w:type="dxa"/>
          </w:tcPr>
          <w:p w14:paraId="4CBE6D7F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53.224</w:t>
            </w:r>
          </w:p>
        </w:tc>
        <w:tc>
          <w:tcPr>
            <w:tcW w:w="698" w:type="dxa"/>
          </w:tcPr>
          <w:p w14:paraId="407B7DD3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39.938</w:t>
            </w:r>
          </w:p>
        </w:tc>
        <w:tc>
          <w:tcPr>
            <w:tcW w:w="698" w:type="dxa"/>
          </w:tcPr>
          <w:p w14:paraId="5C96D594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38.902</w:t>
            </w:r>
          </w:p>
        </w:tc>
      </w:tr>
      <w:tr w:rsidR="00931E94" w:rsidRPr="001D0086" w14:paraId="637A5993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9" w:type="dxa"/>
            <w:shd w:val="clear" w:color="auto" w:fill="auto"/>
          </w:tcPr>
          <w:p w14:paraId="220BDA31" w14:textId="77777777" w:rsidR="00931E94" w:rsidRPr="001D0086" w:rsidRDefault="00931E94" w:rsidP="001475B8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9</w:t>
            </w:r>
          </w:p>
        </w:tc>
        <w:tc>
          <w:tcPr>
            <w:tcW w:w="697" w:type="dxa"/>
          </w:tcPr>
          <w:p w14:paraId="3BBE42D2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43.942</w:t>
            </w:r>
          </w:p>
        </w:tc>
        <w:tc>
          <w:tcPr>
            <w:tcW w:w="698" w:type="dxa"/>
          </w:tcPr>
          <w:p w14:paraId="0D1654E6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31.243</w:t>
            </w:r>
          </w:p>
        </w:tc>
        <w:tc>
          <w:tcPr>
            <w:tcW w:w="697" w:type="dxa"/>
          </w:tcPr>
          <w:p w14:paraId="2CC3B088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37.873</w:t>
            </w:r>
          </w:p>
        </w:tc>
        <w:tc>
          <w:tcPr>
            <w:tcW w:w="698" w:type="dxa"/>
          </w:tcPr>
          <w:p w14:paraId="6A5814FD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29.260</w:t>
            </w:r>
          </w:p>
        </w:tc>
        <w:tc>
          <w:tcPr>
            <w:tcW w:w="697" w:type="dxa"/>
          </w:tcPr>
          <w:p w14:paraId="502A27F8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31.393</w:t>
            </w:r>
          </w:p>
        </w:tc>
        <w:tc>
          <w:tcPr>
            <w:tcW w:w="698" w:type="dxa"/>
          </w:tcPr>
          <w:p w14:paraId="7C4C2ACF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38.215</w:t>
            </w:r>
          </w:p>
        </w:tc>
        <w:tc>
          <w:tcPr>
            <w:tcW w:w="698" w:type="dxa"/>
          </w:tcPr>
          <w:p w14:paraId="11133F9D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44.624</w:t>
            </w:r>
          </w:p>
        </w:tc>
        <w:tc>
          <w:tcPr>
            <w:tcW w:w="697" w:type="dxa"/>
          </w:tcPr>
          <w:p w14:paraId="2A7C199E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42.664</w:t>
            </w:r>
          </w:p>
        </w:tc>
        <w:tc>
          <w:tcPr>
            <w:tcW w:w="698" w:type="dxa"/>
          </w:tcPr>
          <w:p w14:paraId="75EF82FC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30.717</w:t>
            </w:r>
          </w:p>
        </w:tc>
        <w:tc>
          <w:tcPr>
            <w:tcW w:w="697" w:type="dxa"/>
          </w:tcPr>
          <w:p w14:paraId="0080ED6B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31.466</w:t>
            </w:r>
          </w:p>
        </w:tc>
        <w:tc>
          <w:tcPr>
            <w:tcW w:w="698" w:type="dxa"/>
          </w:tcPr>
          <w:p w14:paraId="6D20DCB0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21.256</w:t>
            </w:r>
          </w:p>
        </w:tc>
        <w:tc>
          <w:tcPr>
            <w:tcW w:w="698" w:type="dxa"/>
          </w:tcPr>
          <w:p w14:paraId="20BF3C55" w14:textId="77777777" w:rsidR="00931E94" w:rsidRPr="00FE3655" w:rsidRDefault="00931E94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18.567</w:t>
            </w:r>
          </w:p>
        </w:tc>
      </w:tr>
      <w:tr w:rsidR="00DF3197" w:rsidRPr="001D0086" w14:paraId="22256491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9" w:type="dxa"/>
            <w:shd w:val="clear" w:color="auto" w:fill="auto"/>
          </w:tcPr>
          <w:p w14:paraId="67CB4E4B" w14:textId="77777777" w:rsidR="00DF3197" w:rsidRPr="001D0086" w:rsidRDefault="00DF3197" w:rsidP="001475B8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20</w:t>
            </w:r>
          </w:p>
        </w:tc>
        <w:tc>
          <w:tcPr>
            <w:tcW w:w="697" w:type="dxa"/>
          </w:tcPr>
          <w:p w14:paraId="7D8770AE" w14:textId="77777777" w:rsidR="00DF3197" w:rsidRPr="00FE3655" w:rsidRDefault="00DF3197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218.760</w:t>
            </w:r>
          </w:p>
        </w:tc>
        <w:tc>
          <w:tcPr>
            <w:tcW w:w="698" w:type="dxa"/>
          </w:tcPr>
          <w:p w14:paraId="4FFAB075" w14:textId="77777777" w:rsidR="00DF3197" w:rsidRPr="00FE3655" w:rsidRDefault="00DF3197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70.456</w:t>
            </w:r>
          </w:p>
        </w:tc>
        <w:tc>
          <w:tcPr>
            <w:tcW w:w="697" w:type="dxa"/>
          </w:tcPr>
          <w:p w14:paraId="5F504C0C" w14:textId="77777777" w:rsidR="00DF3197" w:rsidRPr="00FE3655" w:rsidRDefault="00DF3197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67.328</w:t>
            </w:r>
          </w:p>
        </w:tc>
        <w:tc>
          <w:tcPr>
            <w:tcW w:w="698" w:type="dxa"/>
          </w:tcPr>
          <w:p w14:paraId="26825681" w14:textId="77777777" w:rsidR="00DF3197" w:rsidRPr="00FE3655" w:rsidRDefault="00DF3197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47.254</w:t>
            </w:r>
          </w:p>
        </w:tc>
        <w:tc>
          <w:tcPr>
            <w:tcW w:w="697" w:type="dxa"/>
          </w:tcPr>
          <w:p w14:paraId="713D6D26" w14:textId="77777777" w:rsidR="00DF3197" w:rsidRPr="00FE3655" w:rsidRDefault="00DF3197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42.780</w:t>
            </w:r>
          </w:p>
        </w:tc>
        <w:tc>
          <w:tcPr>
            <w:tcW w:w="698" w:type="dxa"/>
          </w:tcPr>
          <w:p w14:paraId="5C914649" w14:textId="77777777" w:rsidR="00DF3197" w:rsidRPr="00FE3655" w:rsidRDefault="00DF3197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61.223</w:t>
            </w:r>
          </w:p>
        </w:tc>
        <w:tc>
          <w:tcPr>
            <w:tcW w:w="698" w:type="dxa"/>
          </w:tcPr>
          <w:p w14:paraId="4C42458C" w14:textId="3C4EC7BA" w:rsidR="00DF3197" w:rsidRPr="00FE3655" w:rsidRDefault="00104A1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57.544</w:t>
            </w:r>
          </w:p>
        </w:tc>
        <w:tc>
          <w:tcPr>
            <w:tcW w:w="697" w:type="dxa"/>
          </w:tcPr>
          <w:p w14:paraId="2572DC56" w14:textId="4CC9B114" w:rsidR="00DF3197" w:rsidRPr="00FE3655" w:rsidRDefault="00104A1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57.156</w:t>
            </w:r>
          </w:p>
        </w:tc>
        <w:tc>
          <w:tcPr>
            <w:tcW w:w="698" w:type="dxa"/>
          </w:tcPr>
          <w:p w14:paraId="427B85DD" w14:textId="59D95A96" w:rsidR="00DF3197" w:rsidRPr="00FE3655" w:rsidRDefault="00104A1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61.613</w:t>
            </w:r>
          </w:p>
        </w:tc>
        <w:tc>
          <w:tcPr>
            <w:tcW w:w="697" w:type="dxa"/>
          </w:tcPr>
          <w:p w14:paraId="17CB5916" w14:textId="1B661FB3" w:rsidR="00DF3197" w:rsidRPr="00FE3655" w:rsidRDefault="00104A1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58.174</w:t>
            </w:r>
          </w:p>
        </w:tc>
        <w:tc>
          <w:tcPr>
            <w:tcW w:w="698" w:type="dxa"/>
          </w:tcPr>
          <w:p w14:paraId="6F2566BF" w14:textId="3F3DC6EC" w:rsidR="00DF3197" w:rsidRPr="00FE3655" w:rsidRDefault="00104A1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52.844</w:t>
            </w:r>
          </w:p>
        </w:tc>
        <w:tc>
          <w:tcPr>
            <w:tcW w:w="698" w:type="dxa"/>
          </w:tcPr>
          <w:p w14:paraId="08E3B1B7" w14:textId="39507BC0" w:rsidR="00DF3197" w:rsidRPr="00FE3655" w:rsidRDefault="00104A1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39.588</w:t>
            </w:r>
          </w:p>
        </w:tc>
      </w:tr>
      <w:tr w:rsidR="007C4BAE" w:rsidRPr="001D0086" w14:paraId="7C6E7E97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9" w:type="dxa"/>
            <w:shd w:val="clear" w:color="auto" w:fill="auto"/>
          </w:tcPr>
          <w:p w14:paraId="44A21D69" w14:textId="175FDF80" w:rsidR="007C4BAE" w:rsidRPr="001475B8" w:rsidRDefault="007C4BAE" w:rsidP="001475B8">
            <w:pPr>
              <w:pStyle w:val="TabeladesnoUMAR"/>
              <w:jc w:val="left"/>
              <w:rPr>
                <w:rFonts w:ascii="Myriad Pro" w:hAnsi="Myriad Pro"/>
              </w:rPr>
            </w:pPr>
            <w:r w:rsidRPr="001475B8">
              <w:rPr>
                <w:rFonts w:ascii="Myriad Pro" w:hAnsi="Myriad Pro"/>
              </w:rPr>
              <w:t>2021</w:t>
            </w:r>
          </w:p>
        </w:tc>
        <w:tc>
          <w:tcPr>
            <w:tcW w:w="697" w:type="dxa"/>
          </w:tcPr>
          <w:p w14:paraId="1A4F30BF" w14:textId="6A3ECC1B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28.590</w:t>
            </w:r>
          </w:p>
        </w:tc>
        <w:tc>
          <w:tcPr>
            <w:tcW w:w="698" w:type="dxa"/>
          </w:tcPr>
          <w:p w14:paraId="6B0DBC91" w14:textId="06290C71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19.785</w:t>
            </w:r>
          </w:p>
        </w:tc>
        <w:tc>
          <w:tcPr>
            <w:tcW w:w="697" w:type="dxa"/>
          </w:tcPr>
          <w:p w14:paraId="0907F4D3" w14:textId="6FCEFC5A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21.168</w:t>
            </w:r>
          </w:p>
        </w:tc>
        <w:tc>
          <w:tcPr>
            <w:tcW w:w="698" w:type="dxa"/>
          </w:tcPr>
          <w:p w14:paraId="1147F6BB" w14:textId="2DB746D3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20.194</w:t>
            </w:r>
          </w:p>
        </w:tc>
        <w:tc>
          <w:tcPr>
            <w:tcW w:w="697" w:type="dxa"/>
          </w:tcPr>
          <w:p w14:paraId="10D120A1" w14:textId="05507E83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25.352</w:t>
            </w:r>
          </w:p>
        </w:tc>
        <w:tc>
          <w:tcPr>
            <w:tcW w:w="698" w:type="dxa"/>
          </w:tcPr>
          <w:p w14:paraId="41DD78E9" w14:textId="504AC5E0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22.720</w:t>
            </w:r>
          </w:p>
        </w:tc>
        <w:tc>
          <w:tcPr>
            <w:tcW w:w="698" w:type="dxa"/>
          </w:tcPr>
          <w:p w14:paraId="687453DD" w14:textId="7A01AE79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30.456</w:t>
            </w:r>
          </w:p>
        </w:tc>
        <w:tc>
          <w:tcPr>
            <w:tcW w:w="697" w:type="dxa"/>
          </w:tcPr>
          <w:p w14:paraId="51C24197" w14:textId="2AFE3228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31.309</w:t>
            </w:r>
          </w:p>
        </w:tc>
        <w:tc>
          <w:tcPr>
            <w:tcW w:w="698" w:type="dxa"/>
          </w:tcPr>
          <w:p w14:paraId="245B24CF" w14:textId="00D3507D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38.624</w:t>
            </w:r>
          </w:p>
        </w:tc>
        <w:tc>
          <w:tcPr>
            <w:tcW w:w="697" w:type="dxa"/>
          </w:tcPr>
          <w:p w14:paraId="579FE2B4" w14:textId="5A12DA11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33.662</w:t>
            </w:r>
          </w:p>
        </w:tc>
        <w:tc>
          <w:tcPr>
            <w:tcW w:w="698" w:type="dxa"/>
          </w:tcPr>
          <w:p w14:paraId="2BC8F480" w14:textId="567CBFD6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34.771</w:t>
            </w:r>
          </w:p>
        </w:tc>
        <w:tc>
          <w:tcPr>
            <w:tcW w:w="698" w:type="dxa"/>
          </w:tcPr>
          <w:p w14:paraId="5758958F" w14:textId="19491062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32.446</w:t>
            </w:r>
          </w:p>
        </w:tc>
      </w:tr>
      <w:tr w:rsidR="007C4BAE" w:rsidRPr="001D0086" w14:paraId="2D094886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9" w:type="dxa"/>
            <w:shd w:val="clear" w:color="auto" w:fill="auto"/>
          </w:tcPr>
          <w:p w14:paraId="238FACDB" w14:textId="28B0CAAB" w:rsidR="007C4BAE" w:rsidRPr="001475B8" w:rsidRDefault="007C4BAE" w:rsidP="001475B8">
            <w:pPr>
              <w:pStyle w:val="TabeladesnoUMAR"/>
              <w:jc w:val="left"/>
              <w:rPr>
                <w:rFonts w:ascii="Myriad Pro" w:hAnsi="Myriad Pro"/>
              </w:rPr>
            </w:pPr>
            <w:r w:rsidRPr="001475B8">
              <w:rPr>
                <w:rFonts w:ascii="Myriad Pro" w:hAnsi="Myriad Pro"/>
              </w:rPr>
              <w:t>2022</w:t>
            </w:r>
          </w:p>
        </w:tc>
        <w:tc>
          <w:tcPr>
            <w:tcW w:w="697" w:type="dxa"/>
          </w:tcPr>
          <w:p w14:paraId="59E715A3" w14:textId="594CE811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31.899</w:t>
            </w:r>
          </w:p>
        </w:tc>
        <w:tc>
          <w:tcPr>
            <w:tcW w:w="698" w:type="dxa"/>
          </w:tcPr>
          <w:p w14:paraId="11360461" w14:textId="766FC132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29.784</w:t>
            </w:r>
          </w:p>
        </w:tc>
        <w:tc>
          <w:tcPr>
            <w:tcW w:w="697" w:type="dxa"/>
          </w:tcPr>
          <w:p w14:paraId="6052C1DF" w14:textId="38538005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29.155</w:t>
            </w:r>
          </w:p>
        </w:tc>
        <w:tc>
          <w:tcPr>
            <w:tcW w:w="698" w:type="dxa"/>
          </w:tcPr>
          <w:p w14:paraId="61E47089" w14:textId="5BEDBE2C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33.192</w:t>
            </w:r>
          </w:p>
        </w:tc>
        <w:tc>
          <w:tcPr>
            <w:tcW w:w="697" w:type="dxa"/>
          </w:tcPr>
          <w:p w14:paraId="13BE2086" w14:textId="4AA57354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33.409</w:t>
            </w:r>
          </w:p>
        </w:tc>
        <w:tc>
          <w:tcPr>
            <w:tcW w:w="698" w:type="dxa"/>
          </w:tcPr>
          <w:p w14:paraId="7FF2659B" w14:textId="48463315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32.961</w:t>
            </w:r>
          </w:p>
        </w:tc>
        <w:tc>
          <w:tcPr>
            <w:tcW w:w="698" w:type="dxa"/>
          </w:tcPr>
          <w:p w14:paraId="1130DC9A" w14:textId="1D45EB19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35.565</w:t>
            </w:r>
          </w:p>
        </w:tc>
        <w:tc>
          <w:tcPr>
            <w:tcW w:w="697" w:type="dxa"/>
          </w:tcPr>
          <w:p w14:paraId="1A8BCC00" w14:textId="1E58D695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40.419</w:t>
            </w:r>
          </w:p>
        </w:tc>
        <w:tc>
          <w:tcPr>
            <w:tcW w:w="698" w:type="dxa"/>
          </w:tcPr>
          <w:p w14:paraId="001DDD7E" w14:textId="512CC3F5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35.489</w:t>
            </w:r>
          </w:p>
        </w:tc>
        <w:tc>
          <w:tcPr>
            <w:tcW w:w="697" w:type="dxa"/>
          </w:tcPr>
          <w:p w14:paraId="14C6D4D0" w14:textId="313F0678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22.767</w:t>
            </w:r>
          </w:p>
        </w:tc>
        <w:tc>
          <w:tcPr>
            <w:tcW w:w="698" w:type="dxa"/>
          </w:tcPr>
          <w:p w14:paraId="2ADEDF38" w14:textId="59E80A06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27.108</w:t>
            </w:r>
          </w:p>
        </w:tc>
        <w:tc>
          <w:tcPr>
            <w:tcW w:w="698" w:type="dxa"/>
          </w:tcPr>
          <w:p w14:paraId="43263D45" w14:textId="35D57F9E" w:rsidR="007C4BAE" w:rsidRPr="00FE3655" w:rsidRDefault="007C4BAE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FE3655">
              <w:rPr>
                <w:rFonts w:ascii="Myriad Pro" w:hAnsi="Myriad Pro"/>
              </w:rPr>
              <w:t>118.232</w:t>
            </w:r>
          </w:p>
        </w:tc>
      </w:tr>
    </w:tbl>
    <w:p w14:paraId="3A7A9C64" w14:textId="490D0D66" w:rsidR="00931E94" w:rsidRPr="001D0086" w:rsidRDefault="00931E94" w:rsidP="007C4BAE">
      <w:pPr>
        <w:pStyle w:val="TabeladesnoUMAR"/>
        <w:jc w:val="left"/>
        <w:rPr>
          <w:rFonts w:ascii="Myriad Pro" w:hAnsi="Myriad Pro"/>
          <w:sz w:val="16"/>
          <w:szCs w:val="16"/>
        </w:rPr>
      </w:pPr>
      <w:r w:rsidRPr="001D0086">
        <w:rPr>
          <w:rFonts w:ascii="Myriad Pro" w:hAnsi="Myriad Pro"/>
          <w:sz w:val="16"/>
          <w:szCs w:val="16"/>
        </w:rPr>
        <w:t>Vir: AJPES.</w:t>
      </w:r>
    </w:p>
    <w:p w14:paraId="3E275175" w14:textId="08076C1D" w:rsidR="00900046" w:rsidRPr="001D0086" w:rsidRDefault="00900046" w:rsidP="007C4BAE">
      <w:pPr>
        <w:spacing w:after="0" w:line="240" w:lineRule="auto"/>
        <w:rPr>
          <w:rFonts w:ascii="Myriad Pro" w:hAnsi="Myriad Pro"/>
          <w:b/>
          <w:sz w:val="20"/>
        </w:rPr>
      </w:pPr>
    </w:p>
    <w:p w14:paraId="0CCE7A4E" w14:textId="68DFC03F" w:rsidR="00931E94" w:rsidRPr="001D0086" w:rsidRDefault="00931E94" w:rsidP="00B8508B">
      <w:pPr>
        <w:pStyle w:val="Caption"/>
      </w:pPr>
      <w:r w:rsidRPr="001D0086">
        <w:t xml:space="preserve">Tabela </w:t>
      </w:r>
      <w:r w:rsidR="00435691" w:rsidRPr="001D0086">
        <w:t>4</w:t>
      </w:r>
      <w:r w:rsidRPr="001D0086">
        <w:t xml:space="preserve">: Število začetih postopkov prisilne in </w:t>
      </w:r>
      <w:r w:rsidR="00004D1E" w:rsidRPr="001D0086">
        <w:t xml:space="preserve">poenostavljene prisilne </w:t>
      </w:r>
      <w:r w:rsidRPr="001D0086">
        <w:t>poravnave</w:t>
      </w:r>
      <w:r w:rsidR="00E03939" w:rsidRPr="001D0086">
        <w:t xml:space="preserve"> </w:t>
      </w:r>
      <w:r w:rsidRPr="001D0086">
        <w:t>po skupinah pravnih oseb</w:t>
      </w:r>
      <w:r w:rsidR="00077520" w:rsidRPr="001D0086">
        <w:t>, 2009</w:t>
      </w:r>
      <w:r w:rsidR="00C80CBB" w:rsidRPr="001D0086">
        <w:t>–</w:t>
      </w:r>
      <w:r w:rsidR="00894788" w:rsidRPr="001D0086">
        <w:t>2022</w:t>
      </w:r>
    </w:p>
    <w:tbl>
      <w:tblPr>
        <w:tblStyle w:val="TableGridLight"/>
        <w:tblW w:w="9072" w:type="dxa"/>
        <w:tblLayout w:type="fixed"/>
        <w:tblCellMar>
          <w:left w:w="0" w:type="dxa"/>
        </w:tblCellMar>
        <w:tblLook w:val="04A0" w:firstRow="1" w:lastRow="0" w:firstColumn="1" w:lastColumn="0" w:noHBand="0" w:noVBand="1"/>
      </w:tblPr>
      <w:tblGrid>
        <w:gridCol w:w="567"/>
        <w:gridCol w:w="709"/>
        <w:gridCol w:w="992"/>
        <w:gridCol w:w="1418"/>
        <w:gridCol w:w="1134"/>
        <w:gridCol w:w="1134"/>
        <w:gridCol w:w="709"/>
        <w:gridCol w:w="1134"/>
        <w:gridCol w:w="1275"/>
      </w:tblGrid>
      <w:tr w:rsidR="006E37C6" w:rsidRPr="001D0086" w14:paraId="030C4AB9" w14:textId="77777777" w:rsidTr="001F2E5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  <w:vMerge w:val="restart"/>
          </w:tcPr>
          <w:p w14:paraId="3E2ECE4C" w14:textId="77777777" w:rsidR="006E37C6" w:rsidRPr="001D0086" w:rsidRDefault="006E37C6" w:rsidP="001F2E58">
            <w:pPr>
              <w:pStyle w:val="TabelaglavalevoUMAR"/>
              <w:spacing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Leto</w:t>
            </w:r>
          </w:p>
        </w:tc>
        <w:tc>
          <w:tcPr>
            <w:tcW w:w="709" w:type="dxa"/>
            <w:vMerge w:val="restart"/>
          </w:tcPr>
          <w:p w14:paraId="24ACFBEC" w14:textId="2DA8D2FA" w:rsidR="006E37C6" w:rsidRPr="001D0086" w:rsidRDefault="001475B8" w:rsidP="001F2E58">
            <w:pPr>
              <w:pStyle w:val="BesediloUMAR"/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</w:rPr>
            </w:pPr>
            <w:r w:rsidRPr="001D0086">
              <w:rPr>
                <w:rFonts w:ascii="Myriad Pro" w:hAnsi="Myriad Pro"/>
                <w:b/>
              </w:rPr>
              <w:t>Skupaj</w:t>
            </w:r>
          </w:p>
        </w:tc>
        <w:tc>
          <w:tcPr>
            <w:tcW w:w="2410" w:type="dxa"/>
            <w:gridSpan w:val="2"/>
            <w:noWrap/>
            <w:hideMark/>
          </w:tcPr>
          <w:p w14:paraId="1B495D0F" w14:textId="77777777" w:rsidR="006E37C6" w:rsidRPr="001D0086" w:rsidRDefault="006E37C6" w:rsidP="001F2E58">
            <w:pPr>
              <w:pStyle w:val="BesediloUMAR"/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</w:rPr>
            </w:pPr>
            <w:r w:rsidRPr="001D0086">
              <w:rPr>
                <w:rFonts w:ascii="Myriad Pro" w:hAnsi="Myriad Pro"/>
                <w:b/>
              </w:rPr>
              <w:t>Vrsta postopka</w:t>
            </w:r>
          </w:p>
        </w:tc>
        <w:tc>
          <w:tcPr>
            <w:tcW w:w="2977" w:type="dxa"/>
            <w:gridSpan w:val="3"/>
          </w:tcPr>
          <w:p w14:paraId="6883D77F" w14:textId="77777777" w:rsidR="006E37C6" w:rsidRPr="001D0086" w:rsidRDefault="006E37C6" w:rsidP="001F2E58">
            <w:pPr>
              <w:pStyle w:val="BesediloUMAR"/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</w:rPr>
            </w:pPr>
            <w:r w:rsidRPr="001D0086">
              <w:rPr>
                <w:rFonts w:ascii="Myriad Pro" w:hAnsi="Myriad Pro"/>
                <w:b/>
              </w:rPr>
              <w:t>Prisilne poravnave</w:t>
            </w:r>
          </w:p>
        </w:tc>
        <w:tc>
          <w:tcPr>
            <w:tcW w:w="2409" w:type="dxa"/>
            <w:gridSpan w:val="2"/>
          </w:tcPr>
          <w:p w14:paraId="24EF152E" w14:textId="77777777" w:rsidR="006E37C6" w:rsidRPr="001D0086" w:rsidRDefault="006E37C6" w:rsidP="001475B8">
            <w:pPr>
              <w:pStyle w:val="BesediloUMAR"/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</w:rPr>
            </w:pPr>
            <w:r w:rsidRPr="001D0086">
              <w:rPr>
                <w:rFonts w:ascii="Myriad Pro" w:hAnsi="Myriad Pro"/>
                <w:b/>
              </w:rPr>
              <w:t>Poenostavljene prisilne poravnave</w:t>
            </w:r>
          </w:p>
        </w:tc>
      </w:tr>
      <w:tr w:rsidR="001475B8" w:rsidRPr="001D0086" w14:paraId="4E5ECE5C" w14:textId="77777777" w:rsidTr="001F2E58">
        <w:trPr>
          <w:trHeight w:val="7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  <w:vMerge/>
            <w:shd w:val="clear" w:color="auto" w:fill="DBDBDB" w:themeFill="background2"/>
          </w:tcPr>
          <w:p w14:paraId="099B59DA" w14:textId="77777777" w:rsidR="006E37C6" w:rsidRPr="001D0086" w:rsidRDefault="006E37C6" w:rsidP="00C80950">
            <w:pPr>
              <w:pStyle w:val="BesediloUMAR"/>
              <w:jc w:val="center"/>
              <w:rPr>
                <w:rFonts w:ascii="Myriad Pro" w:hAnsi="Myriad Pro"/>
                <w:b/>
              </w:rPr>
            </w:pPr>
          </w:p>
        </w:tc>
        <w:tc>
          <w:tcPr>
            <w:tcW w:w="709" w:type="dxa"/>
            <w:vMerge/>
            <w:shd w:val="clear" w:color="auto" w:fill="DBDBDB" w:themeFill="background2"/>
          </w:tcPr>
          <w:p w14:paraId="27D2ADFB" w14:textId="77777777" w:rsidR="006E37C6" w:rsidRPr="001D0086" w:rsidRDefault="006E37C6" w:rsidP="00C80950">
            <w:pPr>
              <w:pStyle w:val="BesediloUMAR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</w:rPr>
            </w:pPr>
          </w:p>
        </w:tc>
        <w:tc>
          <w:tcPr>
            <w:tcW w:w="992" w:type="dxa"/>
            <w:shd w:val="clear" w:color="auto" w:fill="DBDBDB" w:themeFill="background2"/>
            <w:hideMark/>
          </w:tcPr>
          <w:p w14:paraId="58693FFA" w14:textId="77777777" w:rsidR="006E37C6" w:rsidRPr="001D0086" w:rsidRDefault="006E37C6" w:rsidP="001F2E58">
            <w:pPr>
              <w:pStyle w:val="TabelaglavadesnoUMAR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Prisilne poravnave</w:t>
            </w:r>
          </w:p>
        </w:tc>
        <w:tc>
          <w:tcPr>
            <w:tcW w:w="1418" w:type="dxa"/>
            <w:shd w:val="clear" w:color="auto" w:fill="DBDBDB" w:themeFill="background2"/>
            <w:hideMark/>
          </w:tcPr>
          <w:p w14:paraId="58C8478D" w14:textId="3F3C9244" w:rsidR="006E37C6" w:rsidRPr="001D0086" w:rsidRDefault="006E37C6" w:rsidP="001F2E58">
            <w:pPr>
              <w:pStyle w:val="TabelaglavadesnoUMAR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Poenostavlj</w:t>
            </w:r>
            <w:r w:rsidR="001475B8">
              <w:rPr>
                <w:rFonts w:ascii="Myriad Pro" w:hAnsi="Myriad Pro"/>
              </w:rPr>
              <w:t>ene</w:t>
            </w:r>
            <w:r w:rsidRPr="001D0086">
              <w:rPr>
                <w:rFonts w:ascii="Myriad Pro" w:hAnsi="Myriad Pro"/>
              </w:rPr>
              <w:t xml:space="preserve"> prisilne poravnave</w:t>
            </w:r>
          </w:p>
        </w:tc>
        <w:tc>
          <w:tcPr>
            <w:tcW w:w="1134" w:type="dxa"/>
            <w:shd w:val="clear" w:color="auto" w:fill="DBDBDB" w:themeFill="background2"/>
            <w:hideMark/>
          </w:tcPr>
          <w:p w14:paraId="166DD9C5" w14:textId="77777777" w:rsidR="006E37C6" w:rsidRPr="001D0086" w:rsidRDefault="006E37C6" w:rsidP="001F2E58">
            <w:pPr>
              <w:pStyle w:val="TabelaglavadesnoUMAR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Gospodarske družbe</w:t>
            </w:r>
          </w:p>
        </w:tc>
        <w:tc>
          <w:tcPr>
            <w:tcW w:w="1134" w:type="dxa"/>
            <w:shd w:val="clear" w:color="auto" w:fill="DBDBDB" w:themeFill="background2"/>
            <w:hideMark/>
          </w:tcPr>
          <w:p w14:paraId="0F48237A" w14:textId="77777777" w:rsidR="006E37C6" w:rsidRPr="001D0086" w:rsidRDefault="006E37C6" w:rsidP="001F2E58">
            <w:pPr>
              <w:pStyle w:val="TabelaglavadesnoUMAR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Samostojni podjetniki posamezniki</w:t>
            </w:r>
          </w:p>
        </w:tc>
        <w:tc>
          <w:tcPr>
            <w:tcW w:w="709" w:type="dxa"/>
            <w:shd w:val="clear" w:color="auto" w:fill="DBDBDB" w:themeFill="background2"/>
            <w:noWrap/>
            <w:hideMark/>
          </w:tcPr>
          <w:p w14:paraId="5D85A8AE" w14:textId="77777777" w:rsidR="006E37C6" w:rsidRPr="001D0086" w:rsidRDefault="006E37C6" w:rsidP="001F2E58">
            <w:pPr>
              <w:pStyle w:val="TabelaglavadesnoUMAR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Drugi</w:t>
            </w:r>
          </w:p>
        </w:tc>
        <w:tc>
          <w:tcPr>
            <w:tcW w:w="1134" w:type="dxa"/>
            <w:shd w:val="clear" w:color="auto" w:fill="DBDBDB" w:themeFill="background2"/>
            <w:hideMark/>
          </w:tcPr>
          <w:p w14:paraId="6BA4FF3D" w14:textId="77777777" w:rsidR="006E37C6" w:rsidRPr="001D0086" w:rsidRDefault="006E37C6" w:rsidP="001F2E58">
            <w:pPr>
              <w:pStyle w:val="TabelaglavadesnoUMAR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Gospodarske družbe</w:t>
            </w:r>
          </w:p>
        </w:tc>
        <w:tc>
          <w:tcPr>
            <w:tcW w:w="1275" w:type="dxa"/>
            <w:shd w:val="clear" w:color="auto" w:fill="DBDBDB" w:themeFill="background2"/>
            <w:hideMark/>
          </w:tcPr>
          <w:p w14:paraId="33E0B3CF" w14:textId="77777777" w:rsidR="006E37C6" w:rsidRPr="001D0086" w:rsidRDefault="006E37C6" w:rsidP="001F2E58">
            <w:pPr>
              <w:pStyle w:val="TabelaglavadesnoUMAR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Samostojni podjetniki posamezniki</w:t>
            </w:r>
          </w:p>
        </w:tc>
      </w:tr>
      <w:tr w:rsidR="001475B8" w:rsidRPr="001D0086" w14:paraId="4FA1F52B" w14:textId="77777777" w:rsidTr="001F2E58">
        <w:trPr>
          <w:trHeight w:val="33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  <w:tcBorders>
              <w:bottom w:val="single" w:sz="8" w:space="0" w:color="auto"/>
            </w:tcBorders>
            <w:shd w:val="clear" w:color="auto" w:fill="DBDBDB" w:themeFill="background2"/>
          </w:tcPr>
          <w:p w14:paraId="261F882C" w14:textId="77777777" w:rsidR="006E37C6" w:rsidRPr="001D0086" w:rsidRDefault="006E37C6" w:rsidP="00C80950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709" w:type="dxa"/>
            <w:tcBorders>
              <w:bottom w:val="single" w:sz="8" w:space="0" w:color="auto"/>
            </w:tcBorders>
            <w:shd w:val="clear" w:color="auto" w:fill="DBDBDB" w:themeFill="background2"/>
          </w:tcPr>
          <w:p w14:paraId="22B7D747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  <w:bCs w:val="0"/>
              </w:rPr>
            </w:pPr>
            <w:r w:rsidRPr="001D0086">
              <w:rPr>
                <w:rFonts w:ascii="Myriad Pro" w:hAnsi="Myriad Pro"/>
                <w:b/>
                <w:bCs w:val="0"/>
              </w:rPr>
              <w:t>2 (3+4)</w:t>
            </w:r>
          </w:p>
        </w:tc>
        <w:tc>
          <w:tcPr>
            <w:tcW w:w="992" w:type="dxa"/>
            <w:tcBorders>
              <w:bottom w:val="single" w:sz="8" w:space="0" w:color="auto"/>
            </w:tcBorders>
            <w:shd w:val="clear" w:color="auto" w:fill="DBDBDB" w:themeFill="background2"/>
            <w:hideMark/>
          </w:tcPr>
          <w:p w14:paraId="01CA89BA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  <w:bCs w:val="0"/>
              </w:rPr>
            </w:pPr>
            <w:r w:rsidRPr="001D0086">
              <w:rPr>
                <w:rFonts w:ascii="Myriad Pro" w:hAnsi="Myriad Pro"/>
                <w:b/>
                <w:bCs w:val="0"/>
              </w:rPr>
              <w:t>3 (5+6+7)</w:t>
            </w:r>
          </w:p>
        </w:tc>
        <w:tc>
          <w:tcPr>
            <w:tcW w:w="1418" w:type="dxa"/>
            <w:tcBorders>
              <w:bottom w:val="single" w:sz="8" w:space="0" w:color="auto"/>
            </w:tcBorders>
            <w:shd w:val="clear" w:color="auto" w:fill="DBDBDB" w:themeFill="background2"/>
            <w:hideMark/>
          </w:tcPr>
          <w:p w14:paraId="52124A42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  <w:bCs w:val="0"/>
              </w:rPr>
            </w:pPr>
            <w:r w:rsidRPr="001D0086">
              <w:rPr>
                <w:rFonts w:ascii="Myriad Pro" w:hAnsi="Myriad Pro"/>
                <w:b/>
                <w:bCs w:val="0"/>
              </w:rPr>
              <w:t>4 (8+9)</w:t>
            </w:r>
          </w:p>
        </w:tc>
        <w:tc>
          <w:tcPr>
            <w:tcW w:w="1134" w:type="dxa"/>
            <w:tcBorders>
              <w:bottom w:val="single" w:sz="8" w:space="0" w:color="auto"/>
            </w:tcBorders>
            <w:shd w:val="clear" w:color="auto" w:fill="DBDBDB" w:themeFill="background2"/>
            <w:hideMark/>
          </w:tcPr>
          <w:p w14:paraId="22B7ADD5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  <w:bCs w:val="0"/>
              </w:rPr>
            </w:pPr>
            <w:r w:rsidRPr="001D0086">
              <w:rPr>
                <w:rFonts w:ascii="Myriad Pro" w:hAnsi="Myriad Pro"/>
                <w:b/>
                <w:bCs w:val="0"/>
              </w:rPr>
              <w:t>5</w:t>
            </w:r>
          </w:p>
        </w:tc>
        <w:tc>
          <w:tcPr>
            <w:tcW w:w="1134" w:type="dxa"/>
            <w:tcBorders>
              <w:bottom w:val="single" w:sz="8" w:space="0" w:color="auto"/>
            </w:tcBorders>
            <w:shd w:val="clear" w:color="auto" w:fill="DBDBDB" w:themeFill="background2"/>
            <w:hideMark/>
          </w:tcPr>
          <w:p w14:paraId="7B94856A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  <w:bCs w:val="0"/>
              </w:rPr>
            </w:pPr>
            <w:r w:rsidRPr="001D0086">
              <w:rPr>
                <w:rFonts w:ascii="Myriad Pro" w:hAnsi="Myriad Pro"/>
                <w:b/>
                <w:bCs w:val="0"/>
              </w:rPr>
              <w:t>6</w:t>
            </w:r>
          </w:p>
        </w:tc>
        <w:tc>
          <w:tcPr>
            <w:tcW w:w="709" w:type="dxa"/>
            <w:tcBorders>
              <w:bottom w:val="single" w:sz="8" w:space="0" w:color="auto"/>
            </w:tcBorders>
            <w:shd w:val="clear" w:color="auto" w:fill="DBDBDB" w:themeFill="background2"/>
            <w:hideMark/>
          </w:tcPr>
          <w:p w14:paraId="0BCF26D3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  <w:bCs w:val="0"/>
              </w:rPr>
            </w:pPr>
            <w:r w:rsidRPr="001D0086">
              <w:rPr>
                <w:rFonts w:ascii="Myriad Pro" w:hAnsi="Myriad Pro"/>
                <w:b/>
                <w:bCs w:val="0"/>
              </w:rPr>
              <w:t>7</w:t>
            </w:r>
          </w:p>
        </w:tc>
        <w:tc>
          <w:tcPr>
            <w:tcW w:w="1134" w:type="dxa"/>
            <w:tcBorders>
              <w:bottom w:val="single" w:sz="8" w:space="0" w:color="auto"/>
            </w:tcBorders>
            <w:shd w:val="clear" w:color="auto" w:fill="DBDBDB" w:themeFill="background2"/>
            <w:hideMark/>
          </w:tcPr>
          <w:p w14:paraId="2511351C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  <w:bCs w:val="0"/>
              </w:rPr>
            </w:pPr>
            <w:r w:rsidRPr="001D0086">
              <w:rPr>
                <w:rFonts w:ascii="Myriad Pro" w:hAnsi="Myriad Pro"/>
                <w:b/>
                <w:bCs w:val="0"/>
              </w:rPr>
              <w:t>8</w:t>
            </w:r>
          </w:p>
        </w:tc>
        <w:tc>
          <w:tcPr>
            <w:tcW w:w="1275" w:type="dxa"/>
            <w:tcBorders>
              <w:bottom w:val="single" w:sz="8" w:space="0" w:color="auto"/>
            </w:tcBorders>
            <w:shd w:val="clear" w:color="auto" w:fill="DBDBDB" w:themeFill="background2"/>
            <w:hideMark/>
          </w:tcPr>
          <w:p w14:paraId="202F3F73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  <w:bCs w:val="0"/>
              </w:rPr>
            </w:pPr>
            <w:r w:rsidRPr="001D0086">
              <w:rPr>
                <w:rFonts w:ascii="Myriad Pro" w:hAnsi="Myriad Pro"/>
                <w:b/>
                <w:bCs w:val="0"/>
              </w:rPr>
              <w:t>9</w:t>
            </w:r>
          </w:p>
        </w:tc>
      </w:tr>
      <w:tr w:rsidR="001475B8" w:rsidRPr="001D0086" w14:paraId="4B63CB50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  <w:tcBorders>
              <w:top w:val="single" w:sz="8" w:space="0" w:color="auto"/>
            </w:tcBorders>
            <w:shd w:val="clear" w:color="auto" w:fill="auto"/>
          </w:tcPr>
          <w:p w14:paraId="13475D06" w14:textId="77777777" w:rsidR="006E37C6" w:rsidRPr="001D0086" w:rsidRDefault="006E37C6" w:rsidP="00C80950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09</w:t>
            </w:r>
          </w:p>
        </w:tc>
        <w:tc>
          <w:tcPr>
            <w:tcW w:w="709" w:type="dxa"/>
            <w:tcBorders>
              <w:top w:val="single" w:sz="8" w:space="0" w:color="auto"/>
            </w:tcBorders>
          </w:tcPr>
          <w:p w14:paraId="33C85FF6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4</w:t>
            </w:r>
          </w:p>
        </w:tc>
        <w:tc>
          <w:tcPr>
            <w:tcW w:w="992" w:type="dxa"/>
            <w:tcBorders>
              <w:top w:val="single" w:sz="8" w:space="0" w:color="auto"/>
            </w:tcBorders>
            <w:hideMark/>
          </w:tcPr>
          <w:p w14:paraId="29161D5C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4</w:t>
            </w:r>
          </w:p>
        </w:tc>
        <w:tc>
          <w:tcPr>
            <w:tcW w:w="1418" w:type="dxa"/>
            <w:tcBorders>
              <w:top w:val="single" w:sz="8" w:space="0" w:color="auto"/>
            </w:tcBorders>
          </w:tcPr>
          <w:p w14:paraId="507126B7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-</w:t>
            </w:r>
          </w:p>
        </w:tc>
        <w:tc>
          <w:tcPr>
            <w:tcW w:w="1134" w:type="dxa"/>
            <w:tcBorders>
              <w:top w:val="single" w:sz="8" w:space="0" w:color="auto"/>
            </w:tcBorders>
            <w:hideMark/>
          </w:tcPr>
          <w:p w14:paraId="1FE72196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4</w:t>
            </w:r>
          </w:p>
        </w:tc>
        <w:tc>
          <w:tcPr>
            <w:tcW w:w="1134" w:type="dxa"/>
            <w:tcBorders>
              <w:top w:val="single" w:sz="8" w:space="0" w:color="auto"/>
            </w:tcBorders>
          </w:tcPr>
          <w:p w14:paraId="01002893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709" w:type="dxa"/>
            <w:tcBorders>
              <w:top w:val="single" w:sz="8" w:space="0" w:color="auto"/>
            </w:tcBorders>
          </w:tcPr>
          <w:p w14:paraId="7E2141E7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1134" w:type="dxa"/>
            <w:tcBorders>
              <w:top w:val="single" w:sz="8" w:space="0" w:color="auto"/>
            </w:tcBorders>
            <w:hideMark/>
          </w:tcPr>
          <w:p w14:paraId="5CEA2517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-</w:t>
            </w:r>
          </w:p>
        </w:tc>
        <w:tc>
          <w:tcPr>
            <w:tcW w:w="1275" w:type="dxa"/>
            <w:tcBorders>
              <w:top w:val="single" w:sz="8" w:space="0" w:color="auto"/>
            </w:tcBorders>
            <w:hideMark/>
          </w:tcPr>
          <w:p w14:paraId="1D9DD792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-</w:t>
            </w:r>
          </w:p>
        </w:tc>
      </w:tr>
      <w:tr w:rsidR="001475B8" w:rsidRPr="001D0086" w14:paraId="5243E005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  <w:shd w:val="clear" w:color="auto" w:fill="auto"/>
          </w:tcPr>
          <w:p w14:paraId="4E7B9CA5" w14:textId="77777777" w:rsidR="006E37C6" w:rsidRPr="001D0086" w:rsidRDefault="006E37C6" w:rsidP="00C80950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0</w:t>
            </w:r>
          </w:p>
        </w:tc>
        <w:tc>
          <w:tcPr>
            <w:tcW w:w="709" w:type="dxa"/>
          </w:tcPr>
          <w:p w14:paraId="773544F3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6</w:t>
            </w:r>
          </w:p>
        </w:tc>
        <w:tc>
          <w:tcPr>
            <w:tcW w:w="992" w:type="dxa"/>
            <w:hideMark/>
          </w:tcPr>
          <w:p w14:paraId="51A30467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6</w:t>
            </w:r>
          </w:p>
        </w:tc>
        <w:tc>
          <w:tcPr>
            <w:tcW w:w="1418" w:type="dxa"/>
          </w:tcPr>
          <w:p w14:paraId="75ECD36F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-</w:t>
            </w:r>
          </w:p>
        </w:tc>
        <w:tc>
          <w:tcPr>
            <w:tcW w:w="1134" w:type="dxa"/>
            <w:hideMark/>
          </w:tcPr>
          <w:p w14:paraId="1978385F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6</w:t>
            </w:r>
          </w:p>
        </w:tc>
        <w:tc>
          <w:tcPr>
            <w:tcW w:w="1134" w:type="dxa"/>
          </w:tcPr>
          <w:p w14:paraId="34174F7B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709" w:type="dxa"/>
          </w:tcPr>
          <w:p w14:paraId="7D50F9A5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1134" w:type="dxa"/>
            <w:hideMark/>
          </w:tcPr>
          <w:p w14:paraId="26863896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-</w:t>
            </w:r>
          </w:p>
        </w:tc>
        <w:tc>
          <w:tcPr>
            <w:tcW w:w="1275" w:type="dxa"/>
            <w:hideMark/>
          </w:tcPr>
          <w:p w14:paraId="06359FE6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-</w:t>
            </w:r>
          </w:p>
        </w:tc>
      </w:tr>
      <w:tr w:rsidR="001475B8" w:rsidRPr="001D0086" w14:paraId="7FAF7FF7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  <w:shd w:val="clear" w:color="auto" w:fill="auto"/>
          </w:tcPr>
          <w:p w14:paraId="10F5F2C4" w14:textId="77777777" w:rsidR="006E37C6" w:rsidRPr="001D0086" w:rsidRDefault="006E37C6" w:rsidP="00C80950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1</w:t>
            </w:r>
          </w:p>
        </w:tc>
        <w:tc>
          <w:tcPr>
            <w:tcW w:w="709" w:type="dxa"/>
          </w:tcPr>
          <w:p w14:paraId="466EFF9A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2</w:t>
            </w:r>
          </w:p>
        </w:tc>
        <w:tc>
          <w:tcPr>
            <w:tcW w:w="992" w:type="dxa"/>
            <w:hideMark/>
          </w:tcPr>
          <w:p w14:paraId="2B508BD7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2</w:t>
            </w:r>
          </w:p>
        </w:tc>
        <w:tc>
          <w:tcPr>
            <w:tcW w:w="1418" w:type="dxa"/>
          </w:tcPr>
          <w:p w14:paraId="4C11893A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-</w:t>
            </w:r>
          </w:p>
        </w:tc>
        <w:tc>
          <w:tcPr>
            <w:tcW w:w="1134" w:type="dxa"/>
            <w:hideMark/>
          </w:tcPr>
          <w:p w14:paraId="57CA52E8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2</w:t>
            </w:r>
          </w:p>
        </w:tc>
        <w:tc>
          <w:tcPr>
            <w:tcW w:w="1134" w:type="dxa"/>
          </w:tcPr>
          <w:p w14:paraId="07DB6A26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709" w:type="dxa"/>
          </w:tcPr>
          <w:p w14:paraId="0783DB72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1134" w:type="dxa"/>
            <w:hideMark/>
          </w:tcPr>
          <w:p w14:paraId="68865B42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-</w:t>
            </w:r>
          </w:p>
        </w:tc>
        <w:tc>
          <w:tcPr>
            <w:tcW w:w="1275" w:type="dxa"/>
            <w:hideMark/>
          </w:tcPr>
          <w:p w14:paraId="0567F1AF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-</w:t>
            </w:r>
          </w:p>
        </w:tc>
      </w:tr>
      <w:tr w:rsidR="001475B8" w:rsidRPr="001D0086" w14:paraId="2A3290F9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  <w:shd w:val="clear" w:color="auto" w:fill="auto"/>
          </w:tcPr>
          <w:p w14:paraId="0ACD2C2E" w14:textId="77777777" w:rsidR="006E37C6" w:rsidRPr="001D0086" w:rsidRDefault="006E37C6" w:rsidP="00C80950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2</w:t>
            </w:r>
          </w:p>
        </w:tc>
        <w:tc>
          <w:tcPr>
            <w:tcW w:w="709" w:type="dxa"/>
          </w:tcPr>
          <w:p w14:paraId="7C24A784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3</w:t>
            </w:r>
          </w:p>
        </w:tc>
        <w:tc>
          <w:tcPr>
            <w:tcW w:w="992" w:type="dxa"/>
            <w:hideMark/>
          </w:tcPr>
          <w:p w14:paraId="253B65BF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3</w:t>
            </w:r>
          </w:p>
        </w:tc>
        <w:tc>
          <w:tcPr>
            <w:tcW w:w="1418" w:type="dxa"/>
          </w:tcPr>
          <w:p w14:paraId="72BB0E5A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-</w:t>
            </w:r>
          </w:p>
        </w:tc>
        <w:tc>
          <w:tcPr>
            <w:tcW w:w="1134" w:type="dxa"/>
            <w:hideMark/>
          </w:tcPr>
          <w:p w14:paraId="0D2274DB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3</w:t>
            </w:r>
          </w:p>
        </w:tc>
        <w:tc>
          <w:tcPr>
            <w:tcW w:w="1134" w:type="dxa"/>
          </w:tcPr>
          <w:p w14:paraId="7DE9A73C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709" w:type="dxa"/>
          </w:tcPr>
          <w:p w14:paraId="07C1930D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1134" w:type="dxa"/>
            <w:hideMark/>
          </w:tcPr>
          <w:p w14:paraId="2832FCB7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-</w:t>
            </w:r>
          </w:p>
        </w:tc>
        <w:tc>
          <w:tcPr>
            <w:tcW w:w="1275" w:type="dxa"/>
            <w:hideMark/>
          </w:tcPr>
          <w:p w14:paraId="4715CBA7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-</w:t>
            </w:r>
          </w:p>
        </w:tc>
      </w:tr>
      <w:tr w:rsidR="001475B8" w:rsidRPr="001D0086" w14:paraId="722556E3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  <w:shd w:val="clear" w:color="auto" w:fill="auto"/>
          </w:tcPr>
          <w:p w14:paraId="70F068FC" w14:textId="77777777" w:rsidR="006E37C6" w:rsidRPr="001D0086" w:rsidRDefault="006E37C6" w:rsidP="00C80950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3</w:t>
            </w:r>
          </w:p>
        </w:tc>
        <w:tc>
          <w:tcPr>
            <w:tcW w:w="709" w:type="dxa"/>
          </w:tcPr>
          <w:p w14:paraId="51F88528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8</w:t>
            </w:r>
          </w:p>
        </w:tc>
        <w:tc>
          <w:tcPr>
            <w:tcW w:w="992" w:type="dxa"/>
            <w:hideMark/>
          </w:tcPr>
          <w:p w14:paraId="461921E1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8</w:t>
            </w:r>
          </w:p>
        </w:tc>
        <w:tc>
          <w:tcPr>
            <w:tcW w:w="1418" w:type="dxa"/>
            <w:hideMark/>
          </w:tcPr>
          <w:p w14:paraId="4D35801E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0</w:t>
            </w:r>
          </w:p>
        </w:tc>
        <w:tc>
          <w:tcPr>
            <w:tcW w:w="1134" w:type="dxa"/>
            <w:hideMark/>
          </w:tcPr>
          <w:p w14:paraId="1880CE66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6</w:t>
            </w:r>
          </w:p>
        </w:tc>
        <w:tc>
          <w:tcPr>
            <w:tcW w:w="1134" w:type="dxa"/>
            <w:hideMark/>
          </w:tcPr>
          <w:p w14:paraId="207AEE2E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709" w:type="dxa"/>
            <w:hideMark/>
          </w:tcPr>
          <w:p w14:paraId="27102D5C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1134" w:type="dxa"/>
            <w:hideMark/>
          </w:tcPr>
          <w:p w14:paraId="32A8E350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0</w:t>
            </w:r>
          </w:p>
        </w:tc>
        <w:tc>
          <w:tcPr>
            <w:tcW w:w="1275" w:type="dxa"/>
            <w:hideMark/>
          </w:tcPr>
          <w:p w14:paraId="14253315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</w:tr>
      <w:tr w:rsidR="001475B8" w:rsidRPr="001D0086" w14:paraId="47EA78F4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  <w:shd w:val="clear" w:color="auto" w:fill="auto"/>
          </w:tcPr>
          <w:p w14:paraId="1D832D64" w14:textId="77777777" w:rsidR="006E37C6" w:rsidRPr="001D0086" w:rsidRDefault="006E37C6" w:rsidP="00C80950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4</w:t>
            </w:r>
          </w:p>
        </w:tc>
        <w:tc>
          <w:tcPr>
            <w:tcW w:w="709" w:type="dxa"/>
          </w:tcPr>
          <w:p w14:paraId="4C711099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44</w:t>
            </w:r>
          </w:p>
        </w:tc>
        <w:tc>
          <w:tcPr>
            <w:tcW w:w="992" w:type="dxa"/>
            <w:hideMark/>
          </w:tcPr>
          <w:p w14:paraId="28968B0F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3</w:t>
            </w:r>
          </w:p>
        </w:tc>
        <w:tc>
          <w:tcPr>
            <w:tcW w:w="1418" w:type="dxa"/>
            <w:hideMark/>
          </w:tcPr>
          <w:p w14:paraId="3261913F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01</w:t>
            </w:r>
          </w:p>
        </w:tc>
        <w:tc>
          <w:tcPr>
            <w:tcW w:w="1134" w:type="dxa"/>
            <w:hideMark/>
          </w:tcPr>
          <w:p w14:paraId="640DECB6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0</w:t>
            </w:r>
          </w:p>
        </w:tc>
        <w:tc>
          <w:tcPr>
            <w:tcW w:w="1134" w:type="dxa"/>
            <w:hideMark/>
          </w:tcPr>
          <w:p w14:paraId="053EDF42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</w:p>
        </w:tc>
        <w:tc>
          <w:tcPr>
            <w:tcW w:w="709" w:type="dxa"/>
            <w:hideMark/>
          </w:tcPr>
          <w:p w14:paraId="580791FC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1134" w:type="dxa"/>
            <w:hideMark/>
          </w:tcPr>
          <w:p w14:paraId="3578546D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99</w:t>
            </w:r>
          </w:p>
        </w:tc>
        <w:tc>
          <w:tcPr>
            <w:tcW w:w="1275" w:type="dxa"/>
            <w:hideMark/>
          </w:tcPr>
          <w:p w14:paraId="644BB84E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</w:p>
        </w:tc>
      </w:tr>
      <w:tr w:rsidR="001475B8" w:rsidRPr="001D0086" w14:paraId="59A80F3D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  <w:shd w:val="clear" w:color="auto" w:fill="auto"/>
          </w:tcPr>
          <w:p w14:paraId="092F02B5" w14:textId="77777777" w:rsidR="006E37C6" w:rsidRPr="001D0086" w:rsidRDefault="006E37C6" w:rsidP="00C80950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5</w:t>
            </w:r>
          </w:p>
        </w:tc>
        <w:tc>
          <w:tcPr>
            <w:tcW w:w="709" w:type="dxa"/>
          </w:tcPr>
          <w:p w14:paraId="6B8799F7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33</w:t>
            </w:r>
          </w:p>
        </w:tc>
        <w:tc>
          <w:tcPr>
            <w:tcW w:w="992" w:type="dxa"/>
            <w:hideMark/>
          </w:tcPr>
          <w:p w14:paraId="4C2A8C1F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7</w:t>
            </w:r>
          </w:p>
        </w:tc>
        <w:tc>
          <w:tcPr>
            <w:tcW w:w="1418" w:type="dxa"/>
            <w:hideMark/>
          </w:tcPr>
          <w:p w14:paraId="174E509D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16</w:t>
            </w:r>
          </w:p>
        </w:tc>
        <w:tc>
          <w:tcPr>
            <w:tcW w:w="1134" w:type="dxa"/>
            <w:hideMark/>
          </w:tcPr>
          <w:p w14:paraId="32775839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7</w:t>
            </w:r>
          </w:p>
        </w:tc>
        <w:tc>
          <w:tcPr>
            <w:tcW w:w="1134" w:type="dxa"/>
          </w:tcPr>
          <w:p w14:paraId="27805D99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709" w:type="dxa"/>
          </w:tcPr>
          <w:p w14:paraId="029376BA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1134" w:type="dxa"/>
            <w:hideMark/>
          </w:tcPr>
          <w:p w14:paraId="6E3E5D43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12</w:t>
            </w:r>
          </w:p>
        </w:tc>
        <w:tc>
          <w:tcPr>
            <w:tcW w:w="1275" w:type="dxa"/>
            <w:hideMark/>
          </w:tcPr>
          <w:p w14:paraId="698CCD2C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</w:t>
            </w:r>
          </w:p>
        </w:tc>
      </w:tr>
      <w:tr w:rsidR="001475B8" w:rsidRPr="001D0086" w14:paraId="71164E84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  <w:shd w:val="clear" w:color="auto" w:fill="auto"/>
          </w:tcPr>
          <w:p w14:paraId="1F5D7379" w14:textId="77777777" w:rsidR="006E37C6" w:rsidRPr="001D0086" w:rsidRDefault="006E37C6" w:rsidP="00C80950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6</w:t>
            </w:r>
          </w:p>
        </w:tc>
        <w:tc>
          <w:tcPr>
            <w:tcW w:w="709" w:type="dxa"/>
          </w:tcPr>
          <w:p w14:paraId="5F23BA67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11</w:t>
            </w:r>
          </w:p>
        </w:tc>
        <w:tc>
          <w:tcPr>
            <w:tcW w:w="992" w:type="dxa"/>
            <w:hideMark/>
          </w:tcPr>
          <w:p w14:paraId="78B2EC43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2</w:t>
            </w:r>
          </w:p>
        </w:tc>
        <w:tc>
          <w:tcPr>
            <w:tcW w:w="1418" w:type="dxa"/>
            <w:hideMark/>
          </w:tcPr>
          <w:p w14:paraId="031EC74C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99</w:t>
            </w:r>
          </w:p>
        </w:tc>
        <w:tc>
          <w:tcPr>
            <w:tcW w:w="1134" w:type="dxa"/>
            <w:hideMark/>
          </w:tcPr>
          <w:p w14:paraId="4ED052F3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2</w:t>
            </w:r>
          </w:p>
        </w:tc>
        <w:tc>
          <w:tcPr>
            <w:tcW w:w="1134" w:type="dxa"/>
          </w:tcPr>
          <w:p w14:paraId="290B11CB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709" w:type="dxa"/>
          </w:tcPr>
          <w:p w14:paraId="28B6573D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1134" w:type="dxa"/>
            <w:hideMark/>
          </w:tcPr>
          <w:p w14:paraId="763D855D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92</w:t>
            </w:r>
          </w:p>
        </w:tc>
        <w:tc>
          <w:tcPr>
            <w:tcW w:w="1275" w:type="dxa"/>
            <w:hideMark/>
          </w:tcPr>
          <w:p w14:paraId="3132488E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7</w:t>
            </w:r>
          </w:p>
        </w:tc>
      </w:tr>
      <w:tr w:rsidR="001475B8" w:rsidRPr="001D0086" w14:paraId="606B824B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  <w:shd w:val="clear" w:color="auto" w:fill="auto"/>
          </w:tcPr>
          <w:p w14:paraId="7FCF2379" w14:textId="77777777" w:rsidR="006E37C6" w:rsidRPr="001D0086" w:rsidRDefault="006E37C6" w:rsidP="00C80950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7</w:t>
            </w:r>
          </w:p>
        </w:tc>
        <w:tc>
          <w:tcPr>
            <w:tcW w:w="709" w:type="dxa"/>
          </w:tcPr>
          <w:p w14:paraId="4890CD2C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0</w:t>
            </w:r>
          </w:p>
        </w:tc>
        <w:tc>
          <w:tcPr>
            <w:tcW w:w="992" w:type="dxa"/>
            <w:hideMark/>
          </w:tcPr>
          <w:p w14:paraId="761BE055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1</w:t>
            </w:r>
          </w:p>
        </w:tc>
        <w:tc>
          <w:tcPr>
            <w:tcW w:w="1418" w:type="dxa"/>
            <w:hideMark/>
          </w:tcPr>
          <w:p w14:paraId="267A046F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9</w:t>
            </w:r>
          </w:p>
        </w:tc>
        <w:tc>
          <w:tcPr>
            <w:tcW w:w="1134" w:type="dxa"/>
            <w:hideMark/>
          </w:tcPr>
          <w:p w14:paraId="3208CB00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1</w:t>
            </w:r>
          </w:p>
        </w:tc>
        <w:tc>
          <w:tcPr>
            <w:tcW w:w="1134" w:type="dxa"/>
          </w:tcPr>
          <w:p w14:paraId="16608D14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709" w:type="dxa"/>
          </w:tcPr>
          <w:p w14:paraId="1110F616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1134" w:type="dxa"/>
            <w:hideMark/>
          </w:tcPr>
          <w:p w14:paraId="52BD57D9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8</w:t>
            </w:r>
          </w:p>
        </w:tc>
        <w:tc>
          <w:tcPr>
            <w:tcW w:w="1275" w:type="dxa"/>
            <w:hideMark/>
          </w:tcPr>
          <w:p w14:paraId="44DFFFF7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</w:tr>
      <w:tr w:rsidR="001475B8" w:rsidRPr="001D0086" w14:paraId="2E129BDD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  <w:shd w:val="clear" w:color="auto" w:fill="auto"/>
          </w:tcPr>
          <w:p w14:paraId="17724FBD" w14:textId="77777777" w:rsidR="006E37C6" w:rsidRPr="001D0086" w:rsidRDefault="006E37C6" w:rsidP="00C80950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8</w:t>
            </w:r>
          </w:p>
        </w:tc>
        <w:tc>
          <w:tcPr>
            <w:tcW w:w="709" w:type="dxa"/>
          </w:tcPr>
          <w:p w14:paraId="1769CCFF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1</w:t>
            </w:r>
          </w:p>
        </w:tc>
        <w:tc>
          <w:tcPr>
            <w:tcW w:w="992" w:type="dxa"/>
            <w:hideMark/>
          </w:tcPr>
          <w:p w14:paraId="50EA031D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6</w:t>
            </w:r>
          </w:p>
        </w:tc>
        <w:tc>
          <w:tcPr>
            <w:tcW w:w="1418" w:type="dxa"/>
            <w:hideMark/>
          </w:tcPr>
          <w:p w14:paraId="3C865D61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5</w:t>
            </w:r>
          </w:p>
        </w:tc>
        <w:tc>
          <w:tcPr>
            <w:tcW w:w="1134" w:type="dxa"/>
            <w:hideMark/>
          </w:tcPr>
          <w:p w14:paraId="09B93705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6</w:t>
            </w:r>
          </w:p>
        </w:tc>
        <w:tc>
          <w:tcPr>
            <w:tcW w:w="1134" w:type="dxa"/>
          </w:tcPr>
          <w:p w14:paraId="21807A0F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709" w:type="dxa"/>
          </w:tcPr>
          <w:p w14:paraId="58D7509D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1134" w:type="dxa"/>
            <w:hideMark/>
          </w:tcPr>
          <w:p w14:paraId="573C7598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6</w:t>
            </w:r>
          </w:p>
        </w:tc>
        <w:tc>
          <w:tcPr>
            <w:tcW w:w="1275" w:type="dxa"/>
            <w:hideMark/>
          </w:tcPr>
          <w:p w14:paraId="45782AE6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9</w:t>
            </w:r>
          </w:p>
        </w:tc>
      </w:tr>
      <w:tr w:rsidR="001475B8" w:rsidRPr="001D0086" w14:paraId="6F65885C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  <w:shd w:val="clear" w:color="auto" w:fill="auto"/>
          </w:tcPr>
          <w:p w14:paraId="1AF22CC1" w14:textId="77777777" w:rsidR="006E37C6" w:rsidRPr="001D0086" w:rsidRDefault="006E37C6" w:rsidP="00C80950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9</w:t>
            </w:r>
          </w:p>
        </w:tc>
        <w:tc>
          <w:tcPr>
            <w:tcW w:w="709" w:type="dxa"/>
          </w:tcPr>
          <w:p w14:paraId="57AB95D2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6</w:t>
            </w:r>
          </w:p>
        </w:tc>
        <w:tc>
          <w:tcPr>
            <w:tcW w:w="992" w:type="dxa"/>
            <w:noWrap/>
          </w:tcPr>
          <w:p w14:paraId="6C9F6B7C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3</w:t>
            </w:r>
          </w:p>
        </w:tc>
        <w:tc>
          <w:tcPr>
            <w:tcW w:w="1418" w:type="dxa"/>
            <w:noWrap/>
          </w:tcPr>
          <w:p w14:paraId="3AEB57DA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3</w:t>
            </w:r>
          </w:p>
        </w:tc>
        <w:tc>
          <w:tcPr>
            <w:tcW w:w="1134" w:type="dxa"/>
            <w:noWrap/>
          </w:tcPr>
          <w:p w14:paraId="71961DEF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2</w:t>
            </w:r>
          </w:p>
        </w:tc>
        <w:tc>
          <w:tcPr>
            <w:tcW w:w="1134" w:type="dxa"/>
            <w:noWrap/>
          </w:tcPr>
          <w:p w14:paraId="27074E90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709" w:type="dxa"/>
            <w:noWrap/>
          </w:tcPr>
          <w:p w14:paraId="5E5DC426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  <w:sz w:val="16"/>
                <w:szCs w:val="16"/>
              </w:rPr>
              <w:t>0</w:t>
            </w:r>
          </w:p>
        </w:tc>
        <w:tc>
          <w:tcPr>
            <w:tcW w:w="1134" w:type="dxa"/>
            <w:noWrap/>
          </w:tcPr>
          <w:p w14:paraId="4E3ADDD7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9</w:t>
            </w:r>
          </w:p>
        </w:tc>
        <w:tc>
          <w:tcPr>
            <w:tcW w:w="1275" w:type="dxa"/>
            <w:noWrap/>
          </w:tcPr>
          <w:p w14:paraId="435D5A7F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</w:t>
            </w:r>
          </w:p>
        </w:tc>
      </w:tr>
      <w:tr w:rsidR="001475B8" w:rsidRPr="001D0086" w14:paraId="67794C38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  <w:shd w:val="clear" w:color="auto" w:fill="auto"/>
          </w:tcPr>
          <w:p w14:paraId="252D238A" w14:textId="77777777" w:rsidR="006E37C6" w:rsidRPr="001D0086" w:rsidRDefault="006E37C6" w:rsidP="00C80950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 xml:space="preserve">2020 </w:t>
            </w:r>
          </w:p>
        </w:tc>
        <w:tc>
          <w:tcPr>
            <w:tcW w:w="709" w:type="dxa"/>
          </w:tcPr>
          <w:p w14:paraId="4FB9312F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9</w:t>
            </w:r>
          </w:p>
        </w:tc>
        <w:tc>
          <w:tcPr>
            <w:tcW w:w="992" w:type="dxa"/>
            <w:noWrap/>
          </w:tcPr>
          <w:p w14:paraId="0EA0BFEE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6</w:t>
            </w:r>
          </w:p>
        </w:tc>
        <w:tc>
          <w:tcPr>
            <w:tcW w:w="1418" w:type="dxa"/>
            <w:noWrap/>
          </w:tcPr>
          <w:p w14:paraId="47EFB77F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3</w:t>
            </w:r>
          </w:p>
        </w:tc>
        <w:tc>
          <w:tcPr>
            <w:tcW w:w="1134" w:type="dxa"/>
            <w:noWrap/>
          </w:tcPr>
          <w:p w14:paraId="525F5927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6</w:t>
            </w:r>
          </w:p>
        </w:tc>
        <w:tc>
          <w:tcPr>
            <w:tcW w:w="1134" w:type="dxa"/>
            <w:noWrap/>
          </w:tcPr>
          <w:p w14:paraId="2EEC1B17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709" w:type="dxa"/>
            <w:noWrap/>
          </w:tcPr>
          <w:p w14:paraId="32D806BD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1134" w:type="dxa"/>
            <w:noWrap/>
          </w:tcPr>
          <w:p w14:paraId="24876225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6</w:t>
            </w:r>
          </w:p>
        </w:tc>
        <w:tc>
          <w:tcPr>
            <w:tcW w:w="1275" w:type="dxa"/>
            <w:noWrap/>
          </w:tcPr>
          <w:p w14:paraId="78CCE4FA" w14:textId="77777777" w:rsidR="006E37C6" w:rsidRPr="001D0086" w:rsidRDefault="006E37C6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7</w:t>
            </w:r>
          </w:p>
        </w:tc>
      </w:tr>
      <w:tr w:rsidR="001475B8" w:rsidRPr="001D0086" w14:paraId="4556B8FB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  <w:shd w:val="clear" w:color="auto" w:fill="auto"/>
          </w:tcPr>
          <w:p w14:paraId="3E9F9D23" w14:textId="7069FEB5" w:rsidR="00307C48" w:rsidRPr="001D0086" w:rsidRDefault="00307C48" w:rsidP="00C80950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21</w:t>
            </w:r>
          </w:p>
        </w:tc>
        <w:tc>
          <w:tcPr>
            <w:tcW w:w="709" w:type="dxa"/>
          </w:tcPr>
          <w:p w14:paraId="0C5C26A7" w14:textId="1E9FE7BF" w:rsidR="00307C48" w:rsidRPr="001D0086" w:rsidRDefault="00F67942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8</w:t>
            </w:r>
          </w:p>
        </w:tc>
        <w:tc>
          <w:tcPr>
            <w:tcW w:w="992" w:type="dxa"/>
            <w:noWrap/>
          </w:tcPr>
          <w:p w14:paraId="46438D77" w14:textId="778A47D3" w:rsidR="00307C48" w:rsidRPr="001D0086" w:rsidRDefault="00F67942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9</w:t>
            </w:r>
          </w:p>
        </w:tc>
        <w:tc>
          <w:tcPr>
            <w:tcW w:w="1418" w:type="dxa"/>
            <w:noWrap/>
          </w:tcPr>
          <w:p w14:paraId="2896DBEF" w14:textId="04834BEE" w:rsidR="00307C48" w:rsidRPr="001D0086" w:rsidRDefault="00F67942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9</w:t>
            </w:r>
          </w:p>
        </w:tc>
        <w:tc>
          <w:tcPr>
            <w:tcW w:w="1134" w:type="dxa"/>
            <w:noWrap/>
          </w:tcPr>
          <w:p w14:paraId="3E802129" w14:textId="3C04A3C1" w:rsidR="00307C48" w:rsidRPr="001D0086" w:rsidRDefault="00F67942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</w:t>
            </w:r>
          </w:p>
        </w:tc>
        <w:tc>
          <w:tcPr>
            <w:tcW w:w="1134" w:type="dxa"/>
            <w:noWrap/>
          </w:tcPr>
          <w:p w14:paraId="54850AB8" w14:textId="190B0918" w:rsidR="00307C48" w:rsidRPr="001D0086" w:rsidRDefault="00F67942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709" w:type="dxa"/>
            <w:noWrap/>
          </w:tcPr>
          <w:p w14:paraId="0EF9131B" w14:textId="5768995C" w:rsidR="00307C48" w:rsidRPr="001D0086" w:rsidRDefault="00F67942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1134" w:type="dxa"/>
            <w:noWrap/>
          </w:tcPr>
          <w:p w14:paraId="045EB99F" w14:textId="6C698D36" w:rsidR="00307C48" w:rsidRPr="001D0086" w:rsidRDefault="00F67942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9</w:t>
            </w:r>
          </w:p>
        </w:tc>
        <w:tc>
          <w:tcPr>
            <w:tcW w:w="1275" w:type="dxa"/>
            <w:noWrap/>
          </w:tcPr>
          <w:p w14:paraId="4103AED3" w14:textId="50D9A9D0" w:rsidR="00307C48" w:rsidRPr="001D0086" w:rsidRDefault="00F67942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0</w:t>
            </w:r>
          </w:p>
        </w:tc>
      </w:tr>
      <w:tr w:rsidR="001475B8" w:rsidRPr="001D0086" w14:paraId="6A9E6F5D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  <w:shd w:val="clear" w:color="auto" w:fill="auto"/>
          </w:tcPr>
          <w:p w14:paraId="7A1D665B" w14:textId="2FF4AA5E" w:rsidR="00307C48" w:rsidRPr="001D0086" w:rsidRDefault="00307C48" w:rsidP="00C80950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22</w:t>
            </w:r>
          </w:p>
        </w:tc>
        <w:tc>
          <w:tcPr>
            <w:tcW w:w="709" w:type="dxa"/>
          </w:tcPr>
          <w:p w14:paraId="54EC9E01" w14:textId="481810DB" w:rsidR="00307C48" w:rsidRPr="001D0086" w:rsidRDefault="00F67942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9</w:t>
            </w:r>
          </w:p>
        </w:tc>
        <w:tc>
          <w:tcPr>
            <w:tcW w:w="992" w:type="dxa"/>
            <w:noWrap/>
          </w:tcPr>
          <w:p w14:paraId="14766A67" w14:textId="5E4B7554" w:rsidR="00307C48" w:rsidRPr="001D0086" w:rsidRDefault="00F67942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</w:t>
            </w:r>
          </w:p>
        </w:tc>
        <w:tc>
          <w:tcPr>
            <w:tcW w:w="1418" w:type="dxa"/>
            <w:noWrap/>
          </w:tcPr>
          <w:p w14:paraId="1DDCA353" w14:textId="44053CD1" w:rsidR="00307C48" w:rsidRPr="001D0086" w:rsidRDefault="00F67942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4</w:t>
            </w:r>
          </w:p>
        </w:tc>
        <w:tc>
          <w:tcPr>
            <w:tcW w:w="1134" w:type="dxa"/>
            <w:noWrap/>
          </w:tcPr>
          <w:p w14:paraId="34725995" w14:textId="17FAF42C" w:rsidR="00307C48" w:rsidRPr="001D0086" w:rsidRDefault="00F67942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</w:t>
            </w:r>
          </w:p>
        </w:tc>
        <w:tc>
          <w:tcPr>
            <w:tcW w:w="1134" w:type="dxa"/>
            <w:noWrap/>
          </w:tcPr>
          <w:p w14:paraId="21E365F9" w14:textId="1175F216" w:rsidR="00307C48" w:rsidRPr="001D0086" w:rsidRDefault="00F67942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709" w:type="dxa"/>
            <w:noWrap/>
          </w:tcPr>
          <w:p w14:paraId="2BCBC7D1" w14:textId="74D4EF02" w:rsidR="00307C48" w:rsidRPr="001D0086" w:rsidRDefault="00F67942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1134" w:type="dxa"/>
            <w:noWrap/>
          </w:tcPr>
          <w:p w14:paraId="43BD65E8" w14:textId="2A401001" w:rsidR="00307C48" w:rsidRPr="001D0086" w:rsidRDefault="00F67942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3</w:t>
            </w:r>
          </w:p>
        </w:tc>
        <w:tc>
          <w:tcPr>
            <w:tcW w:w="1275" w:type="dxa"/>
            <w:noWrap/>
          </w:tcPr>
          <w:p w14:paraId="53FB4BF9" w14:textId="76B2B9F2" w:rsidR="00307C48" w:rsidRPr="001D0086" w:rsidRDefault="00F67942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</w:tr>
    </w:tbl>
    <w:p w14:paraId="09C0A830" w14:textId="0B5A45DF" w:rsidR="00931E94" w:rsidRPr="001D0086" w:rsidRDefault="00931E94" w:rsidP="00DB3C83">
      <w:pPr>
        <w:pStyle w:val="VirUMAR"/>
      </w:pPr>
      <w:r w:rsidRPr="001D0086">
        <w:t xml:space="preserve">Vir: </w:t>
      </w:r>
      <w:r w:rsidR="00DB3C83" w:rsidRPr="001D0086">
        <w:t xml:space="preserve">AJPES, </w:t>
      </w:r>
      <w:r w:rsidRPr="001D0086">
        <w:t>Poslovni register Slovenije</w:t>
      </w:r>
      <w:r w:rsidR="00DB3C83" w:rsidRPr="001D0086">
        <w:t>.</w:t>
      </w:r>
    </w:p>
    <w:p w14:paraId="3189B9D0" w14:textId="1E9BB02A" w:rsidR="00A404A0" w:rsidRPr="001D0086" w:rsidRDefault="00931E94" w:rsidP="00517DEB">
      <w:pPr>
        <w:pStyle w:val="VirUMAR"/>
      </w:pPr>
      <w:r w:rsidRPr="001D0086">
        <w:t xml:space="preserve">Opombe: </w:t>
      </w:r>
      <w:r w:rsidRPr="001D0086">
        <w:rPr>
          <w:vertAlign w:val="superscript"/>
        </w:rPr>
        <w:t>1</w:t>
      </w:r>
      <w:r w:rsidRPr="001D0086">
        <w:t xml:space="preserve"> Postopek poenostavljene prisilne poravnave uveden z novelo ZFPPIPP-E od 15. 8. 2013 dalje. </w:t>
      </w:r>
    </w:p>
    <w:p w14:paraId="55C1FAF2" w14:textId="77777777" w:rsidR="00517DEB" w:rsidRPr="001D0086" w:rsidRDefault="00517DEB" w:rsidP="00517DEB">
      <w:pPr>
        <w:pStyle w:val="VirUMAR"/>
        <w:rPr>
          <w:b/>
          <w:iCs/>
        </w:rPr>
      </w:pPr>
    </w:p>
    <w:p w14:paraId="20AD68C5" w14:textId="499C2B99" w:rsidR="00931E94" w:rsidRPr="001D0086" w:rsidRDefault="00931E94" w:rsidP="00B8508B">
      <w:pPr>
        <w:pStyle w:val="Caption"/>
      </w:pPr>
      <w:r w:rsidRPr="001D0086">
        <w:rPr>
          <w:iCs/>
        </w:rPr>
        <w:lastRenderedPageBreak/>
        <w:t xml:space="preserve">Tabela </w:t>
      </w:r>
      <w:r w:rsidR="00435691" w:rsidRPr="001D0086">
        <w:rPr>
          <w:iCs/>
        </w:rPr>
        <w:t>5</w:t>
      </w:r>
      <w:r w:rsidRPr="001D0086">
        <w:rPr>
          <w:iCs/>
        </w:rPr>
        <w:t>:</w:t>
      </w:r>
      <w:bookmarkStart w:id="17" w:name="_Hlk47699711"/>
      <w:r w:rsidR="00D717D2" w:rsidRPr="001D0086">
        <w:rPr>
          <w:iCs/>
        </w:rPr>
        <w:t xml:space="preserve"> </w:t>
      </w:r>
      <w:r w:rsidRPr="001D0086">
        <w:rPr>
          <w:iCs/>
        </w:rPr>
        <w:t>Štev</w:t>
      </w:r>
      <w:r w:rsidRPr="001D0086">
        <w:t>ilo poslovnih subjektov z začetimi postopki in izbrisi iz registra zaradi stečaja</w:t>
      </w:r>
      <w:r w:rsidR="00077520" w:rsidRPr="001D0086">
        <w:t>, 2009</w:t>
      </w:r>
      <w:r w:rsidR="00C80CBB" w:rsidRPr="001D0086">
        <w:t>–</w:t>
      </w:r>
      <w:r w:rsidR="00077520" w:rsidRPr="001D0086">
        <w:t>202</w:t>
      </w:r>
      <w:r w:rsidR="00894788" w:rsidRPr="001D0086">
        <w:t>2</w:t>
      </w:r>
    </w:p>
    <w:tbl>
      <w:tblPr>
        <w:tblStyle w:val="TableGridLight"/>
        <w:tblW w:w="9072" w:type="dxa"/>
        <w:tblCellMar>
          <w:left w:w="0" w:type="dxa"/>
        </w:tblCellMar>
        <w:tblLook w:val="04A0" w:firstRow="1" w:lastRow="0" w:firstColumn="1" w:lastColumn="0" w:noHBand="0" w:noVBand="1"/>
      </w:tblPr>
      <w:tblGrid>
        <w:gridCol w:w="567"/>
        <w:gridCol w:w="993"/>
        <w:gridCol w:w="1134"/>
        <w:gridCol w:w="992"/>
        <w:gridCol w:w="1134"/>
        <w:gridCol w:w="992"/>
        <w:gridCol w:w="1134"/>
        <w:gridCol w:w="992"/>
        <w:gridCol w:w="1134"/>
      </w:tblGrid>
      <w:tr w:rsidR="006A5965" w:rsidRPr="001D0086" w14:paraId="5E592299" w14:textId="77777777" w:rsidTr="004B3A3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  <w:vMerge w:val="restart"/>
            <w:shd w:val="clear" w:color="auto" w:fill="D9D9D9" w:themeFill="background1" w:themeFillShade="D9"/>
            <w:noWrap/>
            <w:hideMark/>
          </w:tcPr>
          <w:bookmarkEnd w:id="17"/>
          <w:p w14:paraId="37990F21" w14:textId="77777777" w:rsidR="006A5965" w:rsidRPr="001D0086" w:rsidRDefault="006A5965" w:rsidP="001F2E58">
            <w:pPr>
              <w:pStyle w:val="TabelaglavalevoUMAR"/>
              <w:spacing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Leto</w:t>
            </w:r>
          </w:p>
        </w:tc>
        <w:tc>
          <w:tcPr>
            <w:tcW w:w="2127" w:type="dxa"/>
            <w:gridSpan w:val="2"/>
            <w:shd w:val="clear" w:color="auto" w:fill="D9D9D9" w:themeFill="background1" w:themeFillShade="D9"/>
            <w:noWrap/>
          </w:tcPr>
          <w:p w14:paraId="0E0EB639" w14:textId="1DD92015" w:rsidR="006A5965" w:rsidRPr="001D0086" w:rsidRDefault="006A5965" w:rsidP="001F2E58">
            <w:pPr>
              <w:pStyle w:val="BesediloUMAR"/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  <w:bCs/>
              </w:rPr>
            </w:pPr>
            <w:r w:rsidRPr="001D0086">
              <w:rPr>
                <w:rFonts w:ascii="Myriad Pro" w:hAnsi="Myriad Pro"/>
                <w:b/>
                <w:bCs/>
              </w:rPr>
              <w:t>Skupaj</w:t>
            </w:r>
          </w:p>
        </w:tc>
        <w:tc>
          <w:tcPr>
            <w:tcW w:w="2126" w:type="dxa"/>
            <w:gridSpan w:val="2"/>
            <w:shd w:val="clear" w:color="auto" w:fill="D9D9D9" w:themeFill="background1" w:themeFillShade="D9"/>
          </w:tcPr>
          <w:p w14:paraId="6571616D" w14:textId="00656C7B" w:rsidR="006A5965" w:rsidRPr="001D0086" w:rsidRDefault="006A5965" w:rsidP="001F2E58">
            <w:pPr>
              <w:pStyle w:val="BesediloUMAR"/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  <w:bCs/>
              </w:rPr>
            </w:pPr>
            <w:r w:rsidRPr="001D0086">
              <w:rPr>
                <w:rFonts w:ascii="Myriad Pro" w:hAnsi="Myriad Pro"/>
                <w:b/>
                <w:bCs/>
              </w:rPr>
              <w:t xml:space="preserve">Gospodarske družbe </w:t>
            </w:r>
            <w:r w:rsidR="001475B8">
              <w:rPr>
                <w:rFonts w:ascii="Myriad Pro" w:hAnsi="Myriad Pro"/>
                <w:b/>
                <w:bCs/>
              </w:rPr>
              <w:br/>
            </w:r>
            <w:r w:rsidRPr="001D0086">
              <w:rPr>
                <w:rFonts w:ascii="Myriad Pro" w:hAnsi="Myriad Pro"/>
                <w:b/>
                <w:bCs/>
              </w:rPr>
              <w:t>in zadruge</w:t>
            </w:r>
          </w:p>
        </w:tc>
        <w:tc>
          <w:tcPr>
            <w:tcW w:w="2126" w:type="dxa"/>
            <w:gridSpan w:val="2"/>
            <w:shd w:val="clear" w:color="auto" w:fill="D9D9D9" w:themeFill="background1" w:themeFillShade="D9"/>
          </w:tcPr>
          <w:p w14:paraId="49B37FB1" w14:textId="6653B048" w:rsidR="006A5965" w:rsidRPr="001D0086" w:rsidRDefault="006A5965" w:rsidP="001F2E58">
            <w:pPr>
              <w:pStyle w:val="BesediloUMAR"/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  <w:bCs/>
              </w:rPr>
            </w:pPr>
            <w:r w:rsidRPr="001D0086">
              <w:rPr>
                <w:rFonts w:ascii="Myriad Pro" w:hAnsi="Myriad Pro"/>
                <w:b/>
                <w:bCs/>
              </w:rPr>
              <w:t>Samostojni podjetniki posamezniki</w:t>
            </w:r>
          </w:p>
        </w:tc>
        <w:tc>
          <w:tcPr>
            <w:tcW w:w="2126" w:type="dxa"/>
            <w:gridSpan w:val="2"/>
            <w:shd w:val="clear" w:color="auto" w:fill="D9D9D9" w:themeFill="background1" w:themeFillShade="D9"/>
          </w:tcPr>
          <w:p w14:paraId="20A7BF0D" w14:textId="339E9A37" w:rsidR="006A5965" w:rsidRPr="001D0086" w:rsidRDefault="006A5965" w:rsidP="001F2E58">
            <w:pPr>
              <w:pStyle w:val="BesediloUMAR"/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  <w:bCs/>
              </w:rPr>
            </w:pPr>
            <w:r w:rsidRPr="001D0086">
              <w:rPr>
                <w:rFonts w:ascii="Myriad Pro" w:hAnsi="Myriad Pro"/>
                <w:b/>
                <w:bCs/>
              </w:rPr>
              <w:t>Drugi*</w:t>
            </w:r>
          </w:p>
        </w:tc>
      </w:tr>
      <w:tr w:rsidR="001475B8" w:rsidRPr="001D0086" w14:paraId="672A56D6" w14:textId="77777777" w:rsidTr="001F2E58">
        <w:trPr>
          <w:trHeight w:val="7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  <w:vMerge/>
            <w:shd w:val="clear" w:color="auto" w:fill="D9D9D9" w:themeFill="background1" w:themeFillShade="D9"/>
            <w:hideMark/>
          </w:tcPr>
          <w:p w14:paraId="1C912F5C" w14:textId="77777777" w:rsidR="006A5965" w:rsidRPr="001D0086" w:rsidRDefault="006A5965" w:rsidP="001F2E58">
            <w:pPr>
              <w:pStyle w:val="BesediloUMAR"/>
              <w:spacing w:line="240" w:lineRule="auto"/>
              <w:jc w:val="left"/>
              <w:rPr>
                <w:rFonts w:ascii="Myriad Pro" w:hAnsi="Myriad Pro"/>
                <w:b/>
                <w:bCs/>
              </w:rPr>
            </w:pPr>
          </w:p>
        </w:tc>
        <w:tc>
          <w:tcPr>
            <w:tcW w:w="993" w:type="dxa"/>
            <w:shd w:val="clear" w:color="auto" w:fill="D9D9D9" w:themeFill="background1" w:themeFillShade="D9"/>
            <w:noWrap/>
          </w:tcPr>
          <w:p w14:paraId="5E732FBF" w14:textId="417E6FB5" w:rsidR="006A5965" w:rsidRPr="001D0086" w:rsidRDefault="00077520" w:rsidP="001F2E58">
            <w:pPr>
              <w:pStyle w:val="TabelaglavadesnoUMAR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Z</w:t>
            </w:r>
            <w:r w:rsidR="006A5965" w:rsidRPr="001D0086">
              <w:rPr>
                <w:rFonts w:ascii="Myriad Pro" w:hAnsi="Myriad Pro"/>
              </w:rPr>
              <w:t>ačeti stečaji</w:t>
            </w:r>
          </w:p>
        </w:tc>
        <w:tc>
          <w:tcPr>
            <w:tcW w:w="1134" w:type="dxa"/>
            <w:shd w:val="clear" w:color="auto" w:fill="D9D9D9" w:themeFill="background1" w:themeFillShade="D9"/>
          </w:tcPr>
          <w:p w14:paraId="03FB9B24" w14:textId="2A905BA8" w:rsidR="006A5965" w:rsidRPr="001D0086" w:rsidRDefault="00077520" w:rsidP="001F2E58">
            <w:pPr>
              <w:pStyle w:val="TabelaglavadesnoUMAR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I</w:t>
            </w:r>
            <w:r w:rsidR="006A5965" w:rsidRPr="001D0086">
              <w:rPr>
                <w:rFonts w:ascii="Myriad Pro" w:hAnsi="Myriad Pro"/>
              </w:rPr>
              <w:t>zbrisi iz registra zaradi stečaja</w:t>
            </w:r>
          </w:p>
        </w:tc>
        <w:tc>
          <w:tcPr>
            <w:tcW w:w="992" w:type="dxa"/>
            <w:shd w:val="clear" w:color="auto" w:fill="D9D9D9" w:themeFill="background1" w:themeFillShade="D9"/>
          </w:tcPr>
          <w:p w14:paraId="667B6501" w14:textId="7F18FAE4" w:rsidR="006A5965" w:rsidRPr="001D0086" w:rsidRDefault="00077520" w:rsidP="001F2E58">
            <w:pPr>
              <w:pStyle w:val="TabelaglavadesnoUMAR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Z</w:t>
            </w:r>
            <w:r w:rsidR="006A5965" w:rsidRPr="001D0086">
              <w:rPr>
                <w:rFonts w:ascii="Myriad Pro" w:hAnsi="Myriad Pro"/>
              </w:rPr>
              <w:t>ačeti stečaji</w:t>
            </w:r>
          </w:p>
        </w:tc>
        <w:tc>
          <w:tcPr>
            <w:tcW w:w="1134" w:type="dxa"/>
            <w:shd w:val="clear" w:color="auto" w:fill="D9D9D9" w:themeFill="background1" w:themeFillShade="D9"/>
          </w:tcPr>
          <w:p w14:paraId="26DEC8A8" w14:textId="7C5E0C3D" w:rsidR="006A5965" w:rsidRPr="001D0086" w:rsidRDefault="00077520" w:rsidP="001F2E58">
            <w:pPr>
              <w:pStyle w:val="TabelaglavadesnoUMAR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I</w:t>
            </w:r>
            <w:r w:rsidR="006A5965" w:rsidRPr="001D0086">
              <w:rPr>
                <w:rFonts w:ascii="Myriad Pro" w:hAnsi="Myriad Pro"/>
              </w:rPr>
              <w:t>zbrisi iz registra zaradi stečaja</w:t>
            </w:r>
          </w:p>
        </w:tc>
        <w:tc>
          <w:tcPr>
            <w:tcW w:w="992" w:type="dxa"/>
            <w:shd w:val="clear" w:color="auto" w:fill="D9D9D9" w:themeFill="background1" w:themeFillShade="D9"/>
          </w:tcPr>
          <w:p w14:paraId="4BC4A115" w14:textId="3F08737A" w:rsidR="006A5965" w:rsidRPr="001D0086" w:rsidRDefault="00077520" w:rsidP="001F2E58">
            <w:pPr>
              <w:pStyle w:val="TabelaglavadesnoUMAR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Z</w:t>
            </w:r>
            <w:r w:rsidR="006A5965" w:rsidRPr="001D0086">
              <w:rPr>
                <w:rFonts w:ascii="Myriad Pro" w:hAnsi="Myriad Pro"/>
              </w:rPr>
              <w:t>ačeti stečaji</w:t>
            </w:r>
          </w:p>
        </w:tc>
        <w:tc>
          <w:tcPr>
            <w:tcW w:w="1134" w:type="dxa"/>
            <w:shd w:val="clear" w:color="auto" w:fill="D9D9D9" w:themeFill="background1" w:themeFillShade="D9"/>
          </w:tcPr>
          <w:p w14:paraId="51648A7B" w14:textId="4242D7C7" w:rsidR="006A5965" w:rsidRPr="001D0086" w:rsidRDefault="00077520" w:rsidP="001F2E58">
            <w:pPr>
              <w:pStyle w:val="TabelaglavadesnoUMAR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I</w:t>
            </w:r>
            <w:r w:rsidR="006A5965" w:rsidRPr="001D0086">
              <w:rPr>
                <w:rFonts w:ascii="Myriad Pro" w:hAnsi="Myriad Pro"/>
              </w:rPr>
              <w:t>zbrisi iz registra zaradi stečaja</w:t>
            </w:r>
          </w:p>
        </w:tc>
        <w:tc>
          <w:tcPr>
            <w:tcW w:w="992" w:type="dxa"/>
            <w:shd w:val="clear" w:color="auto" w:fill="D9D9D9" w:themeFill="background1" w:themeFillShade="D9"/>
          </w:tcPr>
          <w:p w14:paraId="19216116" w14:textId="195CB993" w:rsidR="006A5965" w:rsidRPr="001D0086" w:rsidRDefault="00077520" w:rsidP="001F2E58">
            <w:pPr>
              <w:pStyle w:val="TabelaglavadesnoUMAR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Z</w:t>
            </w:r>
            <w:r w:rsidR="006A5965" w:rsidRPr="001D0086">
              <w:rPr>
                <w:rFonts w:ascii="Myriad Pro" w:hAnsi="Myriad Pro"/>
              </w:rPr>
              <w:t>ačeti stečaji</w:t>
            </w:r>
          </w:p>
        </w:tc>
        <w:tc>
          <w:tcPr>
            <w:tcW w:w="1134" w:type="dxa"/>
            <w:shd w:val="clear" w:color="auto" w:fill="D9D9D9" w:themeFill="background1" w:themeFillShade="D9"/>
          </w:tcPr>
          <w:p w14:paraId="3F8EDFBE" w14:textId="1547EC6F" w:rsidR="006A5965" w:rsidRPr="001D0086" w:rsidRDefault="00077520" w:rsidP="001F2E58">
            <w:pPr>
              <w:pStyle w:val="TabelaglavadesnoUMAR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I</w:t>
            </w:r>
            <w:r w:rsidR="006A5965" w:rsidRPr="001D0086">
              <w:rPr>
                <w:rFonts w:ascii="Myriad Pro" w:hAnsi="Myriad Pro"/>
              </w:rPr>
              <w:t>zbrisi iz registra zaradi stečaja</w:t>
            </w:r>
          </w:p>
        </w:tc>
      </w:tr>
      <w:tr w:rsidR="001475B8" w:rsidRPr="001D0086" w14:paraId="5054CE8F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  <w:tcBorders>
              <w:bottom w:val="single" w:sz="8" w:space="0" w:color="auto"/>
            </w:tcBorders>
            <w:shd w:val="clear" w:color="auto" w:fill="D9D9D9" w:themeFill="background1" w:themeFillShade="D9"/>
            <w:hideMark/>
          </w:tcPr>
          <w:p w14:paraId="5E522F46" w14:textId="77777777" w:rsidR="006A5965" w:rsidRPr="001D0086" w:rsidRDefault="006A5965" w:rsidP="00260FD7">
            <w:pPr>
              <w:pStyle w:val="TabelalevoUMAR"/>
              <w:rPr>
                <w:rFonts w:ascii="Myriad Pro" w:hAnsi="Myriad Pro"/>
                <w:b/>
              </w:rPr>
            </w:pPr>
            <w:r w:rsidRPr="001D0086">
              <w:rPr>
                <w:rFonts w:ascii="Myriad Pro" w:hAnsi="Myriad Pro"/>
                <w:b/>
              </w:rPr>
              <w:t>1</w:t>
            </w:r>
          </w:p>
        </w:tc>
        <w:tc>
          <w:tcPr>
            <w:tcW w:w="993" w:type="dxa"/>
            <w:tcBorders>
              <w:bottom w:val="single" w:sz="8" w:space="0" w:color="auto"/>
            </w:tcBorders>
            <w:shd w:val="clear" w:color="auto" w:fill="D9D9D9" w:themeFill="background1" w:themeFillShade="D9"/>
          </w:tcPr>
          <w:p w14:paraId="372ACDDA" w14:textId="44E5A341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</w:rPr>
            </w:pPr>
            <w:r w:rsidRPr="001D0086">
              <w:rPr>
                <w:rFonts w:ascii="Myriad Pro" w:hAnsi="Myriad Pro"/>
                <w:b/>
              </w:rPr>
              <w:t>2 (4+6+8)</w:t>
            </w:r>
          </w:p>
        </w:tc>
        <w:tc>
          <w:tcPr>
            <w:tcW w:w="1134" w:type="dxa"/>
            <w:tcBorders>
              <w:bottom w:val="single" w:sz="8" w:space="0" w:color="auto"/>
            </w:tcBorders>
            <w:shd w:val="clear" w:color="auto" w:fill="D9D9D9" w:themeFill="background1" w:themeFillShade="D9"/>
          </w:tcPr>
          <w:p w14:paraId="0027F3EC" w14:textId="38B4C11E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</w:rPr>
            </w:pPr>
            <w:r w:rsidRPr="001D0086">
              <w:rPr>
                <w:rFonts w:ascii="Myriad Pro" w:hAnsi="Myriad Pro"/>
                <w:b/>
              </w:rPr>
              <w:t>3 (5+7+9)</w:t>
            </w:r>
          </w:p>
        </w:tc>
        <w:tc>
          <w:tcPr>
            <w:tcW w:w="992" w:type="dxa"/>
            <w:tcBorders>
              <w:bottom w:val="single" w:sz="8" w:space="0" w:color="auto"/>
            </w:tcBorders>
            <w:shd w:val="clear" w:color="auto" w:fill="D9D9D9" w:themeFill="background1" w:themeFillShade="D9"/>
          </w:tcPr>
          <w:p w14:paraId="17C56267" w14:textId="096160D6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</w:rPr>
            </w:pPr>
            <w:r w:rsidRPr="001D0086">
              <w:rPr>
                <w:rFonts w:ascii="Myriad Pro" w:hAnsi="Myriad Pro"/>
                <w:b/>
              </w:rPr>
              <w:t>4</w:t>
            </w:r>
          </w:p>
        </w:tc>
        <w:tc>
          <w:tcPr>
            <w:tcW w:w="1134" w:type="dxa"/>
            <w:tcBorders>
              <w:bottom w:val="single" w:sz="8" w:space="0" w:color="auto"/>
            </w:tcBorders>
            <w:shd w:val="clear" w:color="auto" w:fill="D9D9D9" w:themeFill="background1" w:themeFillShade="D9"/>
          </w:tcPr>
          <w:p w14:paraId="0A5CCFB5" w14:textId="77CCA969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</w:rPr>
            </w:pPr>
            <w:r w:rsidRPr="001D0086">
              <w:rPr>
                <w:rFonts w:ascii="Myriad Pro" w:hAnsi="Myriad Pro"/>
                <w:b/>
              </w:rPr>
              <w:t>5</w:t>
            </w:r>
          </w:p>
        </w:tc>
        <w:tc>
          <w:tcPr>
            <w:tcW w:w="992" w:type="dxa"/>
            <w:tcBorders>
              <w:bottom w:val="single" w:sz="8" w:space="0" w:color="auto"/>
            </w:tcBorders>
            <w:shd w:val="clear" w:color="auto" w:fill="D9D9D9" w:themeFill="background1" w:themeFillShade="D9"/>
          </w:tcPr>
          <w:p w14:paraId="2598FCC6" w14:textId="018C1FC7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</w:rPr>
            </w:pPr>
            <w:r w:rsidRPr="001D0086">
              <w:rPr>
                <w:rFonts w:ascii="Myriad Pro" w:hAnsi="Myriad Pro"/>
                <w:b/>
              </w:rPr>
              <w:t>6</w:t>
            </w:r>
          </w:p>
        </w:tc>
        <w:tc>
          <w:tcPr>
            <w:tcW w:w="1134" w:type="dxa"/>
            <w:tcBorders>
              <w:bottom w:val="single" w:sz="8" w:space="0" w:color="auto"/>
            </w:tcBorders>
            <w:shd w:val="clear" w:color="auto" w:fill="D9D9D9" w:themeFill="background1" w:themeFillShade="D9"/>
          </w:tcPr>
          <w:p w14:paraId="7925EF6E" w14:textId="77ABC7DE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</w:rPr>
            </w:pPr>
            <w:r w:rsidRPr="001D0086">
              <w:rPr>
                <w:rFonts w:ascii="Myriad Pro" w:hAnsi="Myriad Pro"/>
                <w:b/>
              </w:rPr>
              <w:t>7</w:t>
            </w:r>
          </w:p>
        </w:tc>
        <w:tc>
          <w:tcPr>
            <w:tcW w:w="992" w:type="dxa"/>
            <w:tcBorders>
              <w:bottom w:val="single" w:sz="8" w:space="0" w:color="auto"/>
            </w:tcBorders>
            <w:shd w:val="clear" w:color="auto" w:fill="D9D9D9" w:themeFill="background1" w:themeFillShade="D9"/>
          </w:tcPr>
          <w:p w14:paraId="3F5F4785" w14:textId="141F80CB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</w:rPr>
            </w:pPr>
            <w:r w:rsidRPr="001D0086">
              <w:rPr>
                <w:rFonts w:ascii="Myriad Pro" w:hAnsi="Myriad Pro"/>
                <w:b/>
              </w:rPr>
              <w:t>8</w:t>
            </w:r>
          </w:p>
        </w:tc>
        <w:tc>
          <w:tcPr>
            <w:tcW w:w="1134" w:type="dxa"/>
            <w:tcBorders>
              <w:bottom w:val="single" w:sz="8" w:space="0" w:color="auto"/>
            </w:tcBorders>
            <w:shd w:val="clear" w:color="auto" w:fill="D9D9D9" w:themeFill="background1" w:themeFillShade="D9"/>
          </w:tcPr>
          <w:p w14:paraId="4E2DDBC4" w14:textId="179CB567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</w:rPr>
            </w:pPr>
            <w:r w:rsidRPr="001D0086">
              <w:rPr>
                <w:rFonts w:ascii="Myriad Pro" w:hAnsi="Myriad Pro"/>
                <w:b/>
              </w:rPr>
              <w:t>9</w:t>
            </w:r>
          </w:p>
        </w:tc>
      </w:tr>
      <w:tr w:rsidR="001475B8" w:rsidRPr="001D0086" w14:paraId="3A5BC80A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  <w:tcBorders>
              <w:top w:val="single" w:sz="8" w:space="0" w:color="auto"/>
            </w:tcBorders>
            <w:shd w:val="clear" w:color="auto" w:fill="auto"/>
            <w:noWrap/>
            <w:hideMark/>
          </w:tcPr>
          <w:p w14:paraId="6085346A" w14:textId="77777777" w:rsidR="006A5965" w:rsidRPr="001D0086" w:rsidRDefault="006A5965" w:rsidP="00260FD7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09</w:t>
            </w:r>
          </w:p>
        </w:tc>
        <w:tc>
          <w:tcPr>
            <w:tcW w:w="993" w:type="dxa"/>
            <w:tcBorders>
              <w:top w:val="single" w:sz="8" w:space="0" w:color="auto"/>
            </w:tcBorders>
          </w:tcPr>
          <w:p w14:paraId="6A846165" w14:textId="71E7F918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32</w:t>
            </w:r>
          </w:p>
        </w:tc>
        <w:tc>
          <w:tcPr>
            <w:tcW w:w="1134" w:type="dxa"/>
            <w:tcBorders>
              <w:top w:val="single" w:sz="8" w:space="0" w:color="auto"/>
            </w:tcBorders>
          </w:tcPr>
          <w:p w14:paraId="739952C7" w14:textId="6B4C1543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69</w:t>
            </w:r>
          </w:p>
        </w:tc>
        <w:tc>
          <w:tcPr>
            <w:tcW w:w="992" w:type="dxa"/>
            <w:tcBorders>
              <w:top w:val="single" w:sz="8" w:space="0" w:color="auto"/>
            </w:tcBorders>
          </w:tcPr>
          <w:p w14:paraId="5C099C7E" w14:textId="60D89BCE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76</w:t>
            </w:r>
          </w:p>
        </w:tc>
        <w:tc>
          <w:tcPr>
            <w:tcW w:w="1134" w:type="dxa"/>
            <w:tcBorders>
              <w:top w:val="single" w:sz="8" w:space="0" w:color="auto"/>
            </w:tcBorders>
          </w:tcPr>
          <w:p w14:paraId="77C585E1" w14:textId="70DE2066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8</w:t>
            </w:r>
          </w:p>
        </w:tc>
        <w:tc>
          <w:tcPr>
            <w:tcW w:w="992" w:type="dxa"/>
            <w:tcBorders>
              <w:top w:val="single" w:sz="8" w:space="0" w:color="auto"/>
            </w:tcBorders>
          </w:tcPr>
          <w:p w14:paraId="6FAE0F75" w14:textId="148DDED8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3</w:t>
            </w:r>
          </w:p>
        </w:tc>
        <w:tc>
          <w:tcPr>
            <w:tcW w:w="1134" w:type="dxa"/>
            <w:tcBorders>
              <w:top w:val="single" w:sz="8" w:space="0" w:color="auto"/>
            </w:tcBorders>
          </w:tcPr>
          <w:p w14:paraId="0393EC20" w14:textId="21AACCA0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3</w:t>
            </w:r>
          </w:p>
        </w:tc>
        <w:tc>
          <w:tcPr>
            <w:tcW w:w="992" w:type="dxa"/>
            <w:tcBorders>
              <w:top w:val="single" w:sz="8" w:space="0" w:color="auto"/>
            </w:tcBorders>
          </w:tcPr>
          <w:p w14:paraId="5CD63B66" w14:textId="3078ECE5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</w:t>
            </w:r>
          </w:p>
        </w:tc>
        <w:tc>
          <w:tcPr>
            <w:tcW w:w="1134" w:type="dxa"/>
            <w:tcBorders>
              <w:top w:val="single" w:sz="8" w:space="0" w:color="auto"/>
            </w:tcBorders>
          </w:tcPr>
          <w:p w14:paraId="4A1C4A50" w14:textId="2A24CDB5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</w:t>
            </w:r>
          </w:p>
        </w:tc>
      </w:tr>
      <w:tr w:rsidR="001475B8" w:rsidRPr="001D0086" w14:paraId="114DE007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  <w:shd w:val="clear" w:color="auto" w:fill="auto"/>
            <w:noWrap/>
            <w:hideMark/>
          </w:tcPr>
          <w:p w14:paraId="6E15ED77" w14:textId="77777777" w:rsidR="006A5965" w:rsidRPr="001D0086" w:rsidRDefault="006A5965" w:rsidP="00260FD7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0</w:t>
            </w:r>
          </w:p>
        </w:tc>
        <w:tc>
          <w:tcPr>
            <w:tcW w:w="993" w:type="dxa"/>
          </w:tcPr>
          <w:p w14:paraId="76C90FD5" w14:textId="60F45B4A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10</w:t>
            </w:r>
          </w:p>
        </w:tc>
        <w:tc>
          <w:tcPr>
            <w:tcW w:w="1134" w:type="dxa"/>
          </w:tcPr>
          <w:p w14:paraId="1A715CDC" w14:textId="195F0B1D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91</w:t>
            </w:r>
          </w:p>
        </w:tc>
        <w:tc>
          <w:tcPr>
            <w:tcW w:w="992" w:type="dxa"/>
          </w:tcPr>
          <w:p w14:paraId="0A042EC7" w14:textId="6E3A1A38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38</w:t>
            </w:r>
          </w:p>
        </w:tc>
        <w:tc>
          <w:tcPr>
            <w:tcW w:w="1134" w:type="dxa"/>
          </w:tcPr>
          <w:p w14:paraId="5D834D60" w14:textId="460CC982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31</w:t>
            </w:r>
          </w:p>
        </w:tc>
        <w:tc>
          <w:tcPr>
            <w:tcW w:w="992" w:type="dxa"/>
          </w:tcPr>
          <w:p w14:paraId="113C47DA" w14:textId="739B611B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68</w:t>
            </w:r>
          </w:p>
        </w:tc>
        <w:tc>
          <w:tcPr>
            <w:tcW w:w="1134" w:type="dxa"/>
          </w:tcPr>
          <w:p w14:paraId="509D1FDB" w14:textId="2AE943B1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9</w:t>
            </w:r>
          </w:p>
        </w:tc>
        <w:tc>
          <w:tcPr>
            <w:tcW w:w="992" w:type="dxa"/>
          </w:tcPr>
          <w:p w14:paraId="36DBEE19" w14:textId="51D6B2F1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</w:t>
            </w:r>
          </w:p>
        </w:tc>
        <w:tc>
          <w:tcPr>
            <w:tcW w:w="1134" w:type="dxa"/>
          </w:tcPr>
          <w:p w14:paraId="04A38C66" w14:textId="349BB8FE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</w:tr>
      <w:tr w:rsidR="001475B8" w:rsidRPr="001D0086" w14:paraId="44914490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  <w:shd w:val="clear" w:color="auto" w:fill="auto"/>
            <w:noWrap/>
            <w:hideMark/>
          </w:tcPr>
          <w:p w14:paraId="73981E25" w14:textId="77777777" w:rsidR="006A5965" w:rsidRPr="001D0086" w:rsidRDefault="006A5965" w:rsidP="00260FD7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1</w:t>
            </w:r>
          </w:p>
        </w:tc>
        <w:tc>
          <w:tcPr>
            <w:tcW w:w="993" w:type="dxa"/>
          </w:tcPr>
          <w:p w14:paraId="7A4A43A6" w14:textId="5514C243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675</w:t>
            </w:r>
          </w:p>
        </w:tc>
        <w:tc>
          <w:tcPr>
            <w:tcW w:w="1134" w:type="dxa"/>
          </w:tcPr>
          <w:p w14:paraId="0E122DFF" w14:textId="186D63F3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98</w:t>
            </w:r>
          </w:p>
        </w:tc>
        <w:tc>
          <w:tcPr>
            <w:tcW w:w="992" w:type="dxa"/>
          </w:tcPr>
          <w:p w14:paraId="6A7B3852" w14:textId="37A0326D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77</w:t>
            </w:r>
          </w:p>
        </w:tc>
        <w:tc>
          <w:tcPr>
            <w:tcW w:w="1134" w:type="dxa"/>
          </w:tcPr>
          <w:p w14:paraId="142C93D5" w14:textId="17BB4E93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05</w:t>
            </w:r>
          </w:p>
        </w:tc>
        <w:tc>
          <w:tcPr>
            <w:tcW w:w="992" w:type="dxa"/>
          </w:tcPr>
          <w:p w14:paraId="0D301764" w14:textId="07C2221E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93</w:t>
            </w:r>
          </w:p>
        </w:tc>
        <w:tc>
          <w:tcPr>
            <w:tcW w:w="1134" w:type="dxa"/>
          </w:tcPr>
          <w:p w14:paraId="08FE15F9" w14:textId="3DA37BAA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9</w:t>
            </w:r>
          </w:p>
        </w:tc>
        <w:tc>
          <w:tcPr>
            <w:tcW w:w="992" w:type="dxa"/>
          </w:tcPr>
          <w:p w14:paraId="169D9F3E" w14:textId="43CC0D63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</w:t>
            </w:r>
          </w:p>
        </w:tc>
        <w:tc>
          <w:tcPr>
            <w:tcW w:w="1134" w:type="dxa"/>
          </w:tcPr>
          <w:p w14:paraId="2F07428F" w14:textId="062A66A3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</w:t>
            </w:r>
          </w:p>
        </w:tc>
      </w:tr>
      <w:tr w:rsidR="001475B8" w:rsidRPr="001D0086" w14:paraId="049E8266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  <w:shd w:val="clear" w:color="auto" w:fill="auto"/>
            <w:noWrap/>
            <w:hideMark/>
          </w:tcPr>
          <w:p w14:paraId="14000F46" w14:textId="77777777" w:rsidR="006A5965" w:rsidRPr="001D0086" w:rsidRDefault="006A5965" w:rsidP="00260FD7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2</w:t>
            </w:r>
          </w:p>
        </w:tc>
        <w:tc>
          <w:tcPr>
            <w:tcW w:w="993" w:type="dxa"/>
          </w:tcPr>
          <w:p w14:paraId="0B282689" w14:textId="23B01C43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95</w:t>
            </w:r>
          </w:p>
        </w:tc>
        <w:tc>
          <w:tcPr>
            <w:tcW w:w="1134" w:type="dxa"/>
          </w:tcPr>
          <w:p w14:paraId="1E5B0B1F" w14:textId="3638EDCA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53</w:t>
            </w:r>
          </w:p>
        </w:tc>
        <w:tc>
          <w:tcPr>
            <w:tcW w:w="992" w:type="dxa"/>
          </w:tcPr>
          <w:p w14:paraId="25C66454" w14:textId="410721BE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18</w:t>
            </w:r>
          </w:p>
        </w:tc>
        <w:tc>
          <w:tcPr>
            <w:tcW w:w="1134" w:type="dxa"/>
          </w:tcPr>
          <w:p w14:paraId="4703A99B" w14:textId="49A65B2D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73</w:t>
            </w:r>
          </w:p>
        </w:tc>
        <w:tc>
          <w:tcPr>
            <w:tcW w:w="992" w:type="dxa"/>
          </w:tcPr>
          <w:p w14:paraId="728E76E6" w14:textId="0E04AF6F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70</w:t>
            </w:r>
          </w:p>
        </w:tc>
        <w:tc>
          <w:tcPr>
            <w:tcW w:w="1134" w:type="dxa"/>
          </w:tcPr>
          <w:p w14:paraId="5E743C5B" w14:textId="64CADFE2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77</w:t>
            </w:r>
          </w:p>
        </w:tc>
        <w:tc>
          <w:tcPr>
            <w:tcW w:w="992" w:type="dxa"/>
          </w:tcPr>
          <w:p w14:paraId="2C3C50FE" w14:textId="55FBC189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7</w:t>
            </w:r>
          </w:p>
        </w:tc>
        <w:tc>
          <w:tcPr>
            <w:tcW w:w="1134" w:type="dxa"/>
          </w:tcPr>
          <w:p w14:paraId="189AC5AF" w14:textId="363C75D8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</w:t>
            </w:r>
          </w:p>
        </w:tc>
      </w:tr>
      <w:tr w:rsidR="001475B8" w:rsidRPr="001D0086" w14:paraId="000BC283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  <w:shd w:val="clear" w:color="auto" w:fill="auto"/>
            <w:noWrap/>
            <w:hideMark/>
          </w:tcPr>
          <w:p w14:paraId="4FFD42E5" w14:textId="77777777" w:rsidR="006A5965" w:rsidRPr="001D0086" w:rsidRDefault="006A5965" w:rsidP="00260FD7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3</w:t>
            </w:r>
          </w:p>
        </w:tc>
        <w:tc>
          <w:tcPr>
            <w:tcW w:w="993" w:type="dxa"/>
          </w:tcPr>
          <w:p w14:paraId="26F372E6" w14:textId="4881A77A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941</w:t>
            </w:r>
          </w:p>
        </w:tc>
        <w:tc>
          <w:tcPr>
            <w:tcW w:w="1134" w:type="dxa"/>
          </w:tcPr>
          <w:p w14:paraId="648BB0E7" w14:textId="3102BC27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41</w:t>
            </w:r>
          </w:p>
        </w:tc>
        <w:tc>
          <w:tcPr>
            <w:tcW w:w="992" w:type="dxa"/>
          </w:tcPr>
          <w:p w14:paraId="5E0E7578" w14:textId="50F8ECEC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83</w:t>
            </w:r>
          </w:p>
        </w:tc>
        <w:tc>
          <w:tcPr>
            <w:tcW w:w="1134" w:type="dxa"/>
          </w:tcPr>
          <w:p w14:paraId="6BBD577B" w14:textId="78A601E2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81</w:t>
            </w:r>
          </w:p>
        </w:tc>
        <w:tc>
          <w:tcPr>
            <w:tcW w:w="992" w:type="dxa"/>
          </w:tcPr>
          <w:p w14:paraId="59D1F02F" w14:textId="13A32760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0</w:t>
            </w:r>
          </w:p>
        </w:tc>
        <w:tc>
          <w:tcPr>
            <w:tcW w:w="1134" w:type="dxa"/>
          </w:tcPr>
          <w:p w14:paraId="65F8277E" w14:textId="752A537B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2</w:t>
            </w:r>
          </w:p>
        </w:tc>
        <w:tc>
          <w:tcPr>
            <w:tcW w:w="992" w:type="dxa"/>
          </w:tcPr>
          <w:p w14:paraId="7C10069A" w14:textId="73D18C11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</w:t>
            </w:r>
          </w:p>
        </w:tc>
        <w:tc>
          <w:tcPr>
            <w:tcW w:w="1134" w:type="dxa"/>
          </w:tcPr>
          <w:p w14:paraId="0A15C3F8" w14:textId="48F76814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</w:t>
            </w:r>
          </w:p>
        </w:tc>
      </w:tr>
      <w:tr w:rsidR="001475B8" w:rsidRPr="001D0086" w14:paraId="6AFA8C04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  <w:shd w:val="clear" w:color="auto" w:fill="auto"/>
            <w:noWrap/>
            <w:hideMark/>
          </w:tcPr>
          <w:p w14:paraId="5E31BEA8" w14:textId="77777777" w:rsidR="006A5965" w:rsidRPr="001D0086" w:rsidRDefault="006A5965" w:rsidP="00260FD7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4</w:t>
            </w:r>
          </w:p>
        </w:tc>
        <w:tc>
          <w:tcPr>
            <w:tcW w:w="993" w:type="dxa"/>
          </w:tcPr>
          <w:p w14:paraId="04616976" w14:textId="5660A380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.302</w:t>
            </w:r>
          </w:p>
        </w:tc>
        <w:tc>
          <w:tcPr>
            <w:tcW w:w="1134" w:type="dxa"/>
          </w:tcPr>
          <w:p w14:paraId="281773CA" w14:textId="546D5657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50</w:t>
            </w:r>
          </w:p>
        </w:tc>
        <w:tc>
          <w:tcPr>
            <w:tcW w:w="992" w:type="dxa"/>
          </w:tcPr>
          <w:p w14:paraId="26C1CE66" w14:textId="01963694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.107</w:t>
            </w:r>
          </w:p>
        </w:tc>
        <w:tc>
          <w:tcPr>
            <w:tcW w:w="1134" w:type="dxa"/>
          </w:tcPr>
          <w:p w14:paraId="7417D380" w14:textId="7AB87F9D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681</w:t>
            </w:r>
          </w:p>
        </w:tc>
        <w:tc>
          <w:tcPr>
            <w:tcW w:w="992" w:type="dxa"/>
          </w:tcPr>
          <w:p w14:paraId="5119DB65" w14:textId="13049E8E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69</w:t>
            </w:r>
          </w:p>
        </w:tc>
        <w:tc>
          <w:tcPr>
            <w:tcW w:w="1134" w:type="dxa"/>
          </w:tcPr>
          <w:p w14:paraId="6802A24E" w14:textId="3343579F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56</w:t>
            </w:r>
          </w:p>
        </w:tc>
        <w:tc>
          <w:tcPr>
            <w:tcW w:w="992" w:type="dxa"/>
          </w:tcPr>
          <w:p w14:paraId="48198AC3" w14:textId="398544C8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6</w:t>
            </w:r>
          </w:p>
        </w:tc>
        <w:tc>
          <w:tcPr>
            <w:tcW w:w="1134" w:type="dxa"/>
          </w:tcPr>
          <w:p w14:paraId="67455C80" w14:textId="48AC7436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3</w:t>
            </w:r>
          </w:p>
        </w:tc>
      </w:tr>
      <w:tr w:rsidR="001475B8" w:rsidRPr="001D0086" w14:paraId="528F410E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  <w:shd w:val="clear" w:color="auto" w:fill="auto"/>
            <w:noWrap/>
            <w:hideMark/>
          </w:tcPr>
          <w:p w14:paraId="28DA5669" w14:textId="77777777" w:rsidR="006A5965" w:rsidRPr="001D0086" w:rsidRDefault="006A5965" w:rsidP="00260FD7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5</w:t>
            </w:r>
          </w:p>
        </w:tc>
        <w:tc>
          <w:tcPr>
            <w:tcW w:w="993" w:type="dxa"/>
          </w:tcPr>
          <w:p w14:paraId="1CE2DCD7" w14:textId="1AF3275E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.154</w:t>
            </w:r>
          </w:p>
        </w:tc>
        <w:tc>
          <w:tcPr>
            <w:tcW w:w="1134" w:type="dxa"/>
          </w:tcPr>
          <w:p w14:paraId="463EF8A0" w14:textId="7D39FC43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.113</w:t>
            </w:r>
          </w:p>
        </w:tc>
        <w:tc>
          <w:tcPr>
            <w:tcW w:w="992" w:type="dxa"/>
          </w:tcPr>
          <w:p w14:paraId="78D4E7C4" w14:textId="348FA29B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939</w:t>
            </w:r>
          </w:p>
        </w:tc>
        <w:tc>
          <w:tcPr>
            <w:tcW w:w="1134" w:type="dxa"/>
          </w:tcPr>
          <w:p w14:paraId="1ACC3BA6" w14:textId="055DEF5A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921</w:t>
            </w:r>
          </w:p>
        </w:tc>
        <w:tc>
          <w:tcPr>
            <w:tcW w:w="992" w:type="dxa"/>
          </w:tcPr>
          <w:p w14:paraId="28190315" w14:textId="7FB3F767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79</w:t>
            </w:r>
          </w:p>
        </w:tc>
        <w:tc>
          <w:tcPr>
            <w:tcW w:w="1134" w:type="dxa"/>
          </w:tcPr>
          <w:p w14:paraId="629803CF" w14:textId="362734F6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66</w:t>
            </w:r>
          </w:p>
        </w:tc>
        <w:tc>
          <w:tcPr>
            <w:tcW w:w="992" w:type="dxa"/>
          </w:tcPr>
          <w:p w14:paraId="7CD70B77" w14:textId="192795AA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6</w:t>
            </w:r>
          </w:p>
        </w:tc>
        <w:tc>
          <w:tcPr>
            <w:tcW w:w="1134" w:type="dxa"/>
          </w:tcPr>
          <w:p w14:paraId="18E98B3C" w14:textId="1EA55B80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6</w:t>
            </w:r>
          </w:p>
        </w:tc>
      </w:tr>
      <w:tr w:rsidR="001475B8" w:rsidRPr="001D0086" w14:paraId="24AE6AED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  <w:shd w:val="clear" w:color="auto" w:fill="auto"/>
            <w:noWrap/>
            <w:hideMark/>
          </w:tcPr>
          <w:p w14:paraId="5CBFA222" w14:textId="77777777" w:rsidR="006A5965" w:rsidRPr="001D0086" w:rsidRDefault="006A5965" w:rsidP="00260FD7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6</w:t>
            </w:r>
          </w:p>
        </w:tc>
        <w:tc>
          <w:tcPr>
            <w:tcW w:w="993" w:type="dxa"/>
          </w:tcPr>
          <w:p w14:paraId="0CF64077" w14:textId="48B3EE94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.228</w:t>
            </w:r>
          </w:p>
        </w:tc>
        <w:tc>
          <w:tcPr>
            <w:tcW w:w="1134" w:type="dxa"/>
          </w:tcPr>
          <w:p w14:paraId="5E13D0CC" w14:textId="39D47CA2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.217</w:t>
            </w:r>
          </w:p>
        </w:tc>
        <w:tc>
          <w:tcPr>
            <w:tcW w:w="992" w:type="dxa"/>
          </w:tcPr>
          <w:p w14:paraId="393E0B76" w14:textId="27BE16AA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.025</w:t>
            </w:r>
          </w:p>
        </w:tc>
        <w:tc>
          <w:tcPr>
            <w:tcW w:w="1134" w:type="dxa"/>
          </w:tcPr>
          <w:p w14:paraId="1C4A702E" w14:textId="427839FF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.003</w:t>
            </w:r>
          </w:p>
        </w:tc>
        <w:tc>
          <w:tcPr>
            <w:tcW w:w="992" w:type="dxa"/>
          </w:tcPr>
          <w:p w14:paraId="6EBE6508" w14:textId="1955B4FF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73</w:t>
            </w:r>
          </w:p>
        </w:tc>
        <w:tc>
          <w:tcPr>
            <w:tcW w:w="1134" w:type="dxa"/>
          </w:tcPr>
          <w:p w14:paraId="1936D952" w14:textId="080D4773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84</w:t>
            </w:r>
          </w:p>
        </w:tc>
        <w:tc>
          <w:tcPr>
            <w:tcW w:w="992" w:type="dxa"/>
          </w:tcPr>
          <w:p w14:paraId="683BEA8A" w14:textId="007AABB9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0</w:t>
            </w:r>
          </w:p>
        </w:tc>
        <w:tc>
          <w:tcPr>
            <w:tcW w:w="1134" w:type="dxa"/>
          </w:tcPr>
          <w:p w14:paraId="40876159" w14:textId="7D1A7A5F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0</w:t>
            </w:r>
          </w:p>
        </w:tc>
      </w:tr>
      <w:tr w:rsidR="001475B8" w:rsidRPr="001D0086" w14:paraId="70566A58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  <w:shd w:val="clear" w:color="auto" w:fill="auto"/>
            <w:noWrap/>
            <w:hideMark/>
          </w:tcPr>
          <w:p w14:paraId="5248C689" w14:textId="77777777" w:rsidR="006A5965" w:rsidRPr="001D0086" w:rsidRDefault="006A5965" w:rsidP="00260FD7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7</w:t>
            </w:r>
          </w:p>
        </w:tc>
        <w:tc>
          <w:tcPr>
            <w:tcW w:w="993" w:type="dxa"/>
          </w:tcPr>
          <w:p w14:paraId="4D8DEA87" w14:textId="7BD5881E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.316</w:t>
            </w:r>
          </w:p>
        </w:tc>
        <w:tc>
          <w:tcPr>
            <w:tcW w:w="1134" w:type="dxa"/>
          </w:tcPr>
          <w:p w14:paraId="586B2917" w14:textId="49D3EB26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.256</w:t>
            </w:r>
          </w:p>
        </w:tc>
        <w:tc>
          <w:tcPr>
            <w:tcW w:w="992" w:type="dxa"/>
          </w:tcPr>
          <w:p w14:paraId="22142E59" w14:textId="61F0DB35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.146</w:t>
            </w:r>
          </w:p>
        </w:tc>
        <w:tc>
          <w:tcPr>
            <w:tcW w:w="1134" w:type="dxa"/>
          </w:tcPr>
          <w:p w14:paraId="7B42E1BF" w14:textId="70166840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.080</w:t>
            </w:r>
          </w:p>
        </w:tc>
        <w:tc>
          <w:tcPr>
            <w:tcW w:w="992" w:type="dxa"/>
          </w:tcPr>
          <w:p w14:paraId="4FDB5F49" w14:textId="26AA63F3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33</w:t>
            </w:r>
          </w:p>
        </w:tc>
        <w:tc>
          <w:tcPr>
            <w:tcW w:w="1134" w:type="dxa"/>
          </w:tcPr>
          <w:p w14:paraId="2DE359F3" w14:textId="71C92F20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40</w:t>
            </w:r>
          </w:p>
        </w:tc>
        <w:tc>
          <w:tcPr>
            <w:tcW w:w="992" w:type="dxa"/>
          </w:tcPr>
          <w:p w14:paraId="05FE7E5F" w14:textId="4E21D443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7</w:t>
            </w:r>
          </w:p>
        </w:tc>
        <w:tc>
          <w:tcPr>
            <w:tcW w:w="1134" w:type="dxa"/>
          </w:tcPr>
          <w:p w14:paraId="58DEA46A" w14:textId="02D8EF14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6</w:t>
            </w:r>
          </w:p>
        </w:tc>
      </w:tr>
      <w:tr w:rsidR="001475B8" w:rsidRPr="001D0086" w14:paraId="6D1D4544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  <w:shd w:val="clear" w:color="auto" w:fill="auto"/>
            <w:noWrap/>
            <w:hideMark/>
          </w:tcPr>
          <w:p w14:paraId="3E3AAB21" w14:textId="77777777" w:rsidR="006A5965" w:rsidRPr="001D0086" w:rsidRDefault="006A5965" w:rsidP="00260FD7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8</w:t>
            </w:r>
          </w:p>
        </w:tc>
        <w:tc>
          <w:tcPr>
            <w:tcW w:w="993" w:type="dxa"/>
          </w:tcPr>
          <w:p w14:paraId="469AFD19" w14:textId="5758727C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.384</w:t>
            </w:r>
          </w:p>
        </w:tc>
        <w:tc>
          <w:tcPr>
            <w:tcW w:w="1134" w:type="dxa"/>
          </w:tcPr>
          <w:p w14:paraId="42EC7E66" w14:textId="772CDCEE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.383</w:t>
            </w:r>
          </w:p>
        </w:tc>
        <w:tc>
          <w:tcPr>
            <w:tcW w:w="992" w:type="dxa"/>
          </w:tcPr>
          <w:p w14:paraId="05B9F27D" w14:textId="0F249E29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.206</w:t>
            </w:r>
          </w:p>
        </w:tc>
        <w:tc>
          <w:tcPr>
            <w:tcW w:w="1134" w:type="dxa"/>
          </w:tcPr>
          <w:p w14:paraId="49985A4F" w14:textId="0AD43C93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.232</w:t>
            </w:r>
          </w:p>
        </w:tc>
        <w:tc>
          <w:tcPr>
            <w:tcW w:w="992" w:type="dxa"/>
          </w:tcPr>
          <w:p w14:paraId="74CD6BAD" w14:textId="0B24974A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29</w:t>
            </w:r>
          </w:p>
        </w:tc>
        <w:tc>
          <w:tcPr>
            <w:tcW w:w="1134" w:type="dxa"/>
          </w:tcPr>
          <w:p w14:paraId="07A8CA08" w14:textId="15CCBB17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06</w:t>
            </w:r>
          </w:p>
        </w:tc>
        <w:tc>
          <w:tcPr>
            <w:tcW w:w="992" w:type="dxa"/>
          </w:tcPr>
          <w:p w14:paraId="715B43E2" w14:textId="6A322696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9</w:t>
            </w:r>
          </w:p>
        </w:tc>
        <w:tc>
          <w:tcPr>
            <w:tcW w:w="1134" w:type="dxa"/>
          </w:tcPr>
          <w:p w14:paraId="35893E06" w14:textId="20FF4267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5</w:t>
            </w:r>
          </w:p>
        </w:tc>
      </w:tr>
      <w:tr w:rsidR="001475B8" w:rsidRPr="001D0086" w14:paraId="051247D4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  <w:shd w:val="clear" w:color="auto" w:fill="auto"/>
            <w:noWrap/>
          </w:tcPr>
          <w:p w14:paraId="16F740C9" w14:textId="77777777" w:rsidR="006A5965" w:rsidRPr="001D0086" w:rsidRDefault="006A5965" w:rsidP="00260FD7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9</w:t>
            </w:r>
          </w:p>
        </w:tc>
        <w:tc>
          <w:tcPr>
            <w:tcW w:w="993" w:type="dxa"/>
            <w:noWrap/>
          </w:tcPr>
          <w:p w14:paraId="6D61A569" w14:textId="7BA33132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.294</w:t>
            </w:r>
          </w:p>
        </w:tc>
        <w:tc>
          <w:tcPr>
            <w:tcW w:w="1134" w:type="dxa"/>
          </w:tcPr>
          <w:p w14:paraId="56138E07" w14:textId="3EA34BD1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.434</w:t>
            </w:r>
          </w:p>
        </w:tc>
        <w:tc>
          <w:tcPr>
            <w:tcW w:w="992" w:type="dxa"/>
          </w:tcPr>
          <w:p w14:paraId="473C7723" w14:textId="19A0661F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.116</w:t>
            </w:r>
          </w:p>
        </w:tc>
        <w:tc>
          <w:tcPr>
            <w:tcW w:w="1134" w:type="dxa"/>
          </w:tcPr>
          <w:p w14:paraId="75B35653" w14:textId="397A7AE5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.258</w:t>
            </w:r>
          </w:p>
        </w:tc>
        <w:tc>
          <w:tcPr>
            <w:tcW w:w="992" w:type="dxa"/>
          </w:tcPr>
          <w:p w14:paraId="7C039B78" w14:textId="2AC96F8C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23</w:t>
            </w:r>
          </w:p>
        </w:tc>
        <w:tc>
          <w:tcPr>
            <w:tcW w:w="1134" w:type="dxa"/>
          </w:tcPr>
          <w:p w14:paraId="31704B66" w14:textId="0CC904DC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27</w:t>
            </w:r>
          </w:p>
        </w:tc>
        <w:tc>
          <w:tcPr>
            <w:tcW w:w="992" w:type="dxa"/>
          </w:tcPr>
          <w:p w14:paraId="3C0944D2" w14:textId="16CC2BD7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5</w:t>
            </w:r>
          </w:p>
        </w:tc>
        <w:tc>
          <w:tcPr>
            <w:tcW w:w="1134" w:type="dxa"/>
          </w:tcPr>
          <w:p w14:paraId="135D805E" w14:textId="31BA8842" w:rsidR="006A5965" w:rsidRPr="001D0086" w:rsidRDefault="006A5965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9</w:t>
            </w:r>
          </w:p>
        </w:tc>
      </w:tr>
      <w:tr w:rsidR="001475B8" w:rsidRPr="001D0086" w14:paraId="37360551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  <w:shd w:val="clear" w:color="auto" w:fill="auto"/>
            <w:noWrap/>
            <w:hideMark/>
          </w:tcPr>
          <w:p w14:paraId="295A53E7" w14:textId="7EA8EA81" w:rsidR="006A5965" w:rsidRPr="001D0086" w:rsidRDefault="006A5965" w:rsidP="00260FD7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 xml:space="preserve">2020 </w:t>
            </w:r>
          </w:p>
        </w:tc>
        <w:tc>
          <w:tcPr>
            <w:tcW w:w="993" w:type="dxa"/>
            <w:noWrap/>
          </w:tcPr>
          <w:p w14:paraId="44796759" w14:textId="5DC0578C" w:rsidR="006A5965" w:rsidRPr="001D0086" w:rsidRDefault="00104A1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.125</w:t>
            </w:r>
          </w:p>
        </w:tc>
        <w:tc>
          <w:tcPr>
            <w:tcW w:w="1134" w:type="dxa"/>
          </w:tcPr>
          <w:p w14:paraId="007E9A0D" w14:textId="48CC673D" w:rsidR="006A5965" w:rsidRPr="001D0086" w:rsidRDefault="00104A1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.261</w:t>
            </w:r>
          </w:p>
        </w:tc>
        <w:tc>
          <w:tcPr>
            <w:tcW w:w="992" w:type="dxa"/>
          </w:tcPr>
          <w:p w14:paraId="13E89A99" w14:textId="7D49EFE0" w:rsidR="006A5965" w:rsidRPr="001D0086" w:rsidRDefault="00104A1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988</w:t>
            </w:r>
          </w:p>
        </w:tc>
        <w:tc>
          <w:tcPr>
            <w:tcW w:w="1134" w:type="dxa"/>
          </w:tcPr>
          <w:p w14:paraId="5D7FAA0F" w14:textId="726B408F" w:rsidR="006A5965" w:rsidRPr="001D0086" w:rsidRDefault="00104A1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.115</w:t>
            </w:r>
          </w:p>
        </w:tc>
        <w:tc>
          <w:tcPr>
            <w:tcW w:w="992" w:type="dxa"/>
          </w:tcPr>
          <w:p w14:paraId="05ABFBEC" w14:textId="582CD69A" w:rsidR="006A5965" w:rsidRPr="001D0086" w:rsidRDefault="00104A1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90</w:t>
            </w:r>
          </w:p>
        </w:tc>
        <w:tc>
          <w:tcPr>
            <w:tcW w:w="1134" w:type="dxa"/>
          </w:tcPr>
          <w:p w14:paraId="31EC4F46" w14:textId="32F5104F" w:rsidR="006A5965" w:rsidRPr="001D0086" w:rsidRDefault="00104A1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09</w:t>
            </w:r>
          </w:p>
        </w:tc>
        <w:tc>
          <w:tcPr>
            <w:tcW w:w="992" w:type="dxa"/>
          </w:tcPr>
          <w:p w14:paraId="51A9EF4B" w14:textId="7BBB0814" w:rsidR="006A5965" w:rsidRPr="001D0086" w:rsidRDefault="00104A1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7</w:t>
            </w:r>
          </w:p>
        </w:tc>
        <w:tc>
          <w:tcPr>
            <w:tcW w:w="1134" w:type="dxa"/>
          </w:tcPr>
          <w:p w14:paraId="29081C65" w14:textId="01C64124" w:rsidR="006A5965" w:rsidRPr="001D0086" w:rsidRDefault="00104A1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7</w:t>
            </w:r>
          </w:p>
        </w:tc>
      </w:tr>
      <w:tr w:rsidR="001475B8" w:rsidRPr="001D0086" w14:paraId="305C27C7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  <w:shd w:val="clear" w:color="auto" w:fill="auto"/>
            <w:noWrap/>
          </w:tcPr>
          <w:p w14:paraId="6F7BD75E" w14:textId="090093E6" w:rsidR="00307C48" w:rsidRPr="001D0086" w:rsidRDefault="00307C48" w:rsidP="00260FD7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21</w:t>
            </w:r>
          </w:p>
        </w:tc>
        <w:tc>
          <w:tcPr>
            <w:tcW w:w="993" w:type="dxa"/>
            <w:noWrap/>
          </w:tcPr>
          <w:p w14:paraId="7D02177F" w14:textId="165723DB" w:rsidR="00307C48" w:rsidRPr="001D0086" w:rsidRDefault="0089478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.016</w:t>
            </w:r>
          </w:p>
        </w:tc>
        <w:tc>
          <w:tcPr>
            <w:tcW w:w="1134" w:type="dxa"/>
          </w:tcPr>
          <w:p w14:paraId="544C6822" w14:textId="5DBBA1BE" w:rsidR="00307C48" w:rsidRPr="001D0086" w:rsidRDefault="0089478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.296</w:t>
            </w:r>
          </w:p>
        </w:tc>
        <w:tc>
          <w:tcPr>
            <w:tcW w:w="992" w:type="dxa"/>
          </w:tcPr>
          <w:p w14:paraId="1243CA14" w14:textId="05FEF3A8" w:rsidR="00307C48" w:rsidRPr="001D0086" w:rsidRDefault="0089478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98</w:t>
            </w:r>
          </w:p>
        </w:tc>
        <w:tc>
          <w:tcPr>
            <w:tcW w:w="1134" w:type="dxa"/>
          </w:tcPr>
          <w:p w14:paraId="4DAC200E" w14:textId="53DD33D2" w:rsidR="00307C48" w:rsidRPr="001D0086" w:rsidRDefault="0089478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.165</w:t>
            </w:r>
          </w:p>
        </w:tc>
        <w:tc>
          <w:tcPr>
            <w:tcW w:w="992" w:type="dxa"/>
          </w:tcPr>
          <w:p w14:paraId="5F569B2A" w14:textId="44FE9DE4" w:rsidR="00307C48" w:rsidRPr="001D0086" w:rsidRDefault="0089478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75</w:t>
            </w:r>
          </w:p>
        </w:tc>
        <w:tc>
          <w:tcPr>
            <w:tcW w:w="1134" w:type="dxa"/>
          </w:tcPr>
          <w:p w14:paraId="188B918C" w14:textId="3D381B38" w:rsidR="00307C48" w:rsidRPr="001D0086" w:rsidRDefault="0089478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76</w:t>
            </w:r>
          </w:p>
        </w:tc>
        <w:tc>
          <w:tcPr>
            <w:tcW w:w="992" w:type="dxa"/>
          </w:tcPr>
          <w:p w14:paraId="3D5B61EE" w14:textId="38DF2E0F" w:rsidR="00307C48" w:rsidRPr="001D0086" w:rsidRDefault="0089478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3</w:t>
            </w:r>
          </w:p>
        </w:tc>
        <w:tc>
          <w:tcPr>
            <w:tcW w:w="1134" w:type="dxa"/>
          </w:tcPr>
          <w:p w14:paraId="75C8B888" w14:textId="6C894F65" w:rsidR="00307C48" w:rsidRPr="001D0086" w:rsidRDefault="0089478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5</w:t>
            </w:r>
          </w:p>
        </w:tc>
      </w:tr>
      <w:tr w:rsidR="001475B8" w:rsidRPr="001D0086" w14:paraId="38803860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  <w:shd w:val="clear" w:color="auto" w:fill="auto"/>
            <w:noWrap/>
          </w:tcPr>
          <w:p w14:paraId="26F7FC8A" w14:textId="70F0C4FB" w:rsidR="00307C48" w:rsidRPr="001D0086" w:rsidRDefault="00307C48" w:rsidP="00260FD7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22</w:t>
            </w:r>
          </w:p>
        </w:tc>
        <w:tc>
          <w:tcPr>
            <w:tcW w:w="993" w:type="dxa"/>
            <w:noWrap/>
          </w:tcPr>
          <w:p w14:paraId="12A00AE9" w14:textId="488C44AB" w:rsidR="00307C48" w:rsidRPr="001D0086" w:rsidRDefault="0089478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938</w:t>
            </w:r>
          </w:p>
        </w:tc>
        <w:tc>
          <w:tcPr>
            <w:tcW w:w="1134" w:type="dxa"/>
          </w:tcPr>
          <w:p w14:paraId="20CF38C8" w14:textId="05303087" w:rsidR="00307C48" w:rsidRPr="001D0086" w:rsidRDefault="0089478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.079</w:t>
            </w:r>
          </w:p>
        </w:tc>
        <w:tc>
          <w:tcPr>
            <w:tcW w:w="992" w:type="dxa"/>
          </w:tcPr>
          <w:p w14:paraId="48C2039B" w14:textId="48D8640B" w:rsidR="00307C48" w:rsidRPr="001D0086" w:rsidRDefault="0089478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32</w:t>
            </w:r>
          </w:p>
        </w:tc>
        <w:tc>
          <w:tcPr>
            <w:tcW w:w="1134" w:type="dxa"/>
          </w:tcPr>
          <w:p w14:paraId="56113EED" w14:textId="6C977F9B" w:rsidR="00307C48" w:rsidRPr="001D0086" w:rsidRDefault="0089478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964</w:t>
            </w:r>
          </w:p>
        </w:tc>
        <w:tc>
          <w:tcPr>
            <w:tcW w:w="992" w:type="dxa"/>
          </w:tcPr>
          <w:p w14:paraId="6EA80055" w14:textId="2FBBB477" w:rsidR="00307C48" w:rsidRPr="001D0086" w:rsidRDefault="0089478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68</w:t>
            </w:r>
          </w:p>
        </w:tc>
        <w:tc>
          <w:tcPr>
            <w:tcW w:w="1134" w:type="dxa"/>
          </w:tcPr>
          <w:p w14:paraId="3E21AED8" w14:textId="5C3FD90C" w:rsidR="00307C48" w:rsidRPr="001D0086" w:rsidRDefault="0089478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68</w:t>
            </w:r>
          </w:p>
        </w:tc>
        <w:tc>
          <w:tcPr>
            <w:tcW w:w="992" w:type="dxa"/>
          </w:tcPr>
          <w:p w14:paraId="2D3D78F3" w14:textId="17272542" w:rsidR="00307C48" w:rsidRPr="001D0086" w:rsidRDefault="0089478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8</w:t>
            </w:r>
          </w:p>
        </w:tc>
        <w:tc>
          <w:tcPr>
            <w:tcW w:w="1134" w:type="dxa"/>
          </w:tcPr>
          <w:p w14:paraId="2A55CC02" w14:textId="7E67DDAD" w:rsidR="00307C48" w:rsidRPr="001D0086" w:rsidRDefault="0089478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7</w:t>
            </w:r>
          </w:p>
        </w:tc>
      </w:tr>
    </w:tbl>
    <w:p w14:paraId="2BAAA3F7" w14:textId="0346225D" w:rsidR="00642E9E" w:rsidRPr="001D0086" w:rsidRDefault="00642E9E" w:rsidP="00D904E8">
      <w:pPr>
        <w:pStyle w:val="VirUMAR"/>
      </w:pPr>
      <w:r w:rsidRPr="001D0086">
        <w:t xml:space="preserve">Vir: </w:t>
      </w:r>
      <w:r w:rsidR="00DB3C83" w:rsidRPr="001D0086">
        <w:t xml:space="preserve">AJPES, </w:t>
      </w:r>
      <w:r w:rsidRPr="001D0086">
        <w:t>Poslovni register Slovenije</w:t>
      </w:r>
      <w:r w:rsidR="00DB3C83" w:rsidRPr="001D0086">
        <w:t>.</w:t>
      </w:r>
    </w:p>
    <w:p w14:paraId="5059741F" w14:textId="4DFF4CB3" w:rsidR="00642E9E" w:rsidRDefault="00642E9E" w:rsidP="000F39B7">
      <w:pPr>
        <w:pStyle w:val="VirUMAR"/>
      </w:pPr>
      <w:r w:rsidRPr="001D0086">
        <w:t>Opomba: *V stolpcu "Drugi" niso zajeti stečajni postopki proti fizičnim osebam, ki ne opravljajo dejavnosti (osebe niso vpisane v PRS).</w:t>
      </w:r>
    </w:p>
    <w:p w14:paraId="562E5AB3" w14:textId="77777777" w:rsidR="001475B8" w:rsidRPr="001D0086" w:rsidRDefault="001475B8" w:rsidP="000F39B7">
      <w:pPr>
        <w:pStyle w:val="VirUMAR"/>
      </w:pPr>
    </w:p>
    <w:p w14:paraId="079D94CE" w14:textId="5D5B66B5" w:rsidR="00931E94" w:rsidRPr="001D0086" w:rsidRDefault="00931E94" w:rsidP="00B8508B">
      <w:pPr>
        <w:pStyle w:val="Caption"/>
      </w:pPr>
      <w:r w:rsidRPr="001D0086">
        <w:t xml:space="preserve">Tabela </w:t>
      </w:r>
      <w:r w:rsidR="00435691" w:rsidRPr="001D0086">
        <w:t>6</w:t>
      </w:r>
      <w:r w:rsidRPr="001D0086">
        <w:t>: Število začetih postopkov prisilne in prostovoljne likvidacije in število izbrisanih pravnih oseb iz poslovnega registra Slovenije zaradi končanih likvidacijskih postopkov po skupinah pravnih oseb</w:t>
      </w:r>
      <w:r w:rsidR="00077520" w:rsidRPr="001D0086">
        <w:t>, 2009</w:t>
      </w:r>
      <w:r w:rsidR="004867E8" w:rsidRPr="001D0086">
        <w:t>–</w:t>
      </w:r>
      <w:r w:rsidR="00894788" w:rsidRPr="001D0086">
        <w:t>2022</w:t>
      </w:r>
    </w:p>
    <w:tbl>
      <w:tblPr>
        <w:tblStyle w:val="TableGridLight"/>
        <w:tblW w:w="9072" w:type="dxa"/>
        <w:tblCellMar>
          <w:left w:w="0" w:type="dxa"/>
        </w:tblCellMar>
        <w:tblLook w:val="04A0" w:firstRow="1" w:lastRow="0" w:firstColumn="1" w:lastColumn="0" w:noHBand="0" w:noVBand="1"/>
      </w:tblPr>
      <w:tblGrid>
        <w:gridCol w:w="960"/>
        <w:gridCol w:w="1352"/>
        <w:gridCol w:w="1352"/>
        <w:gridCol w:w="1352"/>
        <w:gridCol w:w="1352"/>
        <w:gridCol w:w="1352"/>
        <w:gridCol w:w="1352"/>
      </w:tblGrid>
      <w:tr w:rsidR="001D0A90" w:rsidRPr="001D0086" w14:paraId="77A43C0B" w14:textId="77777777" w:rsidTr="004B3A3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vMerge w:val="restart"/>
            <w:shd w:val="clear" w:color="auto" w:fill="D9D9D9" w:themeFill="background1" w:themeFillShade="D9"/>
            <w:noWrap/>
            <w:hideMark/>
          </w:tcPr>
          <w:p w14:paraId="43626898" w14:textId="77777777" w:rsidR="001D0A90" w:rsidRPr="001D0086" w:rsidRDefault="001D0A90" w:rsidP="001F2E58">
            <w:pPr>
              <w:pStyle w:val="TabelaglavalevoUMAR"/>
              <w:spacing w:line="240" w:lineRule="auto"/>
              <w:contextualSpacing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Leto</w:t>
            </w:r>
          </w:p>
        </w:tc>
        <w:tc>
          <w:tcPr>
            <w:tcW w:w="2704" w:type="dxa"/>
            <w:gridSpan w:val="2"/>
            <w:shd w:val="clear" w:color="auto" w:fill="D9D9D9" w:themeFill="background1" w:themeFillShade="D9"/>
            <w:noWrap/>
          </w:tcPr>
          <w:p w14:paraId="128C2548" w14:textId="51567CD4" w:rsidR="001D0A90" w:rsidRPr="001D0086" w:rsidRDefault="001D0A90" w:rsidP="001F2E58">
            <w:pPr>
              <w:pStyle w:val="BesediloUMAR"/>
              <w:spacing w:line="240" w:lineRule="auto"/>
              <w:contextualSpacing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  <w:bCs/>
              </w:rPr>
            </w:pPr>
            <w:r w:rsidRPr="001D0086">
              <w:rPr>
                <w:rFonts w:ascii="Myriad Pro" w:hAnsi="Myriad Pro"/>
                <w:b/>
                <w:bCs/>
              </w:rPr>
              <w:t>Skupaj</w:t>
            </w:r>
          </w:p>
        </w:tc>
        <w:tc>
          <w:tcPr>
            <w:tcW w:w="2704" w:type="dxa"/>
            <w:gridSpan w:val="2"/>
            <w:shd w:val="clear" w:color="auto" w:fill="D9D9D9" w:themeFill="background1" w:themeFillShade="D9"/>
          </w:tcPr>
          <w:p w14:paraId="257EEDF6" w14:textId="7DFFB87D" w:rsidR="001D0A90" w:rsidRPr="001D0086" w:rsidRDefault="001D0A90" w:rsidP="001F2E58">
            <w:pPr>
              <w:pStyle w:val="BesediloUMAR"/>
              <w:spacing w:line="240" w:lineRule="auto"/>
              <w:contextualSpacing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  <w:bCs/>
              </w:rPr>
            </w:pPr>
            <w:r w:rsidRPr="001D0086">
              <w:rPr>
                <w:rFonts w:ascii="Myriad Pro" w:hAnsi="Myriad Pro"/>
                <w:b/>
                <w:bCs/>
              </w:rPr>
              <w:t>Gospodarske družbe</w:t>
            </w:r>
          </w:p>
        </w:tc>
        <w:tc>
          <w:tcPr>
            <w:tcW w:w="2704" w:type="dxa"/>
            <w:gridSpan w:val="2"/>
            <w:shd w:val="clear" w:color="auto" w:fill="D9D9D9" w:themeFill="background1" w:themeFillShade="D9"/>
          </w:tcPr>
          <w:p w14:paraId="0333DCA4" w14:textId="56558DB1" w:rsidR="001D0A90" w:rsidRPr="001D0086" w:rsidRDefault="001D0A90" w:rsidP="001F2E58">
            <w:pPr>
              <w:pStyle w:val="BesediloUMAR"/>
              <w:spacing w:line="240" w:lineRule="auto"/>
              <w:contextualSpacing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  <w:bCs/>
              </w:rPr>
            </w:pPr>
            <w:r w:rsidRPr="001D0086">
              <w:rPr>
                <w:rFonts w:ascii="Myriad Pro" w:hAnsi="Myriad Pro"/>
                <w:b/>
                <w:bCs/>
              </w:rPr>
              <w:t>Drugi</w:t>
            </w:r>
          </w:p>
        </w:tc>
      </w:tr>
      <w:tr w:rsidR="001D0A90" w:rsidRPr="001D0086" w14:paraId="7229DA72" w14:textId="77777777" w:rsidTr="001F2E58">
        <w:trPr>
          <w:trHeight w:val="8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vMerge/>
            <w:shd w:val="clear" w:color="auto" w:fill="D9D9D9" w:themeFill="background1" w:themeFillShade="D9"/>
            <w:hideMark/>
          </w:tcPr>
          <w:p w14:paraId="72A0623D" w14:textId="77777777" w:rsidR="001D0A90" w:rsidRPr="001D0086" w:rsidRDefault="001D0A90" w:rsidP="001F2E58">
            <w:pPr>
              <w:pStyle w:val="BesediloUMAR"/>
              <w:spacing w:line="240" w:lineRule="auto"/>
              <w:contextualSpacing/>
              <w:jc w:val="left"/>
              <w:rPr>
                <w:rFonts w:ascii="Myriad Pro" w:hAnsi="Myriad Pro"/>
                <w:b/>
                <w:bCs/>
              </w:rPr>
            </w:pPr>
          </w:p>
        </w:tc>
        <w:tc>
          <w:tcPr>
            <w:tcW w:w="1352" w:type="dxa"/>
            <w:shd w:val="clear" w:color="auto" w:fill="D9D9D9" w:themeFill="background1" w:themeFillShade="D9"/>
          </w:tcPr>
          <w:p w14:paraId="57727D50" w14:textId="121EB6E9" w:rsidR="001D0A90" w:rsidRPr="001D0086" w:rsidRDefault="00077520" w:rsidP="001F2E58">
            <w:pPr>
              <w:pStyle w:val="TabelaglavadesnoUMAR"/>
              <w:spacing w:line="24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Z</w:t>
            </w:r>
            <w:r w:rsidR="001D0A90" w:rsidRPr="001D0086">
              <w:rPr>
                <w:rFonts w:ascii="Myriad Pro" w:hAnsi="Myriad Pro"/>
              </w:rPr>
              <w:t>ačeti postopki likvidacije</w:t>
            </w:r>
          </w:p>
        </w:tc>
        <w:tc>
          <w:tcPr>
            <w:tcW w:w="1352" w:type="dxa"/>
            <w:shd w:val="clear" w:color="auto" w:fill="D9D9D9" w:themeFill="background1" w:themeFillShade="D9"/>
          </w:tcPr>
          <w:p w14:paraId="5E3E4A17" w14:textId="3F5BBA8C" w:rsidR="001D0A90" w:rsidRPr="001D0086" w:rsidRDefault="00077520" w:rsidP="001F2E58">
            <w:pPr>
              <w:pStyle w:val="TabelaglavadesnoUMAR"/>
              <w:spacing w:line="24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I</w:t>
            </w:r>
            <w:r w:rsidR="001D0A90" w:rsidRPr="001D0086">
              <w:rPr>
                <w:rFonts w:ascii="Myriad Pro" w:hAnsi="Myriad Pro"/>
              </w:rPr>
              <w:t>zbrisi iz registra zaradi  likvidacije</w:t>
            </w:r>
          </w:p>
        </w:tc>
        <w:tc>
          <w:tcPr>
            <w:tcW w:w="1352" w:type="dxa"/>
            <w:shd w:val="clear" w:color="auto" w:fill="D9D9D9" w:themeFill="background1" w:themeFillShade="D9"/>
          </w:tcPr>
          <w:p w14:paraId="16AD4101" w14:textId="3D1065A6" w:rsidR="001D0A90" w:rsidRPr="001D0086" w:rsidRDefault="00077520" w:rsidP="001F2E58">
            <w:pPr>
              <w:pStyle w:val="TabelaglavadesnoUMAR"/>
              <w:spacing w:line="24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Z</w:t>
            </w:r>
            <w:r w:rsidR="001D0A90" w:rsidRPr="001D0086">
              <w:rPr>
                <w:rFonts w:ascii="Myriad Pro" w:hAnsi="Myriad Pro"/>
              </w:rPr>
              <w:t>ačeti postopki likvidacije</w:t>
            </w:r>
          </w:p>
        </w:tc>
        <w:tc>
          <w:tcPr>
            <w:tcW w:w="1352" w:type="dxa"/>
            <w:shd w:val="clear" w:color="auto" w:fill="D9D9D9" w:themeFill="background1" w:themeFillShade="D9"/>
          </w:tcPr>
          <w:p w14:paraId="0FA38561" w14:textId="39187483" w:rsidR="001D0A90" w:rsidRPr="001D0086" w:rsidRDefault="00077520" w:rsidP="001F2E58">
            <w:pPr>
              <w:pStyle w:val="TabelaglavadesnoUMAR"/>
              <w:spacing w:line="24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I</w:t>
            </w:r>
            <w:r w:rsidR="001D0A90" w:rsidRPr="001D0086">
              <w:rPr>
                <w:rFonts w:ascii="Myriad Pro" w:hAnsi="Myriad Pro"/>
              </w:rPr>
              <w:t>zbrisi iz registra zaradi  likvidacije</w:t>
            </w:r>
          </w:p>
        </w:tc>
        <w:tc>
          <w:tcPr>
            <w:tcW w:w="1352" w:type="dxa"/>
            <w:shd w:val="clear" w:color="auto" w:fill="D9D9D9" w:themeFill="background1" w:themeFillShade="D9"/>
          </w:tcPr>
          <w:p w14:paraId="0F408EB1" w14:textId="7A3A8BF2" w:rsidR="001D0A90" w:rsidRPr="001D0086" w:rsidRDefault="00077520" w:rsidP="001F2E58">
            <w:pPr>
              <w:pStyle w:val="TabelaglavadesnoUMAR"/>
              <w:spacing w:line="24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Z</w:t>
            </w:r>
            <w:r w:rsidR="001D0A90" w:rsidRPr="001D0086">
              <w:rPr>
                <w:rFonts w:ascii="Myriad Pro" w:hAnsi="Myriad Pro"/>
              </w:rPr>
              <w:t>ačeti postopki likvidacije</w:t>
            </w:r>
          </w:p>
        </w:tc>
        <w:tc>
          <w:tcPr>
            <w:tcW w:w="1352" w:type="dxa"/>
            <w:shd w:val="clear" w:color="auto" w:fill="D9D9D9" w:themeFill="background1" w:themeFillShade="D9"/>
          </w:tcPr>
          <w:p w14:paraId="6C2C14E1" w14:textId="3317B242" w:rsidR="001D0A90" w:rsidRPr="001D0086" w:rsidRDefault="00077520" w:rsidP="001F2E58">
            <w:pPr>
              <w:pStyle w:val="TabelaglavadesnoUMAR"/>
              <w:spacing w:line="24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I</w:t>
            </w:r>
            <w:r w:rsidR="001D0A90" w:rsidRPr="001D0086">
              <w:rPr>
                <w:rFonts w:ascii="Myriad Pro" w:hAnsi="Myriad Pro"/>
              </w:rPr>
              <w:t>zbrisi iz registra zaradi  likvidacije</w:t>
            </w:r>
          </w:p>
        </w:tc>
      </w:tr>
      <w:tr w:rsidR="001D0A90" w:rsidRPr="001D0086" w14:paraId="5DB0EF76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tcBorders>
              <w:bottom w:val="single" w:sz="8" w:space="0" w:color="auto"/>
            </w:tcBorders>
            <w:shd w:val="clear" w:color="auto" w:fill="D9D9D9" w:themeFill="background1" w:themeFillShade="D9"/>
            <w:hideMark/>
          </w:tcPr>
          <w:p w14:paraId="4AAE3808" w14:textId="77777777" w:rsidR="001D0A90" w:rsidRPr="001D0086" w:rsidRDefault="001D0A90" w:rsidP="001F2E58">
            <w:pPr>
              <w:pStyle w:val="TabelalevoUMAR"/>
              <w:spacing w:line="240" w:lineRule="auto"/>
              <w:contextualSpacing/>
              <w:rPr>
                <w:rFonts w:ascii="Myriad Pro" w:hAnsi="Myriad Pro"/>
                <w:b/>
              </w:rPr>
            </w:pPr>
            <w:r w:rsidRPr="001D0086">
              <w:rPr>
                <w:rFonts w:ascii="Myriad Pro" w:hAnsi="Myriad Pro"/>
                <w:b/>
              </w:rPr>
              <w:t>1</w:t>
            </w:r>
          </w:p>
        </w:tc>
        <w:tc>
          <w:tcPr>
            <w:tcW w:w="1352" w:type="dxa"/>
            <w:tcBorders>
              <w:bottom w:val="single" w:sz="8" w:space="0" w:color="auto"/>
            </w:tcBorders>
            <w:shd w:val="clear" w:color="auto" w:fill="D9D9D9" w:themeFill="background1" w:themeFillShade="D9"/>
          </w:tcPr>
          <w:p w14:paraId="607F8063" w14:textId="17919B1A" w:rsidR="001D0A90" w:rsidRPr="001D0086" w:rsidRDefault="001D0A90" w:rsidP="001F2E58">
            <w:pPr>
              <w:pStyle w:val="TabeladesnoUMAR"/>
              <w:spacing w:line="24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</w:rPr>
            </w:pPr>
            <w:r w:rsidRPr="001D0086">
              <w:rPr>
                <w:rFonts w:ascii="Myriad Pro" w:hAnsi="Myriad Pro"/>
                <w:b/>
              </w:rPr>
              <w:t>2 (4+6)</w:t>
            </w:r>
          </w:p>
        </w:tc>
        <w:tc>
          <w:tcPr>
            <w:tcW w:w="1352" w:type="dxa"/>
            <w:tcBorders>
              <w:bottom w:val="single" w:sz="8" w:space="0" w:color="auto"/>
            </w:tcBorders>
            <w:shd w:val="clear" w:color="auto" w:fill="D9D9D9" w:themeFill="background1" w:themeFillShade="D9"/>
          </w:tcPr>
          <w:p w14:paraId="166D508D" w14:textId="47F7EBF8" w:rsidR="001D0A90" w:rsidRPr="001D0086" w:rsidRDefault="001D0A90" w:rsidP="001F2E58">
            <w:pPr>
              <w:pStyle w:val="TabeladesnoUMAR"/>
              <w:spacing w:line="24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</w:rPr>
            </w:pPr>
            <w:r w:rsidRPr="001D0086">
              <w:rPr>
                <w:rFonts w:ascii="Myriad Pro" w:hAnsi="Myriad Pro"/>
                <w:b/>
              </w:rPr>
              <w:t>3 (5+7)</w:t>
            </w:r>
          </w:p>
        </w:tc>
        <w:tc>
          <w:tcPr>
            <w:tcW w:w="1352" w:type="dxa"/>
            <w:tcBorders>
              <w:bottom w:val="single" w:sz="8" w:space="0" w:color="auto"/>
            </w:tcBorders>
            <w:shd w:val="clear" w:color="auto" w:fill="D9D9D9" w:themeFill="background1" w:themeFillShade="D9"/>
          </w:tcPr>
          <w:p w14:paraId="7AB7EAFD" w14:textId="0D24536D" w:rsidR="001D0A90" w:rsidRPr="001D0086" w:rsidRDefault="001D0A90" w:rsidP="001F2E58">
            <w:pPr>
              <w:pStyle w:val="TabeladesnoUMAR"/>
              <w:spacing w:line="24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</w:rPr>
            </w:pPr>
            <w:r w:rsidRPr="001D0086">
              <w:rPr>
                <w:rFonts w:ascii="Myriad Pro" w:hAnsi="Myriad Pro"/>
                <w:b/>
              </w:rPr>
              <w:t>4</w:t>
            </w:r>
          </w:p>
        </w:tc>
        <w:tc>
          <w:tcPr>
            <w:tcW w:w="1352" w:type="dxa"/>
            <w:tcBorders>
              <w:bottom w:val="single" w:sz="8" w:space="0" w:color="auto"/>
            </w:tcBorders>
            <w:shd w:val="clear" w:color="auto" w:fill="D9D9D9" w:themeFill="background1" w:themeFillShade="D9"/>
          </w:tcPr>
          <w:p w14:paraId="7CBEEDD5" w14:textId="45A13744" w:rsidR="001D0A90" w:rsidRPr="001D0086" w:rsidRDefault="001D0A90" w:rsidP="001F2E58">
            <w:pPr>
              <w:pStyle w:val="TabeladesnoUMAR"/>
              <w:spacing w:line="24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</w:rPr>
            </w:pPr>
            <w:r w:rsidRPr="001D0086">
              <w:rPr>
                <w:rFonts w:ascii="Myriad Pro" w:hAnsi="Myriad Pro"/>
                <w:b/>
              </w:rPr>
              <w:t>5</w:t>
            </w:r>
          </w:p>
        </w:tc>
        <w:tc>
          <w:tcPr>
            <w:tcW w:w="1352" w:type="dxa"/>
            <w:tcBorders>
              <w:bottom w:val="single" w:sz="8" w:space="0" w:color="auto"/>
            </w:tcBorders>
            <w:shd w:val="clear" w:color="auto" w:fill="D9D9D9" w:themeFill="background1" w:themeFillShade="D9"/>
          </w:tcPr>
          <w:p w14:paraId="43B70362" w14:textId="54D20E28" w:rsidR="001D0A90" w:rsidRPr="001D0086" w:rsidRDefault="001D0A90" w:rsidP="001F2E58">
            <w:pPr>
              <w:pStyle w:val="TabeladesnoUMAR"/>
              <w:spacing w:line="24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</w:rPr>
            </w:pPr>
            <w:r w:rsidRPr="001D0086">
              <w:rPr>
                <w:rFonts w:ascii="Myriad Pro" w:hAnsi="Myriad Pro"/>
                <w:b/>
              </w:rPr>
              <w:t>6</w:t>
            </w:r>
          </w:p>
        </w:tc>
        <w:tc>
          <w:tcPr>
            <w:tcW w:w="1352" w:type="dxa"/>
            <w:tcBorders>
              <w:bottom w:val="single" w:sz="8" w:space="0" w:color="auto"/>
            </w:tcBorders>
            <w:shd w:val="clear" w:color="auto" w:fill="D9D9D9" w:themeFill="background1" w:themeFillShade="D9"/>
          </w:tcPr>
          <w:p w14:paraId="75A88987" w14:textId="1976084C" w:rsidR="001D0A90" w:rsidRPr="001D0086" w:rsidRDefault="001D0A90" w:rsidP="001F2E58">
            <w:pPr>
              <w:pStyle w:val="TabeladesnoUMAR"/>
              <w:spacing w:line="24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/>
              </w:rPr>
            </w:pPr>
            <w:r w:rsidRPr="001D0086">
              <w:rPr>
                <w:rFonts w:ascii="Myriad Pro" w:hAnsi="Myriad Pro"/>
                <w:b/>
              </w:rPr>
              <w:t>7</w:t>
            </w:r>
          </w:p>
        </w:tc>
      </w:tr>
      <w:tr w:rsidR="001D0A90" w:rsidRPr="001D0086" w14:paraId="69E26591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tcBorders>
              <w:top w:val="single" w:sz="8" w:space="0" w:color="auto"/>
            </w:tcBorders>
            <w:shd w:val="clear" w:color="auto" w:fill="auto"/>
            <w:noWrap/>
            <w:hideMark/>
          </w:tcPr>
          <w:p w14:paraId="67DF5F9A" w14:textId="77777777" w:rsidR="001D0A90" w:rsidRPr="001D0086" w:rsidRDefault="001D0A90" w:rsidP="00260FD7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09</w:t>
            </w:r>
          </w:p>
        </w:tc>
        <w:tc>
          <w:tcPr>
            <w:tcW w:w="1352" w:type="dxa"/>
            <w:tcBorders>
              <w:top w:val="single" w:sz="8" w:space="0" w:color="auto"/>
            </w:tcBorders>
          </w:tcPr>
          <w:p w14:paraId="0A7E8655" w14:textId="6029176F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2</w:t>
            </w:r>
          </w:p>
        </w:tc>
        <w:tc>
          <w:tcPr>
            <w:tcW w:w="1352" w:type="dxa"/>
            <w:tcBorders>
              <w:top w:val="single" w:sz="8" w:space="0" w:color="auto"/>
            </w:tcBorders>
          </w:tcPr>
          <w:p w14:paraId="32F41F1B" w14:textId="2374F6A3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66</w:t>
            </w:r>
          </w:p>
        </w:tc>
        <w:tc>
          <w:tcPr>
            <w:tcW w:w="1352" w:type="dxa"/>
            <w:tcBorders>
              <w:top w:val="single" w:sz="8" w:space="0" w:color="auto"/>
            </w:tcBorders>
          </w:tcPr>
          <w:p w14:paraId="5A5A1970" w14:textId="5926819D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63</w:t>
            </w:r>
          </w:p>
        </w:tc>
        <w:tc>
          <w:tcPr>
            <w:tcW w:w="1352" w:type="dxa"/>
            <w:tcBorders>
              <w:top w:val="single" w:sz="8" w:space="0" w:color="auto"/>
            </w:tcBorders>
          </w:tcPr>
          <w:p w14:paraId="4D8EB43B" w14:textId="354738EE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9</w:t>
            </w:r>
          </w:p>
        </w:tc>
        <w:tc>
          <w:tcPr>
            <w:tcW w:w="1352" w:type="dxa"/>
            <w:tcBorders>
              <w:top w:val="single" w:sz="8" w:space="0" w:color="auto"/>
            </w:tcBorders>
          </w:tcPr>
          <w:p w14:paraId="76A50D67" w14:textId="085FD496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9</w:t>
            </w:r>
          </w:p>
        </w:tc>
        <w:tc>
          <w:tcPr>
            <w:tcW w:w="1352" w:type="dxa"/>
            <w:tcBorders>
              <w:top w:val="single" w:sz="8" w:space="0" w:color="auto"/>
            </w:tcBorders>
          </w:tcPr>
          <w:p w14:paraId="2FB2653B" w14:textId="5F6B34F7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7</w:t>
            </w:r>
          </w:p>
        </w:tc>
      </w:tr>
      <w:tr w:rsidR="001D0A90" w:rsidRPr="001D0086" w14:paraId="5CA3218D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2D5F636A" w14:textId="77777777" w:rsidR="001D0A90" w:rsidRPr="001D0086" w:rsidRDefault="001D0A90" w:rsidP="00260FD7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0</w:t>
            </w:r>
          </w:p>
        </w:tc>
        <w:tc>
          <w:tcPr>
            <w:tcW w:w="1352" w:type="dxa"/>
          </w:tcPr>
          <w:p w14:paraId="6EE89723" w14:textId="2EDBC398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78</w:t>
            </w:r>
          </w:p>
        </w:tc>
        <w:tc>
          <w:tcPr>
            <w:tcW w:w="1352" w:type="dxa"/>
          </w:tcPr>
          <w:p w14:paraId="6BFB1C2A" w14:textId="3FEB6C38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7</w:t>
            </w:r>
          </w:p>
        </w:tc>
        <w:tc>
          <w:tcPr>
            <w:tcW w:w="1352" w:type="dxa"/>
          </w:tcPr>
          <w:p w14:paraId="1B745A3E" w14:textId="45A37D8E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9</w:t>
            </w:r>
          </w:p>
        </w:tc>
        <w:tc>
          <w:tcPr>
            <w:tcW w:w="1352" w:type="dxa"/>
          </w:tcPr>
          <w:p w14:paraId="59B6AE0D" w14:textId="2C1488EE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7</w:t>
            </w:r>
          </w:p>
        </w:tc>
        <w:tc>
          <w:tcPr>
            <w:tcW w:w="1352" w:type="dxa"/>
          </w:tcPr>
          <w:p w14:paraId="50400509" w14:textId="2AD5CBDC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9</w:t>
            </w:r>
          </w:p>
        </w:tc>
        <w:tc>
          <w:tcPr>
            <w:tcW w:w="1352" w:type="dxa"/>
          </w:tcPr>
          <w:p w14:paraId="25878FC4" w14:textId="66FA6FA4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</w:t>
            </w:r>
          </w:p>
        </w:tc>
      </w:tr>
      <w:tr w:rsidR="001D0A90" w:rsidRPr="001D0086" w14:paraId="783E568D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794B05C5" w14:textId="77777777" w:rsidR="001D0A90" w:rsidRPr="001D0086" w:rsidRDefault="001D0A90" w:rsidP="00260FD7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1</w:t>
            </w:r>
          </w:p>
        </w:tc>
        <w:tc>
          <w:tcPr>
            <w:tcW w:w="1352" w:type="dxa"/>
          </w:tcPr>
          <w:p w14:paraId="503AE6DC" w14:textId="3099D3AD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06</w:t>
            </w:r>
          </w:p>
        </w:tc>
        <w:tc>
          <w:tcPr>
            <w:tcW w:w="1352" w:type="dxa"/>
          </w:tcPr>
          <w:p w14:paraId="7EB77842" w14:textId="185A594F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1</w:t>
            </w:r>
          </w:p>
        </w:tc>
        <w:tc>
          <w:tcPr>
            <w:tcW w:w="1352" w:type="dxa"/>
          </w:tcPr>
          <w:p w14:paraId="5F8D8338" w14:textId="5D20EDC9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75</w:t>
            </w:r>
          </w:p>
        </w:tc>
        <w:tc>
          <w:tcPr>
            <w:tcW w:w="1352" w:type="dxa"/>
          </w:tcPr>
          <w:p w14:paraId="52EFF64D" w14:textId="534F19CD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9</w:t>
            </w:r>
          </w:p>
        </w:tc>
        <w:tc>
          <w:tcPr>
            <w:tcW w:w="1352" w:type="dxa"/>
          </w:tcPr>
          <w:p w14:paraId="5AC8C495" w14:textId="1C9DA8E3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1</w:t>
            </w:r>
          </w:p>
        </w:tc>
        <w:tc>
          <w:tcPr>
            <w:tcW w:w="1352" w:type="dxa"/>
          </w:tcPr>
          <w:p w14:paraId="10787572" w14:textId="6764D704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2</w:t>
            </w:r>
          </w:p>
        </w:tc>
      </w:tr>
      <w:tr w:rsidR="001D0A90" w:rsidRPr="001D0086" w14:paraId="783C10CD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0A8B4BA6" w14:textId="77777777" w:rsidR="001D0A90" w:rsidRPr="001D0086" w:rsidRDefault="001D0A90" w:rsidP="00260FD7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2</w:t>
            </w:r>
          </w:p>
        </w:tc>
        <w:tc>
          <w:tcPr>
            <w:tcW w:w="1352" w:type="dxa"/>
          </w:tcPr>
          <w:p w14:paraId="3F6D8B36" w14:textId="2299AA64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09</w:t>
            </w:r>
          </w:p>
        </w:tc>
        <w:tc>
          <w:tcPr>
            <w:tcW w:w="1352" w:type="dxa"/>
          </w:tcPr>
          <w:p w14:paraId="68827A58" w14:textId="7C2A946B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62</w:t>
            </w:r>
          </w:p>
        </w:tc>
        <w:tc>
          <w:tcPr>
            <w:tcW w:w="1352" w:type="dxa"/>
          </w:tcPr>
          <w:p w14:paraId="709C791A" w14:textId="088CC1C3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63</w:t>
            </w:r>
          </w:p>
        </w:tc>
        <w:tc>
          <w:tcPr>
            <w:tcW w:w="1352" w:type="dxa"/>
          </w:tcPr>
          <w:p w14:paraId="3DDED34E" w14:textId="1AF2171B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8</w:t>
            </w:r>
          </w:p>
        </w:tc>
        <w:tc>
          <w:tcPr>
            <w:tcW w:w="1352" w:type="dxa"/>
          </w:tcPr>
          <w:p w14:paraId="285D30BA" w14:textId="546D224D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6</w:t>
            </w:r>
          </w:p>
        </w:tc>
        <w:tc>
          <w:tcPr>
            <w:tcW w:w="1352" w:type="dxa"/>
          </w:tcPr>
          <w:p w14:paraId="3B990405" w14:textId="79C9C65A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4</w:t>
            </w:r>
          </w:p>
        </w:tc>
      </w:tr>
      <w:tr w:rsidR="001D0A90" w:rsidRPr="001D0086" w14:paraId="4DFACE97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335D7246" w14:textId="77777777" w:rsidR="001D0A90" w:rsidRPr="001D0086" w:rsidRDefault="001D0A90" w:rsidP="00260FD7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3</w:t>
            </w:r>
          </w:p>
        </w:tc>
        <w:tc>
          <w:tcPr>
            <w:tcW w:w="1352" w:type="dxa"/>
          </w:tcPr>
          <w:p w14:paraId="1BFCB8DC" w14:textId="4CCB577E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12</w:t>
            </w:r>
          </w:p>
        </w:tc>
        <w:tc>
          <w:tcPr>
            <w:tcW w:w="1352" w:type="dxa"/>
          </w:tcPr>
          <w:p w14:paraId="494C81F9" w14:textId="2FE84CB9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75</w:t>
            </w:r>
          </w:p>
        </w:tc>
        <w:tc>
          <w:tcPr>
            <w:tcW w:w="1352" w:type="dxa"/>
          </w:tcPr>
          <w:p w14:paraId="17231430" w14:textId="7DD427C6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60</w:t>
            </w:r>
          </w:p>
        </w:tc>
        <w:tc>
          <w:tcPr>
            <w:tcW w:w="1352" w:type="dxa"/>
          </w:tcPr>
          <w:p w14:paraId="37CA2A0A" w14:textId="4F06DD93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8</w:t>
            </w:r>
          </w:p>
        </w:tc>
        <w:tc>
          <w:tcPr>
            <w:tcW w:w="1352" w:type="dxa"/>
          </w:tcPr>
          <w:p w14:paraId="61BB88BD" w14:textId="556F39FA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2</w:t>
            </w:r>
          </w:p>
        </w:tc>
        <w:tc>
          <w:tcPr>
            <w:tcW w:w="1352" w:type="dxa"/>
          </w:tcPr>
          <w:p w14:paraId="4BA682F5" w14:textId="2710030A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7</w:t>
            </w:r>
          </w:p>
        </w:tc>
      </w:tr>
      <w:tr w:rsidR="001D0A90" w:rsidRPr="001D0086" w14:paraId="0327782A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29D44BAD" w14:textId="77777777" w:rsidR="001D0A90" w:rsidRPr="001D0086" w:rsidRDefault="001D0A90" w:rsidP="00260FD7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4</w:t>
            </w:r>
          </w:p>
        </w:tc>
        <w:tc>
          <w:tcPr>
            <w:tcW w:w="1352" w:type="dxa"/>
          </w:tcPr>
          <w:p w14:paraId="4D068D73" w14:textId="2C515A98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12</w:t>
            </w:r>
          </w:p>
        </w:tc>
        <w:tc>
          <w:tcPr>
            <w:tcW w:w="1352" w:type="dxa"/>
          </w:tcPr>
          <w:p w14:paraId="0F6D5464" w14:textId="480D4964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4</w:t>
            </w:r>
          </w:p>
        </w:tc>
        <w:tc>
          <w:tcPr>
            <w:tcW w:w="1352" w:type="dxa"/>
          </w:tcPr>
          <w:p w14:paraId="704B2B1C" w14:textId="40C568CE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1</w:t>
            </w:r>
          </w:p>
        </w:tc>
        <w:tc>
          <w:tcPr>
            <w:tcW w:w="1352" w:type="dxa"/>
          </w:tcPr>
          <w:p w14:paraId="0EC1C683" w14:textId="70527AC1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1</w:t>
            </w:r>
          </w:p>
        </w:tc>
        <w:tc>
          <w:tcPr>
            <w:tcW w:w="1352" w:type="dxa"/>
          </w:tcPr>
          <w:p w14:paraId="3AE95473" w14:textId="273C28BD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61</w:t>
            </w:r>
          </w:p>
        </w:tc>
        <w:tc>
          <w:tcPr>
            <w:tcW w:w="1352" w:type="dxa"/>
          </w:tcPr>
          <w:p w14:paraId="512B3F47" w14:textId="49F3A06B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3</w:t>
            </w:r>
          </w:p>
        </w:tc>
      </w:tr>
      <w:tr w:rsidR="001D0A90" w:rsidRPr="001D0086" w14:paraId="0E3D531B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1C398FEB" w14:textId="77777777" w:rsidR="001D0A90" w:rsidRPr="001D0086" w:rsidRDefault="001D0A90" w:rsidP="00260FD7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5</w:t>
            </w:r>
          </w:p>
        </w:tc>
        <w:tc>
          <w:tcPr>
            <w:tcW w:w="1352" w:type="dxa"/>
          </w:tcPr>
          <w:p w14:paraId="30FBD5D8" w14:textId="225E06D5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29</w:t>
            </w:r>
          </w:p>
        </w:tc>
        <w:tc>
          <w:tcPr>
            <w:tcW w:w="1352" w:type="dxa"/>
          </w:tcPr>
          <w:p w14:paraId="48478B72" w14:textId="0C38EAAE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19</w:t>
            </w:r>
          </w:p>
        </w:tc>
        <w:tc>
          <w:tcPr>
            <w:tcW w:w="1352" w:type="dxa"/>
          </w:tcPr>
          <w:p w14:paraId="7BBD754B" w14:textId="7E8FCBC1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7</w:t>
            </w:r>
          </w:p>
        </w:tc>
        <w:tc>
          <w:tcPr>
            <w:tcW w:w="1352" w:type="dxa"/>
          </w:tcPr>
          <w:p w14:paraId="2E49B921" w14:textId="6D88B44E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5</w:t>
            </w:r>
          </w:p>
        </w:tc>
        <w:tc>
          <w:tcPr>
            <w:tcW w:w="1352" w:type="dxa"/>
          </w:tcPr>
          <w:p w14:paraId="5D4FFCA1" w14:textId="307A04A8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2</w:t>
            </w:r>
          </w:p>
        </w:tc>
        <w:tc>
          <w:tcPr>
            <w:tcW w:w="1352" w:type="dxa"/>
          </w:tcPr>
          <w:p w14:paraId="0A1978D6" w14:textId="54115F4C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74</w:t>
            </w:r>
          </w:p>
        </w:tc>
      </w:tr>
      <w:tr w:rsidR="001D0A90" w:rsidRPr="001D0086" w14:paraId="6F0AF6D4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61A9F079" w14:textId="77777777" w:rsidR="001D0A90" w:rsidRPr="001D0086" w:rsidRDefault="001D0A90" w:rsidP="00260FD7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6</w:t>
            </w:r>
          </w:p>
        </w:tc>
        <w:tc>
          <w:tcPr>
            <w:tcW w:w="1352" w:type="dxa"/>
          </w:tcPr>
          <w:p w14:paraId="34107B04" w14:textId="3981BE47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84</w:t>
            </w:r>
          </w:p>
        </w:tc>
        <w:tc>
          <w:tcPr>
            <w:tcW w:w="1352" w:type="dxa"/>
          </w:tcPr>
          <w:p w14:paraId="774C19F9" w14:textId="416D7133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02</w:t>
            </w:r>
          </w:p>
        </w:tc>
        <w:tc>
          <w:tcPr>
            <w:tcW w:w="1352" w:type="dxa"/>
          </w:tcPr>
          <w:p w14:paraId="3D8D5746" w14:textId="1E9C8F57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8</w:t>
            </w:r>
          </w:p>
        </w:tc>
        <w:tc>
          <w:tcPr>
            <w:tcW w:w="1352" w:type="dxa"/>
          </w:tcPr>
          <w:p w14:paraId="7259EEF8" w14:textId="7733BFF7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8</w:t>
            </w:r>
          </w:p>
        </w:tc>
        <w:tc>
          <w:tcPr>
            <w:tcW w:w="1352" w:type="dxa"/>
          </w:tcPr>
          <w:p w14:paraId="7F31986D" w14:textId="17584BE3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96</w:t>
            </w:r>
          </w:p>
        </w:tc>
        <w:tc>
          <w:tcPr>
            <w:tcW w:w="1352" w:type="dxa"/>
          </w:tcPr>
          <w:p w14:paraId="737BCA40" w14:textId="3163FF55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64</w:t>
            </w:r>
          </w:p>
        </w:tc>
      </w:tr>
      <w:tr w:rsidR="001D0A90" w:rsidRPr="001D0086" w14:paraId="011A5690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12AC0D58" w14:textId="77777777" w:rsidR="001D0A90" w:rsidRPr="001D0086" w:rsidRDefault="001D0A90" w:rsidP="00260FD7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7</w:t>
            </w:r>
          </w:p>
        </w:tc>
        <w:tc>
          <w:tcPr>
            <w:tcW w:w="1352" w:type="dxa"/>
          </w:tcPr>
          <w:p w14:paraId="0F1B429A" w14:textId="64473EBC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28</w:t>
            </w:r>
          </w:p>
        </w:tc>
        <w:tc>
          <w:tcPr>
            <w:tcW w:w="1352" w:type="dxa"/>
          </w:tcPr>
          <w:p w14:paraId="23D6D7D4" w14:textId="1C3EB0DA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48</w:t>
            </w:r>
          </w:p>
        </w:tc>
        <w:tc>
          <w:tcPr>
            <w:tcW w:w="1352" w:type="dxa"/>
          </w:tcPr>
          <w:p w14:paraId="0422973E" w14:textId="2C136D05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12</w:t>
            </w:r>
          </w:p>
        </w:tc>
        <w:tc>
          <w:tcPr>
            <w:tcW w:w="1352" w:type="dxa"/>
          </w:tcPr>
          <w:p w14:paraId="3E10D3FB" w14:textId="004A19C9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7</w:t>
            </w:r>
          </w:p>
        </w:tc>
        <w:tc>
          <w:tcPr>
            <w:tcW w:w="1352" w:type="dxa"/>
          </w:tcPr>
          <w:p w14:paraId="26A10F57" w14:textId="35CBD3A4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16</w:t>
            </w:r>
          </w:p>
        </w:tc>
        <w:tc>
          <w:tcPr>
            <w:tcW w:w="1352" w:type="dxa"/>
          </w:tcPr>
          <w:p w14:paraId="32ABBA64" w14:textId="67830714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91</w:t>
            </w:r>
          </w:p>
        </w:tc>
      </w:tr>
      <w:tr w:rsidR="001D0A90" w:rsidRPr="001D0086" w14:paraId="3B577989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6A7789AF" w14:textId="77777777" w:rsidR="001D0A90" w:rsidRPr="001D0086" w:rsidRDefault="001D0A90" w:rsidP="00260FD7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8</w:t>
            </w:r>
          </w:p>
        </w:tc>
        <w:tc>
          <w:tcPr>
            <w:tcW w:w="1352" w:type="dxa"/>
          </w:tcPr>
          <w:p w14:paraId="550FC3D0" w14:textId="28B383F3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14</w:t>
            </w:r>
          </w:p>
        </w:tc>
        <w:tc>
          <w:tcPr>
            <w:tcW w:w="1352" w:type="dxa"/>
          </w:tcPr>
          <w:p w14:paraId="58D7E10C" w14:textId="09D9DA85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54</w:t>
            </w:r>
          </w:p>
        </w:tc>
        <w:tc>
          <w:tcPr>
            <w:tcW w:w="1352" w:type="dxa"/>
          </w:tcPr>
          <w:p w14:paraId="6CE16512" w14:textId="05A0E09C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59</w:t>
            </w:r>
          </w:p>
        </w:tc>
        <w:tc>
          <w:tcPr>
            <w:tcW w:w="1352" w:type="dxa"/>
          </w:tcPr>
          <w:p w14:paraId="1DEF49F8" w14:textId="07D56E4F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2</w:t>
            </w:r>
          </w:p>
        </w:tc>
        <w:tc>
          <w:tcPr>
            <w:tcW w:w="1352" w:type="dxa"/>
          </w:tcPr>
          <w:p w14:paraId="7FF56E41" w14:textId="21F57191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55</w:t>
            </w:r>
          </w:p>
        </w:tc>
        <w:tc>
          <w:tcPr>
            <w:tcW w:w="1352" w:type="dxa"/>
          </w:tcPr>
          <w:p w14:paraId="1E7CF88A" w14:textId="6012893D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22</w:t>
            </w:r>
          </w:p>
        </w:tc>
      </w:tr>
      <w:tr w:rsidR="001D0A90" w:rsidRPr="001D0086" w14:paraId="2188F9BD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</w:tcPr>
          <w:p w14:paraId="25DE477A" w14:textId="77777777" w:rsidR="001D0A90" w:rsidRPr="001D0086" w:rsidRDefault="001D0A90" w:rsidP="00260FD7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9</w:t>
            </w:r>
          </w:p>
        </w:tc>
        <w:tc>
          <w:tcPr>
            <w:tcW w:w="1352" w:type="dxa"/>
            <w:noWrap/>
          </w:tcPr>
          <w:p w14:paraId="3678F4A2" w14:textId="4227C087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97</w:t>
            </w:r>
          </w:p>
        </w:tc>
        <w:tc>
          <w:tcPr>
            <w:tcW w:w="1352" w:type="dxa"/>
          </w:tcPr>
          <w:p w14:paraId="594DAF1C" w14:textId="0A11CCF1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51</w:t>
            </w:r>
          </w:p>
        </w:tc>
        <w:tc>
          <w:tcPr>
            <w:tcW w:w="1352" w:type="dxa"/>
          </w:tcPr>
          <w:p w14:paraId="1443B139" w14:textId="67F0017B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59</w:t>
            </w:r>
          </w:p>
        </w:tc>
        <w:tc>
          <w:tcPr>
            <w:tcW w:w="1352" w:type="dxa"/>
          </w:tcPr>
          <w:p w14:paraId="03F28857" w14:textId="7D75B3E8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1</w:t>
            </w:r>
          </w:p>
        </w:tc>
        <w:tc>
          <w:tcPr>
            <w:tcW w:w="1352" w:type="dxa"/>
          </w:tcPr>
          <w:p w14:paraId="0A6520AA" w14:textId="2783BE86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38</w:t>
            </w:r>
          </w:p>
        </w:tc>
        <w:tc>
          <w:tcPr>
            <w:tcW w:w="1352" w:type="dxa"/>
          </w:tcPr>
          <w:p w14:paraId="35949E48" w14:textId="0430DC3F" w:rsidR="001D0A90" w:rsidRPr="001D0086" w:rsidRDefault="001D0A90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00</w:t>
            </w:r>
          </w:p>
        </w:tc>
      </w:tr>
      <w:tr w:rsidR="001D0A90" w:rsidRPr="001D0086" w14:paraId="602A0C12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</w:tcPr>
          <w:p w14:paraId="1EE18960" w14:textId="60185DB8" w:rsidR="001D0A90" w:rsidRPr="001D0086" w:rsidRDefault="001D0A90" w:rsidP="00260FD7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 xml:space="preserve">2020 </w:t>
            </w:r>
          </w:p>
        </w:tc>
        <w:tc>
          <w:tcPr>
            <w:tcW w:w="1352" w:type="dxa"/>
            <w:noWrap/>
          </w:tcPr>
          <w:p w14:paraId="5156E273" w14:textId="0DF956FF" w:rsidR="001D0A90" w:rsidRPr="001D0086" w:rsidRDefault="00104A1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67</w:t>
            </w:r>
          </w:p>
        </w:tc>
        <w:tc>
          <w:tcPr>
            <w:tcW w:w="1352" w:type="dxa"/>
          </w:tcPr>
          <w:p w14:paraId="0D3A3F5B" w14:textId="7CAEC983" w:rsidR="001D0A90" w:rsidRPr="001D0086" w:rsidRDefault="00104A1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67</w:t>
            </w:r>
          </w:p>
        </w:tc>
        <w:tc>
          <w:tcPr>
            <w:tcW w:w="1352" w:type="dxa"/>
          </w:tcPr>
          <w:p w14:paraId="0E9D36EA" w14:textId="3E677460" w:rsidR="001D0A90" w:rsidRPr="001D0086" w:rsidRDefault="00104A1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51</w:t>
            </w:r>
          </w:p>
        </w:tc>
        <w:tc>
          <w:tcPr>
            <w:tcW w:w="1352" w:type="dxa"/>
          </w:tcPr>
          <w:p w14:paraId="405072F8" w14:textId="6A1566B0" w:rsidR="001D0A90" w:rsidRPr="001D0086" w:rsidRDefault="00104A1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6</w:t>
            </w:r>
          </w:p>
        </w:tc>
        <w:tc>
          <w:tcPr>
            <w:tcW w:w="1352" w:type="dxa"/>
          </w:tcPr>
          <w:p w14:paraId="69576444" w14:textId="32DD5EBF" w:rsidR="001D0A90" w:rsidRPr="001D0086" w:rsidRDefault="00104A1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16</w:t>
            </w:r>
          </w:p>
        </w:tc>
        <w:tc>
          <w:tcPr>
            <w:tcW w:w="1352" w:type="dxa"/>
          </w:tcPr>
          <w:p w14:paraId="7706EFCA" w14:textId="16946A63" w:rsidR="001D0A90" w:rsidRPr="001D0086" w:rsidRDefault="00104A1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11</w:t>
            </w:r>
          </w:p>
        </w:tc>
      </w:tr>
      <w:tr w:rsidR="00894788" w:rsidRPr="001D0086" w14:paraId="476A12ED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</w:tcPr>
          <w:p w14:paraId="2A3C2F0F" w14:textId="6B044618" w:rsidR="00894788" w:rsidRPr="001D0086" w:rsidRDefault="00894788" w:rsidP="00894788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21</w:t>
            </w:r>
          </w:p>
        </w:tc>
        <w:tc>
          <w:tcPr>
            <w:tcW w:w="1352" w:type="dxa"/>
            <w:noWrap/>
          </w:tcPr>
          <w:p w14:paraId="61E61895" w14:textId="0ADB42C4" w:rsidR="00894788" w:rsidRPr="001D0086" w:rsidRDefault="0089478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27</w:t>
            </w:r>
          </w:p>
        </w:tc>
        <w:tc>
          <w:tcPr>
            <w:tcW w:w="1352" w:type="dxa"/>
          </w:tcPr>
          <w:p w14:paraId="5349E691" w14:textId="189D0EDB" w:rsidR="00894788" w:rsidRPr="001D0086" w:rsidRDefault="0089478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85</w:t>
            </w:r>
          </w:p>
        </w:tc>
        <w:tc>
          <w:tcPr>
            <w:tcW w:w="1352" w:type="dxa"/>
          </w:tcPr>
          <w:p w14:paraId="551F2BBB" w14:textId="5C4F9D22" w:rsidR="00894788" w:rsidRPr="001D0086" w:rsidRDefault="0089478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02</w:t>
            </w:r>
          </w:p>
        </w:tc>
        <w:tc>
          <w:tcPr>
            <w:tcW w:w="1352" w:type="dxa"/>
          </w:tcPr>
          <w:p w14:paraId="27DD83B8" w14:textId="754BF651" w:rsidR="00894788" w:rsidRPr="001D0086" w:rsidRDefault="0089478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4</w:t>
            </w:r>
          </w:p>
        </w:tc>
        <w:tc>
          <w:tcPr>
            <w:tcW w:w="1352" w:type="dxa"/>
          </w:tcPr>
          <w:p w14:paraId="7812FB10" w14:textId="7E3580E0" w:rsidR="00894788" w:rsidRPr="001D0086" w:rsidRDefault="0089478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25</w:t>
            </w:r>
          </w:p>
        </w:tc>
        <w:tc>
          <w:tcPr>
            <w:tcW w:w="1352" w:type="dxa"/>
          </w:tcPr>
          <w:p w14:paraId="0B36911F" w14:textId="659E1087" w:rsidR="00894788" w:rsidRPr="001D0086" w:rsidRDefault="0089478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31</w:t>
            </w:r>
          </w:p>
        </w:tc>
      </w:tr>
      <w:tr w:rsidR="00894788" w:rsidRPr="001D0086" w14:paraId="5A4500B8" w14:textId="77777777" w:rsidTr="001F2E58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</w:tcPr>
          <w:p w14:paraId="5FB59A56" w14:textId="5B6076DA" w:rsidR="00894788" w:rsidRPr="001D0086" w:rsidRDefault="00894788" w:rsidP="00894788">
            <w:pPr>
              <w:pStyle w:val="TabelalevoUMAR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22</w:t>
            </w:r>
          </w:p>
        </w:tc>
        <w:tc>
          <w:tcPr>
            <w:tcW w:w="1352" w:type="dxa"/>
            <w:noWrap/>
          </w:tcPr>
          <w:p w14:paraId="54EEC14A" w14:textId="1F1CA6C2" w:rsidR="00894788" w:rsidRPr="001D0086" w:rsidRDefault="0089478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8</w:t>
            </w:r>
          </w:p>
        </w:tc>
        <w:tc>
          <w:tcPr>
            <w:tcW w:w="1352" w:type="dxa"/>
          </w:tcPr>
          <w:p w14:paraId="667A0ADF" w14:textId="293612C1" w:rsidR="00894788" w:rsidRPr="001D0086" w:rsidRDefault="0089478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67</w:t>
            </w:r>
          </w:p>
        </w:tc>
        <w:tc>
          <w:tcPr>
            <w:tcW w:w="1352" w:type="dxa"/>
          </w:tcPr>
          <w:p w14:paraId="730008CA" w14:textId="1A7A4B62" w:rsidR="00894788" w:rsidRPr="001D0086" w:rsidRDefault="0089478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6</w:t>
            </w:r>
          </w:p>
        </w:tc>
        <w:tc>
          <w:tcPr>
            <w:tcW w:w="1352" w:type="dxa"/>
          </w:tcPr>
          <w:p w14:paraId="635E3048" w14:textId="60AABD33" w:rsidR="00894788" w:rsidRPr="001D0086" w:rsidRDefault="0089478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7</w:t>
            </w:r>
          </w:p>
        </w:tc>
        <w:tc>
          <w:tcPr>
            <w:tcW w:w="1352" w:type="dxa"/>
          </w:tcPr>
          <w:p w14:paraId="2F6F2096" w14:textId="11293C20" w:rsidR="00894788" w:rsidRPr="001D0086" w:rsidRDefault="0089478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22</w:t>
            </w:r>
          </w:p>
        </w:tc>
        <w:tc>
          <w:tcPr>
            <w:tcW w:w="1352" w:type="dxa"/>
          </w:tcPr>
          <w:p w14:paraId="5541D995" w14:textId="75F44EFE" w:rsidR="00894788" w:rsidRPr="001D0086" w:rsidRDefault="00894788" w:rsidP="001F2E58">
            <w:pPr>
              <w:pStyle w:val="TabeladesnoUMA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10</w:t>
            </w:r>
          </w:p>
        </w:tc>
      </w:tr>
    </w:tbl>
    <w:p w14:paraId="69C4B769" w14:textId="277EE15A" w:rsidR="001D0A90" w:rsidRPr="001D0086" w:rsidRDefault="001D0A90" w:rsidP="00DB3C83">
      <w:pPr>
        <w:pStyle w:val="VirUMAR"/>
      </w:pPr>
      <w:r w:rsidRPr="001D0086">
        <w:t>Vir:</w:t>
      </w:r>
      <w:r w:rsidR="00DB3C83" w:rsidRPr="001D0086">
        <w:t xml:space="preserve"> AJPES, </w:t>
      </w:r>
      <w:r w:rsidRPr="001D0086">
        <w:t>Poslovni register Slovenije</w:t>
      </w:r>
      <w:r w:rsidR="00DB3C83" w:rsidRPr="001D0086">
        <w:t>.</w:t>
      </w:r>
    </w:p>
    <w:p w14:paraId="731FE3C3" w14:textId="77777777" w:rsidR="00BF61B8" w:rsidRDefault="00BF61B8" w:rsidP="00B8508B">
      <w:pPr>
        <w:pStyle w:val="Caption"/>
      </w:pPr>
    </w:p>
    <w:p w14:paraId="19374926" w14:textId="77777777" w:rsidR="00BF61B8" w:rsidRPr="00BF61B8" w:rsidRDefault="00BF61B8" w:rsidP="00BF61B8">
      <w:pPr>
        <w:pStyle w:val="BesediloUMAR"/>
      </w:pPr>
    </w:p>
    <w:p w14:paraId="3F0E94AB" w14:textId="24087291" w:rsidR="00931E94" w:rsidRPr="001D0086" w:rsidRDefault="00931E94" w:rsidP="00B8508B">
      <w:pPr>
        <w:pStyle w:val="Caption"/>
      </w:pPr>
      <w:r w:rsidRPr="001D0086">
        <w:lastRenderedPageBreak/>
        <w:t xml:space="preserve">Tabela </w:t>
      </w:r>
      <w:r w:rsidR="00435691" w:rsidRPr="001D0086">
        <w:t>7</w:t>
      </w:r>
      <w:r w:rsidRPr="001D0086">
        <w:t>: Število začetih stečajnih postopkov nad gospodarskimi družbami po dejavnostih</w:t>
      </w:r>
      <w:r w:rsidR="00077520" w:rsidRPr="001D0086">
        <w:t>, 2009</w:t>
      </w:r>
      <w:r w:rsidR="004867E8" w:rsidRPr="001D0086">
        <w:t>–</w:t>
      </w:r>
      <w:r w:rsidR="00077520" w:rsidRPr="001D0086">
        <w:t>202</w:t>
      </w:r>
      <w:r w:rsidR="00784FF2" w:rsidRPr="001D0086">
        <w:t>2</w:t>
      </w:r>
    </w:p>
    <w:tbl>
      <w:tblPr>
        <w:tblStyle w:val="TableGridLight"/>
        <w:tblW w:w="0" w:type="auto"/>
        <w:tblCellMar>
          <w:left w:w="0" w:type="dxa"/>
        </w:tblCellMar>
        <w:tblLook w:val="04A0" w:firstRow="1" w:lastRow="0" w:firstColumn="1" w:lastColumn="0" w:noHBand="0" w:noVBand="1"/>
      </w:tblPr>
      <w:tblGrid>
        <w:gridCol w:w="709"/>
        <w:gridCol w:w="597"/>
        <w:gridCol w:w="597"/>
        <w:gridCol w:w="597"/>
        <w:gridCol w:w="597"/>
        <w:gridCol w:w="598"/>
        <w:gridCol w:w="597"/>
        <w:gridCol w:w="597"/>
        <w:gridCol w:w="597"/>
        <w:gridCol w:w="597"/>
        <w:gridCol w:w="598"/>
        <w:gridCol w:w="597"/>
        <w:gridCol w:w="597"/>
        <w:gridCol w:w="597"/>
        <w:gridCol w:w="598"/>
      </w:tblGrid>
      <w:tr w:rsidR="00784FF2" w:rsidRPr="001D0086" w14:paraId="59F9A696" w14:textId="211EEFEE" w:rsidTr="001F2E5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tcBorders>
              <w:bottom w:val="single" w:sz="8" w:space="0" w:color="auto"/>
            </w:tcBorders>
          </w:tcPr>
          <w:p w14:paraId="14E78804" w14:textId="77777777" w:rsidR="00784FF2" w:rsidRPr="001D0086" w:rsidRDefault="00784FF2" w:rsidP="0089266B">
            <w:pPr>
              <w:pStyle w:val="BesediloUMAR"/>
              <w:jc w:val="center"/>
              <w:rPr>
                <w:rFonts w:ascii="Myriad Pro" w:hAnsi="Myriad Pro"/>
                <w:b/>
              </w:rPr>
            </w:pPr>
            <w:bookmarkStart w:id="18" w:name="_Hlk47947646"/>
          </w:p>
        </w:tc>
        <w:tc>
          <w:tcPr>
            <w:tcW w:w="597" w:type="dxa"/>
            <w:tcBorders>
              <w:bottom w:val="single" w:sz="8" w:space="0" w:color="auto"/>
            </w:tcBorders>
          </w:tcPr>
          <w:p w14:paraId="474DF519" w14:textId="77777777" w:rsidR="00784FF2" w:rsidRPr="001D0086" w:rsidRDefault="00784FF2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09</w:t>
            </w:r>
          </w:p>
        </w:tc>
        <w:tc>
          <w:tcPr>
            <w:tcW w:w="597" w:type="dxa"/>
            <w:tcBorders>
              <w:bottom w:val="single" w:sz="8" w:space="0" w:color="auto"/>
            </w:tcBorders>
          </w:tcPr>
          <w:p w14:paraId="14C0AD8E" w14:textId="77777777" w:rsidR="00784FF2" w:rsidRPr="001D0086" w:rsidRDefault="00784FF2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0</w:t>
            </w:r>
          </w:p>
        </w:tc>
        <w:tc>
          <w:tcPr>
            <w:tcW w:w="597" w:type="dxa"/>
            <w:tcBorders>
              <w:bottom w:val="single" w:sz="8" w:space="0" w:color="auto"/>
            </w:tcBorders>
          </w:tcPr>
          <w:p w14:paraId="3ECEE286" w14:textId="77777777" w:rsidR="00784FF2" w:rsidRPr="001D0086" w:rsidRDefault="00784FF2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1</w:t>
            </w:r>
          </w:p>
        </w:tc>
        <w:tc>
          <w:tcPr>
            <w:tcW w:w="597" w:type="dxa"/>
            <w:tcBorders>
              <w:bottom w:val="single" w:sz="8" w:space="0" w:color="auto"/>
            </w:tcBorders>
          </w:tcPr>
          <w:p w14:paraId="21D50287" w14:textId="77777777" w:rsidR="00784FF2" w:rsidRPr="001D0086" w:rsidRDefault="00784FF2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2</w:t>
            </w:r>
          </w:p>
        </w:tc>
        <w:tc>
          <w:tcPr>
            <w:tcW w:w="598" w:type="dxa"/>
            <w:tcBorders>
              <w:bottom w:val="single" w:sz="8" w:space="0" w:color="auto"/>
            </w:tcBorders>
          </w:tcPr>
          <w:p w14:paraId="03CEB257" w14:textId="77777777" w:rsidR="00784FF2" w:rsidRPr="001D0086" w:rsidRDefault="00784FF2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3</w:t>
            </w:r>
          </w:p>
        </w:tc>
        <w:tc>
          <w:tcPr>
            <w:tcW w:w="597" w:type="dxa"/>
            <w:tcBorders>
              <w:bottom w:val="single" w:sz="8" w:space="0" w:color="auto"/>
            </w:tcBorders>
          </w:tcPr>
          <w:p w14:paraId="2B9C570C" w14:textId="77777777" w:rsidR="00784FF2" w:rsidRPr="001D0086" w:rsidRDefault="00784FF2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4</w:t>
            </w:r>
          </w:p>
        </w:tc>
        <w:tc>
          <w:tcPr>
            <w:tcW w:w="597" w:type="dxa"/>
            <w:tcBorders>
              <w:bottom w:val="single" w:sz="8" w:space="0" w:color="auto"/>
            </w:tcBorders>
          </w:tcPr>
          <w:p w14:paraId="27C43DFA" w14:textId="77777777" w:rsidR="00784FF2" w:rsidRPr="001D0086" w:rsidRDefault="00784FF2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5</w:t>
            </w:r>
          </w:p>
        </w:tc>
        <w:tc>
          <w:tcPr>
            <w:tcW w:w="597" w:type="dxa"/>
            <w:tcBorders>
              <w:bottom w:val="single" w:sz="8" w:space="0" w:color="auto"/>
            </w:tcBorders>
          </w:tcPr>
          <w:p w14:paraId="2E8A78C3" w14:textId="77777777" w:rsidR="00784FF2" w:rsidRPr="001D0086" w:rsidRDefault="00784FF2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6</w:t>
            </w:r>
          </w:p>
        </w:tc>
        <w:tc>
          <w:tcPr>
            <w:tcW w:w="597" w:type="dxa"/>
            <w:tcBorders>
              <w:bottom w:val="single" w:sz="8" w:space="0" w:color="auto"/>
            </w:tcBorders>
          </w:tcPr>
          <w:p w14:paraId="11479B9F" w14:textId="77777777" w:rsidR="00784FF2" w:rsidRPr="001D0086" w:rsidRDefault="00784FF2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7</w:t>
            </w:r>
          </w:p>
        </w:tc>
        <w:tc>
          <w:tcPr>
            <w:tcW w:w="598" w:type="dxa"/>
            <w:tcBorders>
              <w:bottom w:val="single" w:sz="8" w:space="0" w:color="auto"/>
            </w:tcBorders>
          </w:tcPr>
          <w:p w14:paraId="0329E0E2" w14:textId="77777777" w:rsidR="00784FF2" w:rsidRPr="001D0086" w:rsidRDefault="00784FF2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8</w:t>
            </w:r>
          </w:p>
        </w:tc>
        <w:tc>
          <w:tcPr>
            <w:tcW w:w="597" w:type="dxa"/>
            <w:tcBorders>
              <w:bottom w:val="single" w:sz="8" w:space="0" w:color="auto"/>
            </w:tcBorders>
          </w:tcPr>
          <w:p w14:paraId="78A4E177" w14:textId="77777777" w:rsidR="00784FF2" w:rsidRPr="001D0086" w:rsidRDefault="00784FF2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9</w:t>
            </w:r>
          </w:p>
        </w:tc>
        <w:tc>
          <w:tcPr>
            <w:tcW w:w="597" w:type="dxa"/>
            <w:tcBorders>
              <w:bottom w:val="single" w:sz="8" w:space="0" w:color="auto"/>
            </w:tcBorders>
          </w:tcPr>
          <w:p w14:paraId="686A883E" w14:textId="2C104B21" w:rsidR="00784FF2" w:rsidRPr="001D0086" w:rsidRDefault="00784FF2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20</w:t>
            </w:r>
          </w:p>
        </w:tc>
        <w:tc>
          <w:tcPr>
            <w:tcW w:w="597" w:type="dxa"/>
            <w:tcBorders>
              <w:bottom w:val="single" w:sz="8" w:space="0" w:color="auto"/>
            </w:tcBorders>
          </w:tcPr>
          <w:p w14:paraId="6735F2F2" w14:textId="02BF3870" w:rsidR="00784FF2" w:rsidRPr="001D0086" w:rsidRDefault="00784FF2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21</w:t>
            </w:r>
          </w:p>
        </w:tc>
        <w:tc>
          <w:tcPr>
            <w:tcW w:w="598" w:type="dxa"/>
            <w:tcBorders>
              <w:bottom w:val="single" w:sz="8" w:space="0" w:color="auto"/>
            </w:tcBorders>
          </w:tcPr>
          <w:p w14:paraId="3AE7416C" w14:textId="206B83D6" w:rsidR="00784FF2" w:rsidRPr="001D0086" w:rsidRDefault="00784FF2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22</w:t>
            </w:r>
          </w:p>
        </w:tc>
      </w:tr>
      <w:tr w:rsidR="00DC7FAB" w:rsidRPr="001D0086" w14:paraId="3C683250" w14:textId="54C59C68" w:rsidTr="001F2E58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tcBorders>
              <w:top w:val="single" w:sz="8" w:space="0" w:color="auto"/>
            </w:tcBorders>
            <w:shd w:val="clear" w:color="auto" w:fill="auto"/>
          </w:tcPr>
          <w:p w14:paraId="5978B031" w14:textId="77777777" w:rsidR="00DC7FAB" w:rsidRPr="001D0086" w:rsidRDefault="00DC7FAB" w:rsidP="004B3A36">
            <w:pPr>
              <w:pStyle w:val="TabelalevoUMAR"/>
              <w:spacing w:before="0" w:after="0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A</w:t>
            </w:r>
          </w:p>
        </w:tc>
        <w:tc>
          <w:tcPr>
            <w:tcW w:w="597" w:type="dxa"/>
            <w:tcBorders>
              <w:top w:val="single" w:sz="8" w:space="0" w:color="auto"/>
            </w:tcBorders>
          </w:tcPr>
          <w:p w14:paraId="1CB24863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</w:t>
            </w:r>
          </w:p>
        </w:tc>
        <w:tc>
          <w:tcPr>
            <w:tcW w:w="597" w:type="dxa"/>
            <w:tcBorders>
              <w:top w:val="single" w:sz="8" w:space="0" w:color="auto"/>
            </w:tcBorders>
          </w:tcPr>
          <w:p w14:paraId="7E8FC4C5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</w:t>
            </w:r>
          </w:p>
        </w:tc>
        <w:tc>
          <w:tcPr>
            <w:tcW w:w="597" w:type="dxa"/>
            <w:tcBorders>
              <w:top w:val="single" w:sz="8" w:space="0" w:color="auto"/>
            </w:tcBorders>
          </w:tcPr>
          <w:p w14:paraId="6C7CAC5B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7" w:type="dxa"/>
            <w:tcBorders>
              <w:top w:val="single" w:sz="8" w:space="0" w:color="auto"/>
            </w:tcBorders>
          </w:tcPr>
          <w:p w14:paraId="05ED0364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8" w:type="dxa"/>
            <w:tcBorders>
              <w:top w:val="single" w:sz="8" w:space="0" w:color="auto"/>
            </w:tcBorders>
          </w:tcPr>
          <w:p w14:paraId="70A7CF31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</w:t>
            </w:r>
          </w:p>
        </w:tc>
        <w:tc>
          <w:tcPr>
            <w:tcW w:w="597" w:type="dxa"/>
            <w:tcBorders>
              <w:top w:val="single" w:sz="8" w:space="0" w:color="auto"/>
            </w:tcBorders>
          </w:tcPr>
          <w:p w14:paraId="70C49005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</w:p>
        </w:tc>
        <w:tc>
          <w:tcPr>
            <w:tcW w:w="597" w:type="dxa"/>
            <w:tcBorders>
              <w:top w:val="single" w:sz="8" w:space="0" w:color="auto"/>
            </w:tcBorders>
          </w:tcPr>
          <w:p w14:paraId="3FD60E85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0</w:t>
            </w:r>
          </w:p>
        </w:tc>
        <w:tc>
          <w:tcPr>
            <w:tcW w:w="597" w:type="dxa"/>
            <w:tcBorders>
              <w:top w:val="single" w:sz="8" w:space="0" w:color="auto"/>
            </w:tcBorders>
          </w:tcPr>
          <w:p w14:paraId="11F7E427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9</w:t>
            </w:r>
          </w:p>
        </w:tc>
        <w:tc>
          <w:tcPr>
            <w:tcW w:w="597" w:type="dxa"/>
            <w:tcBorders>
              <w:top w:val="single" w:sz="8" w:space="0" w:color="auto"/>
            </w:tcBorders>
          </w:tcPr>
          <w:p w14:paraId="6DF86BDB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7</w:t>
            </w:r>
          </w:p>
        </w:tc>
        <w:tc>
          <w:tcPr>
            <w:tcW w:w="598" w:type="dxa"/>
            <w:tcBorders>
              <w:top w:val="single" w:sz="8" w:space="0" w:color="auto"/>
            </w:tcBorders>
          </w:tcPr>
          <w:p w14:paraId="6E4E9988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1</w:t>
            </w:r>
          </w:p>
        </w:tc>
        <w:tc>
          <w:tcPr>
            <w:tcW w:w="597" w:type="dxa"/>
            <w:tcBorders>
              <w:top w:val="single" w:sz="8" w:space="0" w:color="auto"/>
            </w:tcBorders>
          </w:tcPr>
          <w:p w14:paraId="5864E2AD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</w:t>
            </w:r>
          </w:p>
        </w:tc>
        <w:tc>
          <w:tcPr>
            <w:tcW w:w="597" w:type="dxa"/>
            <w:tcBorders>
              <w:top w:val="single" w:sz="8" w:space="0" w:color="auto"/>
            </w:tcBorders>
          </w:tcPr>
          <w:p w14:paraId="3158F2D2" w14:textId="61C1AE56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</w:t>
            </w:r>
          </w:p>
        </w:tc>
        <w:tc>
          <w:tcPr>
            <w:tcW w:w="597" w:type="dxa"/>
            <w:tcBorders>
              <w:top w:val="single" w:sz="8" w:space="0" w:color="auto"/>
            </w:tcBorders>
          </w:tcPr>
          <w:p w14:paraId="347364D5" w14:textId="5705B60E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</w:t>
            </w:r>
          </w:p>
        </w:tc>
        <w:tc>
          <w:tcPr>
            <w:tcW w:w="598" w:type="dxa"/>
            <w:tcBorders>
              <w:top w:val="single" w:sz="8" w:space="0" w:color="auto"/>
            </w:tcBorders>
          </w:tcPr>
          <w:p w14:paraId="3C0E2942" w14:textId="4E036D84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</w:t>
            </w:r>
          </w:p>
        </w:tc>
      </w:tr>
      <w:tr w:rsidR="00DC7FAB" w:rsidRPr="001D0086" w14:paraId="330BBE05" w14:textId="06519CE6" w:rsidTr="001F2E58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045F009B" w14:textId="77777777" w:rsidR="00DC7FAB" w:rsidRPr="001D0086" w:rsidRDefault="00DC7FAB" w:rsidP="004B3A36">
            <w:pPr>
              <w:pStyle w:val="TabelalevoUMAR"/>
              <w:spacing w:before="0" w:after="0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B</w:t>
            </w:r>
          </w:p>
        </w:tc>
        <w:tc>
          <w:tcPr>
            <w:tcW w:w="597" w:type="dxa"/>
          </w:tcPr>
          <w:p w14:paraId="5E5625AE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29F0774D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091D9ED1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7" w:type="dxa"/>
          </w:tcPr>
          <w:p w14:paraId="5062633C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</w:p>
        </w:tc>
        <w:tc>
          <w:tcPr>
            <w:tcW w:w="598" w:type="dxa"/>
          </w:tcPr>
          <w:p w14:paraId="6985CE2F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4D43D5AA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7" w:type="dxa"/>
          </w:tcPr>
          <w:p w14:paraId="3E68A683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7" w:type="dxa"/>
          </w:tcPr>
          <w:p w14:paraId="4FC8BB91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7" w:type="dxa"/>
          </w:tcPr>
          <w:p w14:paraId="62D08A8E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8" w:type="dxa"/>
          </w:tcPr>
          <w:p w14:paraId="75606477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</w:p>
        </w:tc>
        <w:tc>
          <w:tcPr>
            <w:tcW w:w="597" w:type="dxa"/>
          </w:tcPr>
          <w:p w14:paraId="0DFB253D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7" w:type="dxa"/>
          </w:tcPr>
          <w:p w14:paraId="76D0604F" w14:textId="5E49FA1F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1BBC42BE" w14:textId="112619FF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8" w:type="dxa"/>
          </w:tcPr>
          <w:p w14:paraId="03FCE7D1" w14:textId="748D3971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</w:tr>
      <w:tr w:rsidR="00DC7FAB" w:rsidRPr="001D0086" w14:paraId="12EC904C" w14:textId="1856029D" w:rsidTr="001F2E58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6485A174" w14:textId="77777777" w:rsidR="00DC7FAB" w:rsidRPr="001D0086" w:rsidRDefault="00DC7FAB" w:rsidP="004B3A36">
            <w:pPr>
              <w:pStyle w:val="TabelalevoUMAR"/>
              <w:spacing w:before="0" w:after="0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C</w:t>
            </w:r>
          </w:p>
        </w:tc>
        <w:tc>
          <w:tcPr>
            <w:tcW w:w="597" w:type="dxa"/>
          </w:tcPr>
          <w:p w14:paraId="268FDD28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62</w:t>
            </w:r>
          </w:p>
        </w:tc>
        <w:tc>
          <w:tcPr>
            <w:tcW w:w="597" w:type="dxa"/>
          </w:tcPr>
          <w:p w14:paraId="78241ED2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7</w:t>
            </w:r>
          </w:p>
        </w:tc>
        <w:tc>
          <w:tcPr>
            <w:tcW w:w="597" w:type="dxa"/>
          </w:tcPr>
          <w:p w14:paraId="1CBF4F95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94</w:t>
            </w:r>
          </w:p>
        </w:tc>
        <w:tc>
          <w:tcPr>
            <w:tcW w:w="597" w:type="dxa"/>
          </w:tcPr>
          <w:p w14:paraId="725CD32E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77</w:t>
            </w:r>
          </w:p>
        </w:tc>
        <w:tc>
          <w:tcPr>
            <w:tcW w:w="598" w:type="dxa"/>
          </w:tcPr>
          <w:p w14:paraId="6E1E738F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18</w:t>
            </w:r>
          </w:p>
        </w:tc>
        <w:tc>
          <w:tcPr>
            <w:tcW w:w="597" w:type="dxa"/>
          </w:tcPr>
          <w:p w14:paraId="21442BDD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46</w:t>
            </w:r>
          </w:p>
        </w:tc>
        <w:tc>
          <w:tcPr>
            <w:tcW w:w="597" w:type="dxa"/>
          </w:tcPr>
          <w:p w14:paraId="4F537AF3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15</w:t>
            </w:r>
          </w:p>
        </w:tc>
        <w:tc>
          <w:tcPr>
            <w:tcW w:w="597" w:type="dxa"/>
          </w:tcPr>
          <w:p w14:paraId="50A0A8EC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32</w:t>
            </w:r>
          </w:p>
        </w:tc>
        <w:tc>
          <w:tcPr>
            <w:tcW w:w="597" w:type="dxa"/>
          </w:tcPr>
          <w:p w14:paraId="3E7D4E1C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38</w:t>
            </w:r>
          </w:p>
        </w:tc>
        <w:tc>
          <w:tcPr>
            <w:tcW w:w="598" w:type="dxa"/>
          </w:tcPr>
          <w:p w14:paraId="682A62FC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43</w:t>
            </w:r>
          </w:p>
        </w:tc>
        <w:tc>
          <w:tcPr>
            <w:tcW w:w="597" w:type="dxa"/>
          </w:tcPr>
          <w:p w14:paraId="3D243D15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07</w:t>
            </w:r>
          </w:p>
        </w:tc>
        <w:tc>
          <w:tcPr>
            <w:tcW w:w="597" w:type="dxa"/>
          </w:tcPr>
          <w:p w14:paraId="324818CF" w14:textId="570D7225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9</w:t>
            </w:r>
          </w:p>
        </w:tc>
        <w:tc>
          <w:tcPr>
            <w:tcW w:w="597" w:type="dxa"/>
          </w:tcPr>
          <w:p w14:paraId="17CD86AC" w14:textId="7DBFF61E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92</w:t>
            </w:r>
          </w:p>
        </w:tc>
        <w:tc>
          <w:tcPr>
            <w:tcW w:w="598" w:type="dxa"/>
          </w:tcPr>
          <w:p w14:paraId="36AEF1AA" w14:textId="68E191BE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66</w:t>
            </w:r>
          </w:p>
        </w:tc>
      </w:tr>
      <w:tr w:rsidR="00DC7FAB" w:rsidRPr="001D0086" w14:paraId="3A6EA714" w14:textId="7079DC2C" w:rsidTr="001F2E58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186877F2" w14:textId="77777777" w:rsidR="00DC7FAB" w:rsidRPr="001D0086" w:rsidRDefault="00DC7FAB" w:rsidP="004B3A36">
            <w:pPr>
              <w:pStyle w:val="TabelalevoUMAR"/>
              <w:spacing w:before="0" w:after="0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D</w:t>
            </w:r>
          </w:p>
        </w:tc>
        <w:tc>
          <w:tcPr>
            <w:tcW w:w="597" w:type="dxa"/>
          </w:tcPr>
          <w:p w14:paraId="5735CC8C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45F4ECCD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602D5B6C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7" w:type="dxa"/>
          </w:tcPr>
          <w:p w14:paraId="47192E1A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</w:t>
            </w:r>
          </w:p>
        </w:tc>
        <w:tc>
          <w:tcPr>
            <w:tcW w:w="598" w:type="dxa"/>
          </w:tcPr>
          <w:p w14:paraId="2C0A7C8E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</w:t>
            </w:r>
          </w:p>
        </w:tc>
        <w:tc>
          <w:tcPr>
            <w:tcW w:w="597" w:type="dxa"/>
          </w:tcPr>
          <w:p w14:paraId="295916A6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</w:t>
            </w:r>
          </w:p>
        </w:tc>
        <w:tc>
          <w:tcPr>
            <w:tcW w:w="597" w:type="dxa"/>
          </w:tcPr>
          <w:p w14:paraId="59C6A795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9</w:t>
            </w:r>
          </w:p>
        </w:tc>
        <w:tc>
          <w:tcPr>
            <w:tcW w:w="597" w:type="dxa"/>
          </w:tcPr>
          <w:p w14:paraId="3517F1B2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</w:t>
            </w:r>
          </w:p>
        </w:tc>
        <w:tc>
          <w:tcPr>
            <w:tcW w:w="597" w:type="dxa"/>
          </w:tcPr>
          <w:p w14:paraId="72A00916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7</w:t>
            </w:r>
          </w:p>
        </w:tc>
        <w:tc>
          <w:tcPr>
            <w:tcW w:w="598" w:type="dxa"/>
          </w:tcPr>
          <w:p w14:paraId="00897F84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6</w:t>
            </w:r>
          </w:p>
        </w:tc>
        <w:tc>
          <w:tcPr>
            <w:tcW w:w="597" w:type="dxa"/>
          </w:tcPr>
          <w:p w14:paraId="35ED9B6F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</w:t>
            </w:r>
          </w:p>
        </w:tc>
        <w:tc>
          <w:tcPr>
            <w:tcW w:w="597" w:type="dxa"/>
          </w:tcPr>
          <w:p w14:paraId="7770B8CE" w14:textId="39E0CB16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</w:p>
        </w:tc>
        <w:tc>
          <w:tcPr>
            <w:tcW w:w="597" w:type="dxa"/>
          </w:tcPr>
          <w:p w14:paraId="18C927DD" w14:textId="4851DCBA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7</w:t>
            </w:r>
          </w:p>
        </w:tc>
        <w:tc>
          <w:tcPr>
            <w:tcW w:w="598" w:type="dxa"/>
          </w:tcPr>
          <w:p w14:paraId="0E0086E3" w14:textId="30A1233B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</w:t>
            </w:r>
          </w:p>
        </w:tc>
      </w:tr>
      <w:tr w:rsidR="00DC7FAB" w:rsidRPr="001D0086" w14:paraId="35097634" w14:textId="45437287" w:rsidTr="001F2E58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420C8800" w14:textId="77777777" w:rsidR="00DC7FAB" w:rsidRPr="001D0086" w:rsidRDefault="00DC7FAB" w:rsidP="004B3A36">
            <w:pPr>
              <w:pStyle w:val="TabelalevoUMAR"/>
              <w:spacing w:before="0" w:after="0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E</w:t>
            </w:r>
          </w:p>
        </w:tc>
        <w:tc>
          <w:tcPr>
            <w:tcW w:w="597" w:type="dxa"/>
          </w:tcPr>
          <w:p w14:paraId="6CA2B763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</w:t>
            </w:r>
          </w:p>
        </w:tc>
        <w:tc>
          <w:tcPr>
            <w:tcW w:w="597" w:type="dxa"/>
          </w:tcPr>
          <w:p w14:paraId="396232BF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</w:p>
        </w:tc>
        <w:tc>
          <w:tcPr>
            <w:tcW w:w="597" w:type="dxa"/>
          </w:tcPr>
          <w:p w14:paraId="0741A4E1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</w:p>
        </w:tc>
        <w:tc>
          <w:tcPr>
            <w:tcW w:w="597" w:type="dxa"/>
          </w:tcPr>
          <w:p w14:paraId="7C5EF6E5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</w:p>
        </w:tc>
        <w:tc>
          <w:tcPr>
            <w:tcW w:w="598" w:type="dxa"/>
          </w:tcPr>
          <w:p w14:paraId="6232A101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</w:t>
            </w:r>
          </w:p>
        </w:tc>
        <w:tc>
          <w:tcPr>
            <w:tcW w:w="597" w:type="dxa"/>
          </w:tcPr>
          <w:p w14:paraId="4B57A045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</w:p>
        </w:tc>
        <w:tc>
          <w:tcPr>
            <w:tcW w:w="597" w:type="dxa"/>
          </w:tcPr>
          <w:p w14:paraId="7BAC4909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6</w:t>
            </w:r>
          </w:p>
        </w:tc>
        <w:tc>
          <w:tcPr>
            <w:tcW w:w="597" w:type="dxa"/>
          </w:tcPr>
          <w:p w14:paraId="1B7AD389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0</w:t>
            </w:r>
          </w:p>
        </w:tc>
        <w:tc>
          <w:tcPr>
            <w:tcW w:w="597" w:type="dxa"/>
          </w:tcPr>
          <w:p w14:paraId="5211EC96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2</w:t>
            </w:r>
          </w:p>
        </w:tc>
        <w:tc>
          <w:tcPr>
            <w:tcW w:w="598" w:type="dxa"/>
          </w:tcPr>
          <w:p w14:paraId="14AE0AB7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3</w:t>
            </w:r>
          </w:p>
        </w:tc>
        <w:tc>
          <w:tcPr>
            <w:tcW w:w="597" w:type="dxa"/>
          </w:tcPr>
          <w:p w14:paraId="73DDC83F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4</w:t>
            </w:r>
          </w:p>
        </w:tc>
        <w:tc>
          <w:tcPr>
            <w:tcW w:w="597" w:type="dxa"/>
          </w:tcPr>
          <w:p w14:paraId="1E581AD1" w14:textId="7FDBD611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7</w:t>
            </w:r>
          </w:p>
        </w:tc>
        <w:tc>
          <w:tcPr>
            <w:tcW w:w="597" w:type="dxa"/>
          </w:tcPr>
          <w:p w14:paraId="5A55C214" w14:textId="078DA0EB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</w:t>
            </w:r>
          </w:p>
        </w:tc>
        <w:tc>
          <w:tcPr>
            <w:tcW w:w="598" w:type="dxa"/>
          </w:tcPr>
          <w:p w14:paraId="478D8A7F" w14:textId="30D155EB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</w:p>
        </w:tc>
      </w:tr>
      <w:tr w:rsidR="00DC7FAB" w:rsidRPr="001D0086" w14:paraId="6F3C336A" w14:textId="1C0701BB" w:rsidTr="001F2E58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47087E29" w14:textId="77777777" w:rsidR="00DC7FAB" w:rsidRPr="001D0086" w:rsidRDefault="00DC7FAB" w:rsidP="004B3A36">
            <w:pPr>
              <w:pStyle w:val="TabelalevoUMAR"/>
              <w:spacing w:before="0" w:after="0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F</w:t>
            </w:r>
          </w:p>
        </w:tc>
        <w:tc>
          <w:tcPr>
            <w:tcW w:w="597" w:type="dxa"/>
          </w:tcPr>
          <w:p w14:paraId="4DC5055E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9</w:t>
            </w:r>
          </w:p>
        </w:tc>
        <w:tc>
          <w:tcPr>
            <w:tcW w:w="597" w:type="dxa"/>
          </w:tcPr>
          <w:p w14:paraId="1A6BC4E3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73</w:t>
            </w:r>
          </w:p>
        </w:tc>
        <w:tc>
          <w:tcPr>
            <w:tcW w:w="597" w:type="dxa"/>
          </w:tcPr>
          <w:p w14:paraId="336CF4DC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33</w:t>
            </w:r>
          </w:p>
        </w:tc>
        <w:tc>
          <w:tcPr>
            <w:tcW w:w="597" w:type="dxa"/>
          </w:tcPr>
          <w:p w14:paraId="75FA5ED4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04</w:t>
            </w:r>
          </w:p>
        </w:tc>
        <w:tc>
          <w:tcPr>
            <w:tcW w:w="598" w:type="dxa"/>
          </w:tcPr>
          <w:p w14:paraId="2114F316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84</w:t>
            </w:r>
          </w:p>
        </w:tc>
        <w:tc>
          <w:tcPr>
            <w:tcW w:w="597" w:type="dxa"/>
          </w:tcPr>
          <w:p w14:paraId="3BBE6770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52</w:t>
            </w:r>
          </w:p>
        </w:tc>
        <w:tc>
          <w:tcPr>
            <w:tcW w:w="597" w:type="dxa"/>
          </w:tcPr>
          <w:p w14:paraId="1293025E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76</w:t>
            </w:r>
          </w:p>
        </w:tc>
        <w:tc>
          <w:tcPr>
            <w:tcW w:w="597" w:type="dxa"/>
          </w:tcPr>
          <w:p w14:paraId="2CCE78FC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6</w:t>
            </w:r>
          </w:p>
        </w:tc>
        <w:tc>
          <w:tcPr>
            <w:tcW w:w="597" w:type="dxa"/>
          </w:tcPr>
          <w:p w14:paraId="0804352A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57</w:t>
            </w:r>
          </w:p>
        </w:tc>
        <w:tc>
          <w:tcPr>
            <w:tcW w:w="598" w:type="dxa"/>
          </w:tcPr>
          <w:p w14:paraId="24784907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84</w:t>
            </w:r>
          </w:p>
        </w:tc>
        <w:tc>
          <w:tcPr>
            <w:tcW w:w="597" w:type="dxa"/>
          </w:tcPr>
          <w:p w14:paraId="359650EF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12</w:t>
            </w:r>
          </w:p>
        </w:tc>
        <w:tc>
          <w:tcPr>
            <w:tcW w:w="597" w:type="dxa"/>
          </w:tcPr>
          <w:p w14:paraId="62ABADEC" w14:textId="2FB04A8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91</w:t>
            </w:r>
          </w:p>
        </w:tc>
        <w:tc>
          <w:tcPr>
            <w:tcW w:w="597" w:type="dxa"/>
          </w:tcPr>
          <w:p w14:paraId="45AF0372" w14:textId="5F630693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68</w:t>
            </w:r>
          </w:p>
        </w:tc>
        <w:tc>
          <w:tcPr>
            <w:tcW w:w="598" w:type="dxa"/>
          </w:tcPr>
          <w:p w14:paraId="53DA235F" w14:textId="69D9D6C9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82</w:t>
            </w:r>
          </w:p>
        </w:tc>
      </w:tr>
      <w:tr w:rsidR="00DC7FAB" w:rsidRPr="001D0086" w14:paraId="717A7BF9" w14:textId="728BD571" w:rsidTr="001F2E58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738D4CEF" w14:textId="77777777" w:rsidR="00DC7FAB" w:rsidRPr="001D0086" w:rsidRDefault="00DC7FAB" w:rsidP="004B3A36">
            <w:pPr>
              <w:pStyle w:val="TabelalevoUMAR"/>
              <w:spacing w:before="0" w:after="0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G</w:t>
            </w:r>
          </w:p>
        </w:tc>
        <w:tc>
          <w:tcPr>
            <w:tcW w:w="597" w:type="dxa"/>
          </w:tcPr>
          <w:p w14:paraId="7A15F4B3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8</w:t>
            </w:r>
          </w:p>
        </w:tc>
        <w:tc>
          <w:tcPr>
            <w:tcW w:w="597" w:type="dxa"/>
          </w:tcPr>
          <w:p w14:paraId="3759780E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06</w:t>
            </w:r>
          </w:p>
        </w:tc>
        <w:tc>
          <w:tcPr>
            <w:tcW w:w="597" w:type="dxa"/>
          </w:tcPr>
          <w:p w14:paraId="7E5F82D4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30</w:t>
            </w:r>
          </w:p>
        </w:tc>
        <w:tc>
          <w:tcPr>
            <w:tcW w:w="597" w:type="dxa"/>
          </w:tcPr>
          <w:p w14:paraId="312B05BD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10</w:t>
            </w:r>
          </w:p>
        </w:tc>
        <w:tc>
          <w:tcPr>
            <w:tcW w:w="598" w:type="dxa"/>
          </w:tcPr>
          <w:p w14:paraId="5A87EDEA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15</w:t>
            </w:r>
          </w:p>
        </w:tc>
        <w:tc>
          <w:tcPr>
            <w:tcW w:w="597" w:type="dxa"/>
          </w:tcPr>
          <w:p w14:paraId="2BBF0413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61</w:t>
            </w:r>
          </w:p>
        </w:tc>
        <w:tc>
          <w:tcPr>
            <w:tcW w:w="597" w:type="dxa"/>
          </w:tcPr>
          <w:p w14:paraId="5A0C0D1D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4</w:t>
            </w:r>
          </w:p>
        </w:tc>
        <w:tc>
          <w:tcPr>
            <w:tcW w:w="597" w:type="dxa"/>
          </w:tcPr>
          <w:p w14:paraId="1B6004ED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32</w:t>
            </w:r>
          </w:p>
        </w:tc>
        <w:tc>
          <w:tcPr>
            <w:tcW w:w="597" w:type="dxa"/>
          </w:tcPr>
          <w:p w14:paraId="4DA9C772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85</w:t>
            </w:r>
          </w:p>
        </w:tc>
        <w:tc>
          <w:tcPr>
            <w:tcW w:w="598" w:type="dxa"/>
          </w:tcPr>
          <w:p w14:paraId="055547F8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68</w:t>
            </w:r>
          </w:p>
        </w:tc>
        <w:tc>
          <w:tcPr>
            <w:tcW w:w="597" w:type="dxa"/>
          </w:tcPr>
          <w:p w14:paraId="33B6A99F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38</w:t>
            </w:r>
          </w:p>
        </w:tc>
        <w:tc>
          <w:tcPr>
            <w:tcW w:w="597" w:type="dxa"/>
          </w:tcPr>
          <w:p w14:paraId="0195F8E8" w14:textId="1927FCBB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46</w:t>
            </w:r>
          </w:p>
        </w:tc>
        <w:tc>
          <w:tcPr>
            <w:tcW w:w="597" w:type="dxa"/>
          </w:tcPr>
          <w:p w14:paraId="0FCE74C1" w14:textId="75001FDF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26</w:t>
            </w:r>
          </w:p>
        </w:tc>
        <w:tc>
          <w:tcPr>
            <w:tcW w:w="598" w:type="dxa"/>
          </w:tcPr>
          <w:p w14:paraId="79883966" w14:textId="6511C29F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97</w:t>
            </w:r>
          </w:p>
        </w:tc>
      </w:tr>
      <w:tr w:rsidR="00DC7FAB" w:rsidRPr="001D0086" w14:paraId="2C72E6B0" w14:textId="7A0EE6E0" w:rsidTr="001F2E58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02F2F94C" w14:textId="77777777" w:rsidR="00DC7FAB" w:rsidRPr="001D0086" w:rsidRDefault="00DC7FAB" w:rsidP="004B3A36">
            <w:pPr>
              <w:pStyle w:val="TabelalevoUMAR"/>
              <w:spacing w:before="0" w:after="0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H</w:t>
            </w:r>
          </w:p>
        </w:tc>
        <w:tc>
          <w:tcPr>
            <w:tcW w:w="597" w:type="dxa"/>
          </w:tcPr>
          <w:p w14:paraId="7DCF90F1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7</w:t>
            </w:r>
          </w:p>
        </w:tc>
        <w:tc>
          <w:tcPr>
            <w:tcW w:w="597" w:type="dxa"/>
          </w:tcPr>
          <w:p w14:paraId="1EF86AD5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0</w:t>
            </w:r>
          </w:p>
        </w:tc>
        <w:tc>
          <w:tcPr>
            <w:tcW w:w="597" w:type="dxa"/>
          </w:tcPr>
          <w:p w14:paraId="3B273BD4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4</w:t>
            </w:r>
          </w:p>
        </w:tc>
        <w:tc>
          <w:tcPr>
            <w:tcW w:w="597" w:type="dxa"/>
          </w:tcPr>
          <w:p w14:paraId="6B2F14AC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1</w:t>
            </w:r>
          </w:p>
        </w:tc>
        <w:tc>
          <w:tcPr>
            <w:tcW w:w="598" w:type="dxa"/>
          </w:tcPr>
          <w:p w14:paraId="0838F077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2</w:t>
            </w:r>
          </w:p>
        </w:tc>
        <w:tc>
          <w:tcPr>
            <w:tcW w:w="597" w:type="dxa"/>
          </w:tcPr>
          <w:p w14:paraId="0B6DC0F4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8</w:t>
            </w:r>
          </w:p>
        </w:tc>
        <w:tc>
          <w:tcPr>
            <w:tcW w:w="597" w:type="dxa"/>
          </w:tcPr>
          <w:p w14:paraId="0C8FFB34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3</w:t>
            </w:r>
          </w:p>
        </w:tc>
        <w:tc>
          <w:tcPr>
            <w:tcW w:w="597" w:type="dxa"/>
          </w:tcPr>
          <w:p w14:paraId="0AA4B3F7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8</w:t>
            </w:r>
          </w:p>
        </w:tc>
        <w:tc>
          <w:tcPr>
            <w:tcW w:w="597" w:type="dxa"/>
          </w:tcPr>
          <w:p w14:paraId="6B98B570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6</w:t>
            </w:r>
          </w:p>
        </w:tc>
        <w:tc>
          <w:tcPr>
            <w:tcW w:w="598" w:type="dxa"/>
          </w:tcPr>
          <w:p w14:paraId="5C75780E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76</w:t>
            </w:r>
          </w:p>
        </w:tc>
        <w:tc>
          <w:tcPr>
            <w:tcW w:w="597" w:type="dxa"/>
          </w:tcPr>
          <w:p w14:paraId="218BA05B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95</w:t>
            </w:r>
          </w:p>
        </w:tc>
        <w:tc>
          <w:tcPr>
            <w:tcW w:w="597" w:type="dxa"/>
          </w:tcPr>
          <w:p w14:paraId="049392C9" w14:textId="2E1743B0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71</w:t>
            </w:r>
          </w:p>
        </w:tc>
        <w:tc>
          <w:tcPr>
            <w:tcW w:w="597" w:type="dxa"/>
          </w:tcPr>
          <w:p w14:paraId="0703D042" w14:textId="20D3B27D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73</w:t>
            </w:r>
          </w:p>
        </w:tc>
        <w:tc>
          <w:tcPr>
            <w:tcW w:w="598" w:type="dxa"/>
          </w:tcPr>
          <w:p w14:paraId="28BC2413" w14:textId="75643349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97</w:t>
            </w:r>
          </w:p>
        </w:tc>
      </w:tr>
      <w:tr w:rsidR="00DC7FAB" w:rsidRPr="001D0086" w14:paraId="4BD9326A" w14:textId="54C0BAC0" w:rsidTr="001F2E58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4F08B438" w14:textId="77777777" w:rsidR="00DC7FAB" w:rsidRPr="001D0086" w:rsidRDefault="00DC7FAB" w:rsidP="004B3A36">
            <w:pPr>
              <w:pStyle w:val="TabelalevoUMAR"/>
              <w:spacing w:before="0" w:after="0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I</w:t>
            </w:r>
          </w:p>
        </w:tc>
        <w:tc>
          <w:tcPr>
            <w:tcW w:w="597" w:type="dxa"/>
          </w:tcPr>
          <w:p w14:paraId="61E65DA8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2</w:t>
            </w:r>
          </w:p>
        </w:tc>
        <w:tc>
          <w:tcPr>
            <w:tcW w:w="597" w:type="dxa"/>
          </w:tcPr>
          <w:p w14:paraId="5DA3D590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3</w:t>
            </w:r>
          </w:p>
        </w:tc>
        <w:tc>
          <w:tcPr>
            <w:tcW w:w="597" w:type="dxa"/>
          </w:tcPr>
          <w:p w14:paraId="7144E5DA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7</w:t>
            </w:r>
          </w:p>
        </w:tc>
        <w:tc>
          <w:tcPr>
            <w:tcW w:w="597" w:type="dxa"/>
          </w:tcPr>
          <w:p w14:paraId="7B32D5A7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2</w:t>
            </w:r>
          </w:p>
        </w:tc>
        <w:tc>
          <w:tcPr>
            <w:tcW w:w="598" w:type="dxa"/>
          </w:tcPr>
          <w:p w14:paraId="683B5270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5</w:t>
            </w:r>
          </w:p>
        </w:tc>
        <w:tc>
          <w:tcPr>
            <w:tcW w:w="597" w:type="dxa"/>
          </w:tcPr>
          <w:p w14:paraId="46D68CBF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94</w:t>
            </w:r>
          </w:p>
        </w:tc>
        <w:tc>
          <w:tcPr>
            <w:tcW w:w="597" w:type="dxa"/>
          </w:tcPr>
          <w:p w14:paraId="2FE2511B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0</w:t>
            </w:r>
          </w:p>
        </w:tc>
        <w:tc>
          <w:tcPr>
            <w:tcW w:w="597" w:type="dxa"/>
          </w:tcPr>
          <w:p w14:paraId="184E4ADC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03</w:t>
            </w:r>
          </w:p>
        </w:tc>
        <w:tc>
          <w:tcPr>
            <w:tcW w:w="597" w:type="dxa"/>
          </w:tcPr>
          <w:p w14:paraId="0E9A896E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26</w:t>
            </w:r>
          </w:p>
        </w:tc>
        <w:tc>
          <w:tcPr>
            <w:tcW w:w="598" w:type="dxa"/>
          </w:tcPr>
          <w:p w14:paraId="5996FA94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34</w:t>
            </w:r>
          </w:p>
        </w:tc>
        <w:tc>
          <w:tcPr>
            <w:tcW w:w="597" w:type="dxa"/>
          </w:tcPr>
          <w:p w14:paraId="1017F3C2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08</w:t>
            </w:r>
          </w:p>
        </w:tc>
        <w:tc>
          <w:tcPr>
            <w:tcW w:w="597" w:type="dxa"/>
          </w:tcPr>
          <w:p w14:paraId="01EF13DA" w14:textId="4D8C81CA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29</w:t>
            </w:r>
          </w:p>
        </w:tc>
        <w:tc>
          <w:tcPr>
            <w:tcW w:w="597" w:type="dxa"/>
          </w:tcPr>
          <w:p w14:paraId="4CDE7ABF" w14:textId="74731E4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14</w:t>
            </w:r>
          </w:p>
        </w:tc>
        <w:tc>
          <w:tcPr>
            <w:tcW w:w="598" w:type="dxa"/>
          </w:tcPr>
          <w:p w14:paraId="00C94D64" w14:textId="20107C72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2</w:t>
            </w:r>
          </w:p>
        </w:tc>
      </w:tr>
      <w:tr w:rsidR="00DC7FAB" w:rsidRPr="001D0086" w14:paraId="6A0C092A" w14:textId="45AAAF8C" w:rsidTr="001F2E58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666FEA65" w14:textId="77777777" w:rsidR="00DC7FAB" w:rsidRPr="001D0086" w:rsidRDefault="00DC7FAB" w:rsidP="004B3A36">
            <w:pPr>
              <w:pStyle w:val="TabelalevoUMAR"/>
              <w:spacing w:before="0" w:after="0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J</w:t>
            </w:r>
          </w:p>
        </w:tc>
        <w:tc>
          <w:tcPr>
            <w:tcW w:w="597" w:type="dxa"/>
          </w:tcPr>
          <w:p w14:paraId="4073EC25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1</w:t>
            </w:r>
          </w:p>
        </w:tc>
        <w:tc>
          <w:tcPr>
            <w:tcW w:w="597" w:type="dxa"/>
          </w:tcPr>
          <w:p w14:paraId="3A372ADF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6</w:t>
            </w:r>
          </w:p>
        </w:tc>
        <w:tc>
          <w:tcPr>
            <w:tcW w:w="597" w:type="dxa"/>
          </w:tcPr>
          <w:p w14:paraId="71748846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9</w:t>
            </w:r>
          </w:p>
        </w:tc>
        <w:tc>
          <w:tcPr>
            <w:tcW w:w="597" w:type="dxa"/>
          </w:tcPr>
          <w:p w14:paraId="1E9CC86A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2</w:t>
            </w:r>
          </w:p>
        </w:tc>
        <w:tc>
          <w:tcPr>
            <w:tcW w:w="598" w:type="dxa"/>
          </w:tcPr>
          <w:p w14:paraId="7FC13C08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2</w:t>
            </w:r>
          </w:p>
        </w:tc>
        <w:tc>
          <w:tcPr>
            <w:tcW w:w="597" w:type="dxa"/>
          </w:tcPr>
          <w:p w14:paraId="33290195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0</w:t>
            </w:r>
          </w:p>
        </w:tc>
        <w:tc>
          <w:tcPr>
            <w:tcW w:w="597" w:type="dxa"/>
          </w:tcPr>
          <w:p w14:paraId="472E8293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5</w:t>
            </w:r>
          </w:p>
        </w:tc>
        <w:tc>
          <w:tcPr>
            <w:tcW w:w="597" w:type="dxa"/>
          </w:tcPr>
          <w:p w14:paraId="5E542C40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0</w:t>
            </w:r>
          </w:p>
        </w:tc>
        <w:tc>
          <w:tcPr>
            <w:tcW w:w="597" w:type="dxa"/>
          </w:tcPr>
          <w:p w14:paraId="5E326DD6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4</w:t>
            </w:r>
          </w:p>
        </w:tc>
        <w:tc>
          <w:tcPr>
            <w:tcW w:w="598" w:type="dxa"/>
          </w:tcPr>
          <w:p w14:paraId="4FAC9BBC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8</w:t>
            </w:r>
          </w:p>
        </w:tc>
        <w:tc>
          <w:tcPr>
            <w:tcW w:w="597" w:type="dxa"/>
          </w:tcPr>
          <w:p w14:paraId="2BDF51D7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6</w:t>
            </w:r>
          </w:p>
        </w:tc>
        <w:tc>
          <w:tcPr>
            <w:tcW w:w="597" w:type="dxa"/>
          </w:tcPr>
          <w:p w14:paraId="31537714" w14:textId="225C0DD5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5</w:t>
            </w:r>
          </w:p>
        </w:tc>
        <w:tc>
          <w:tcPr>
            <w:tcW w:w="597" w:type="dxa"/>
          </w:tcPr>
          <w:p w14:paraId="42F5F512" w14:textId="7F5D84D2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7</w:t>
            </w:r>
          </w:p>
        </w:tc>
        <w:tc>
          <w:tcPr>
            <w:tcW w:w="598" w:type="dxa"/>
          </w:tcPr>
          <w:p w14:paraId="401D6CDF" w14:textId="3382DDE2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9</w:t>
            </w:r>
          </w:p>
        </w:tc>
      </w:tr>
      <w:tr w:rsidR="00DC7FAB" w:rsidRPr="001D0086" w14:paraId="24F88916" w14:textId="43E6723D" w:rsidTr="001F2E58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6AC8745C" w14:textId="77777777" w:rsidR="00DC7FAB" w:rsidRPr="001D0086" w:rsidRDefault="00DC7FAB" w:rsidP="004B3A36">
            <w:pPr>
              <w:pStyle w:val="TabelalevoUMAR"/>
              <w:spacing w:before="0" w:after="0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K</w:t>
            </w:r>
          </w:p>
        </w:tc>
        <w:tc>
          <w:tcPr>
            <w:tcW w:w="597" w:type="dxa"/>
          </w:tcPr>
          <w:p w14:paraId="4CD9FA99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</w:t>
            </w:r>
          </w:p>
        </w:tc>
        <w:tc>
          <w:tcPr>
            <w:tcW w:w="597" w:type="dxa"/>
          </w:tcPr>
          <w:p w14:paraId="616FA1BD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0</w:t>
            </w:r>
          </w:p>
        </w:tc>
        <w:tc>
          <w:tcPr>
            <w:tcW w:w="597" w:type="dxa"/>
          </w:tcPr>
          <w:p w14:paraId="129CA78E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2</w:t>
            </w:r>
          </w:p>
        </w:tc>
        <w:tc>
          <w:tcPr>
            <w:tcW w:w="597" w:type="dxa"/>
          </w:tcPr>
          <w:p w14:paraId="1ED4A889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6</w:t>
            </w:r>
          </w:p>
        </w:tc>
        <w:tc>
          <w:tcPr>
            <w:tcW w:w="598" w:type="dxa"/>
          </w:tcPr>
          <w:p w14:paraId="5F526137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7</w:t>
            </w:r>
          </w:p>
        </w:tc>
        <w:tc>
          <w:tcPr>
            <w:tcW w:w="597" w:type="dxa"/>
          </w:tcPr>
          <w:p w14:paraId="766865D3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5</w:t>
            </w:r>
          </w:p>
        </w:tc>
        <w:tc>
          <w:tcPr>
            <w:tcW w:w="597" w:type="dxa"/>
          </w:tcPr>
          <w:p w14:paraId="1E17509B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4</w:t>
            </w:r>
          </w:p>
        </w:tc>
        <w:tc>
          <w:tcPr>
            <w:tcW w:w="597" w:type="dxa"/>
          </w:tcPr>
          <w:p w14:paraId="7F7C1502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4</w:t>
            </w:r>
          </w:p>
        </w:tc>
        <w:tc>
          <w:tcPr>
            <w:tcW w:w="597" w:type="dxa"/>
          </w:tcPr>
          <w:p w14:paraId="563EF199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6</w:t>
            </w:r>
          </w:p>
        </w:tc>
        <w:tc>
          <w:tcPr>
            <w:tcW w:w="598" w:type="dxa"/>
          </w:tcPr>
          <w:p w14:paraId="47C76ECC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4</w:t>
            </w:r>
          </w:p>
        </w:tc>
        <w:tc>
          <w:tcPr>
            <w:tcW w:w="597" w:type="dxa"/>
          </w:tcPr>
          <w:p w14:paraId="48F25762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8</w:t>
            </w:r>
          </w:p>
        </w:tc>
        <w:tc>
          <w:tcPr>
            <w:tcW w:w="597" w:type="dxa"/>
          </w:tcPr>
          <w:p w14:paraId="140F2B30" w14:textId="408B69FD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0</w:t>
            </w:r>
          </w:p>
        </w:tc>
        <w:tc>
          <w:tcPr>
            <w:tcW w:w="597" w:type="dxa"/>
          </w:tcPr>
          <w:p w14:paraId="2F6E379B" w14:textId="41BD7662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</w:t>
            </w:r>
          </w:p>
        </w:tc>
        <w:tc>
          <w:tcPr>
            <w:tcW w:w="598" w:type="dxa"/>
          </w:tcPr>
          <w:p w14:paraId="7AB97615" w14:textId="3E86F0FB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0</w:t>
            </w:r>
          </w:p>
        </w:tc>
      </w:tr>
      <w:tr w:rsidR="00DC7FAB" w:rsidRPr="001D0086" w14:paraId="70301D53" w14:textId="37F4015C" w:rsidTr="001F2E58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6DAFD0C1" w14:textId="77777777" w:rsidR="00DC7FAB" w:rsidRPr="001D0086" w:rsidRDefault="00DC7FAB" w:rsidP="004B3A36">
            <w:pPr>
              <w:pStyle w:val="TabelalevoUMAR"/>
              <w:spacing w:before="0" w:after="0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L</w:t>
            </w:r>
          </w:p>
        </w:tc>
        <w:tc>
          <w:tcPr>
            <w:tcW w:w="597" w:type="dxa"/>
          </w:tcPr>
          <w:p w14:paraId="4B863D50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</w:t>
            </w:r>
          </w:p>
        </w:tc>
        <w:tc>
          <w:tcPr>
            <w:tcW w:w="597" w:type="dxa"/>
          </w:tcPr>
          <w:p w14:paraId="77EAF2F0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3</w:t>
            </w:r>
          </w:p>
        </w:tc>
        <w:tc>
          <w:tcPr>
            <w:tcW w:w="597" w:type="dxa"/>
          </w:tcPr>
          <w:p w14:paraId="0B76C8F7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0</w:t>
            </w:r>
          </w:p>
        </w:tc>
        <w:tc>
          <w:tcPr>
            <w:tcW w:w="597" w:type="dxa"/>
          </w:tcPr>
          <w:p w14:paraId="6708753C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7</w:t>
            </w:r>
          </w:p>
        </w:tc>
        <w:tc>
          <w:tcPr>
            <w:tcW w:w="598" w:type="dxa"/>
          </w:tcPr>
          <w:p w14:paraId="4A865FE7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7</w:t>
            </w:r>
          </w:p>
        </w:tc>
        <w:tc>
          <w:tcPr>
            <w:tcW w:w="597" w:type="dxa"/>
          </w:tcPr>
          <w:p w14:paraId="201A0A58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3</w:t>
            </w:r>
          </w:p>
        </w:tc>
        <w:tc>
          <w:tcPr>
            <w:tcW w:w="597" w:type="dxa"/>
          </w:tcPr>
          <w:p w14:paraId="220B9B40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4</w:t>
            </w:r>
          </w:p>
        </w:tc>
        <w:tc>
          <w:tcPr>
            <w:tcW w:w="597" w:type="dxa"/>
          </w:tcPr>
          <w:p w14:paraId="324FB274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0</w:t>
            </w:r>
          </w:p>
        </w:tc>
        <w:tc>
          <w:tcPr>
            <w:tcW w:w="597" w:type="dxa"/>
          </w:tcPr>
          <w:p w14:paraId="367DDB91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9</w:t>
            </w:r>
          </w:p>
        </w:tc>
        <w:tc>
          <w:tcPr>
            <w:tcW w:w="598" w:type="dxa"/>
          </w:tcPr>
          <w:p w14:paraId="155D11D6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</w:t>
            </w:r>
          </w:p>
        </w:tc>
        <w:tc>
          <w:tcPr>
            <w:tcW w:w="597" w:type="dxa"/>
          </w:tcPr>
          <w:p w14:paraId="2E81EF26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1</w:t>
            </w:r>
          </w:p>
        </w:tc>
        <w:tc>
          <w:tcPr>
            <w:tcW w:w="597" w:type="dxa"/>
          </w:tcPr>
          <w:p w14:paraId="49C04551" w14:textId="3F6DDEEF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</w:t>
            </w:r>
          </w:p>
        </w:tc>
        <w:tc>
          <w:tcPr>
            <w:tcW w:w="597" w:type="dxa"/>
          </w:tcPr>
          <w:p w14:paraId="75390E45" w14:textId="1C735E74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9</w:t>
            </w:r>
          </w:p>
        </w:tc>
        <w:tc>
          <w:tcPr>
            <w:tcW w:w="598" w:type="dxa"/>
          </w:tcPr>
          <w:p w14:paraId="26E4F878" w14:textId="59D7AAC5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1</w:t>
            </w:r>
          </w:p>
        </w:tc>
      </w:tr>
      <w:tr w:rsidR="00DC7FAB" w:rsidRPr="001D0086" w14:paraId="13A5A758" w14:textId="391CE976" w:rsidTr="001F2E58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00E1DE62" w14:textId="77777777" w:rsidR="00DC7FAB" w:rsidRPr="001D0086" w:rsidRDefault="00DC7FAB" w:rsidP="004B3A36">
            <w:pPr>
              <w:pStyle w:val="TabelalevoUMAR"/>
              <w:spacing w:before="0" w:after="0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M</w:t>
            </w:r>
          </w:p>
        </w:tc>
        <w:tc>
          <w:tcPr>
            <w:tcW w:w="597" w:type="dxa"/>
          </w:tcPr>
          <w:p w14:paraId="1B3C7B8F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5</w:t>
            </w:r>
          </w:p>
        </w:tc>
        <w:tc>
          <w:tcPr>
            <w:tcW w:w="597" w:type="dxa"/>
          </w:tcPr>
          <w:p w14:paraId="7A5CDECF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8</w:t>
            </w:r>
          </w:p>
        </w:tc>
        <w:tc>
          <w:tcPr>
            <w:tcW w:w="597" w:type="dxa"/>
          </w:tcPr>
          <w:p w14:paraId="57DC9E70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5</w:t>
            </w:r>
          </w:p>
        </w:tc>
        <w:tc>
          <w:tcPr>
            <w:tcW w:w="597" w:type="dxa"/>
          </w:tcPr>
          <w:p w14:paraId="45B7169D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7</w:t>
            </w:r>
          </w:p>
        </w:tc>
        <w:tc>
          <w:tcPr>
            <w:tcW w:w="598" w:type="dxa"/>
          </w:tcPr>
          <w:p w14:paraId="1BEB5C67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97</w:t>
            </w:r>
          </w:p>
        </w:tc>
        <w:tc>
          <w:tcPr>
            <w:tcW w:w="597" w:type="dxa"/>
          </w:tcPr>
          <w:p w14:paraId="2F44AD51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30</w:t>
            </w:r>
          </w:p>
        </w:tc>
        <w:tc>
          <w:tcPr>
            <w:tcW w:w="597" w:type="dxa"/>
          </w:tcPr>
          <w:p w14:paraId="78B9C45B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20</w:t>
            </w:r>
          </w:p>
        </w:tc>
        <w:tc>
          <w:tcPr>
            <w:tcW w:w="597" w:type="dxa"/>
          </w:tcPr>
          <w:p w14:paraId="09AEBF4A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19</w:t>
            </w:r>
          </w:p>
        </w:tc>
        <w:tc>
          <w:tcPr>
            <w:tcW w:w="597" w:type="dxa"/>
          </w:tcPr>
          <w:p w14:paraId="0FED2079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31</w:t>
            </w:r>
          </w:p>
        </w:tc>
        <w:tc>
          <w:tcPr>
            <w:tcW w:w="598" w:type="dxa"/>
          </w:tcPr>
          <w:p w14:paraId="17038A57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35</w:t>
            </w:r>
          </w:p>
        </w:tc>
        <w:tc>
          <w:tcPr>
            <w:tcW w:w="597" w:type="dxa"/>
          </w:tcPr>
          <w:p w14:paraId="7DDEF0E9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40</w:t>
            </w:r>
          </w:p>
        </w:tc>
        <w:tc>
          <w:tcPr>
            <w:tcW w:w="597" w:type="dxa"/>
          </w:tcPr>
          <w:p w14:paraId="6CCD1B85" w14:textId="750E505C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20</w:t>
            </w:r>
          </w:p>
        </w:tc>
        <w:tc>
          <w:tcPr>
            <w:tcW w:w="597" w:type="dxa"/>
          </w:tcPr>
          <w:p w14:paraId="0333921D" w14:textId="10FB3B3F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07</w:t>
            </w:r>
          </w:p>
        </w:tc>
        <w:tc>
          <w:tcPr>
            <w:tcW w:w="598" w:type="dxa"/>
          </w:tcPr>
          <w:p w14:paraId="253533DA" w14:textId="41BF1C63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02</w:t>
            </w:r>
          </w:p>
        </w:tc>
      </w:tr>
      <w:tr w:rsidR="00DC7FAB" w:rsidRPr="001D0086" w14:paraId="06FF083C" w14:textId="0512FFD3" w:rsidTr="001F2E58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55118F58" w14:textId="77777777" w:rsidR="00DC7FAB" w:rsidRPr="001D0086" w:rsidRDefault="00DC7FAB" w:rsidP="004B3A36">
            <w:pPr>
              <w:pStyle w:val="TabelalevoUMAR"/>
              <w:spacing w:before="0" w:after="0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N</w:t>
            </w:r>
          </w:p>
        </w:tc>
        <w:tc>
          <w:tcPr>
            <w:tcW w:w="597" w:type="dxa"/>
          </w:tcPr>
          <w:p w14:paraId="43228512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2</w:t>
            </w:r>
          </w:p>
        </w:tc>
        <w:tc>
          <w:tcPr>
            <w:tcW w:w="597" w:type="dxa"/>
          </w:tcPr>
          <w:p w14:paraId="1E57D643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9</w:t>
            </w:r>
          </w:p>
        </w:tc>
        <w:tc>
          <w:tcPr>
            <w:tcW w:w="597" w:type="dxa"/>
          </w:tcPr>
          <w:p w14:paraId="2AC39033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8</w:t>
            </w:r>
          </w:p>
        </w:tc>
        <w:tc>
          <w:tcPr>
            <w:tcW w:w="597" w:type="dxa"/>
          </w:tcPr>
          <w:p w14:paraId="2B7FAF6C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1</w:t>
            </w:r>
          </w:p>
        </w:tc>
        <w:tc>
          <w:tcPr>
            <w:tcW w:w="598" w:type="dxa"/>
          </w:tcPr>
          <w:p w14:paraId="5C79933B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1</w:t>
            </w:r>
          </w:p>
        </w:tc>
        <w:tc>
          <w:tcPr>
            <w:tcW w:w="597" w:type="dxa"/>
          </w:tcPr>
          <w:p w14:paraId="3F1225D6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1</w:t>
            </w:r>
          </w:p>
        </w:tc>
        <w:tc>
          <w:tcPr>
            <w:tcW w:w="597" w:type="dxa"/>
          </w:tcPr>
          <w:p w14:paraId="36424FB2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0</w:t>
            </w:r>
          </w:p>
        </w:tc>
        <w:tc>
          <w:tcPr>
            <w:tcW w:w="597" w:type="dxa"/>
          </w:tcPr>
          <w:p w14:paraId="28F8280C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7</w:t>
            </w:r>
          </w:p>
        </w:tc>
        <w:tc>
          <w:tcPr>
            <w:tcW w:w="597" w:type="dxa"/>
          </w:tcPr>
          <w:p w14:paraId="532519AB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3</w:t>
            </w:r>
          </w:p>
        </w:tc>
        <w:tc>
          <w:tcPr>
            <w:tcW w:w="598" w:type="dxa"/>
          </w:tcPr>
          <w:p w14:paraId="51568FA2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4</w:t>
            </w:r>
          </w:p>
        </w:tc>
        <w:tc>
          <w:tcPr>
            <w:tcW w:w="597" w:type="dxa"/>
          </w:tcPr>
          <w:p w14:paraId="00D123E1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5</w:t>
            </w:r>
          </w:p>
        </w:tc>
        <w:tc>
          <w:tcPr>
            <w:tcW w:w="597" w:type="dxa"/>
          </w:tcPr>
          <w:p w14:paraId="725A2309" w14:textId="412DDBF2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0</w:t>
            </w:r>
          </w:p>
        </w:tc>
        <w:tc>
          <w:tcPr>
            <w:tcW w:w="597" w:type="dxa"/>
          </w:tcPr>
          <w:p w14:paraId="7A9C364A" w14:textId="111C8EB8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1</w:t>
            </w:r>
          </w:p>
        </w:tc>
        <w:tc>
          <w:tcPr>
            <w:tcW w:w="598" w:type="dxa"/>
          </w:tcPr>
          <w:p w14:paraId="44ECFC06" w14:textId="5BB0CD1E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8</w:t>
            </w:r>
          </w:p>
        </w:tc>
      </w:tr>
      <w:tr w:rsidR="00DC7FAB" w:rsidRPr="001D0086" w14:paraId="613EBE0A" w14:textId="528D38C3" w:rsidTr="001F2E58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00EB9D79" w14:textId="77777777" w:rsidR="00DC7FAB" w:rsidRPr="001D0086" w:rsidRDefault="00DC7FAB" w:rsidP="004B3A36">
            <w:pPr>
              <w:pStyle w:val="TabelalevoUMAR"/>
              <w:spacing w:before="0" w:after="0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O</w:t>
            </w:r>
          </w:p>
        </w:tc>
        <w:tc>
          <w:tcPr>
            <w:tcW w:w="597" w:type="dxa"/>
          </w:tcPr>
          <w:p w14:paraId="5799BCB6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3FE980C9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7BFE83B8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6E102ED7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8" w:type="dxa"/>
          </w:tcPr>
          <w:p w14:paraId="7DE1D7D3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5C21C53E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1698C4A7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7DBCE812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531FFD96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8" w:type="dxa"/>
          </w:tcPr>
          <w:p w14:paraId="0D5057DC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</w:p>
        </w:tc>
        <w:tc>
          <w:tcPr>
            <w:tcW w:w="597" w:type="dxa"/>
          </w:tcPr>
          <w:p w14:paraId="5E4749C5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6FE5E2E7" w14:textId="175BBCF1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67A52B69" w14:textId="0F9BF07A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8" w:type="dxa"/>
          </w:tcPr>
          <w:p w14:paraId="0EC76EBA" w14:textId="28B9D8DB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</w:tr>
      <w:tr w:rsidR="00DC7FAB" w:rsidRPr="001D0086" w14:paraId="50D0C9F6" w14:textId="13EF9FE7" w:rsidTr="001F2E58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3F0D64DE" w14:textId="77777777" w:rsidR="00DC7FAB" w:rsidRPr="001D0086" w:rsidRDefault="00DC7FAB" w:rsidP="004B3A36">
            <w:pPr>
              <w:pStyle w:val="TabelalevoUMAR"/>
              <w:spacing w:before="0" w:after="0" w:line="240" w:lineRule="auto"/>
              <w:rPr>
                <w:rFonts w:ascii="Myriad Pro" w:hAnsi="Myriad Pro"/>
              </w:rPr>
            </w:pPr>
            <w:bookmarkStart w:id="19" w:name="_Hlk48635428"/>
            <w:r w:rsidRPr="001D0086">
              <w:rPr>
                <w:rFonts w:ascii="Myriad Pro" w:hAnsi="Myriad Pro"/>
              </w:rPr>
              <w:t>P</w:t>
            </w:r>
          </w:p>
        </w:tc>
        <w:tc>
          <w:tcPr>
            <w:tcW w:w="597" w:type="dxa"/>
          </w:tcPr>
          <w:p w14:paraId="52E5A001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</w:t>
            </w:r>
          </w:p>
        </w:tc>
        <w:tc>
          <w:tcPr>
            <w:tcW w:w="597" w:type="dxa"/>
          </w:tcPr>
          <w:p w14:paraId="4E382FA3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5C8861EB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7" w:type="dxa"/>
          </w:tcPr>
          <w:p w14:paraId="77216F2D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</w:t>
            </w:r>
          </w:p>
        </w:tc>
        <w:tc>
          <w:tcPr>
            <w:tcW w:w="598" w:type="dxa"/>
          </w:tcPr>
          <w:p w14:paraId="58B30662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</w:t>
            </w:r>
          </w:p>
        </w:tc>
        <w:tc>
          <w:tcPr>
            <w:tcW w:w="597" w:type="dxa"/>
          </w:tcPr>
          <w:p w14:paraId="6708D350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0</w:t>
            </w:r>
          </w:p>
        </w:tc>
        <w:tc>
          <w:tcPr>
            <w:tcW w:w="597" w:type="dxa"/>
          </w:tcPr>
          <w:p w14:paraId="589F8B9D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1</w:t>
            </w:r>
          </w:p>
        </w:tc>
        <w:tc>
          <w:tcPr>
            <w:tcW w:w="597" w:type="dxa"/>
          </w:tcPr>
          <w:p w14:paraId="7BBBE0EB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</w:p>
        </w:tc>
        <w:tc>
          <w:tcPr>
            <w:tcW w:w="597" w:type="dxa"/>
          </w:tcPr>
          <w:p w14:paraId="71B0A43C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</w:t>
            </w:r>
          </w:p>
        </w:tc>
        <w:tc>
          <w:tcPr>
            <w:tcW w:w="598" w:type="dxa"/>
          </w:tcPr>
          <w:p w14:paraId="20997E38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</w:t>
            </w:r>
          </w:p>
        </w:tc>
        <w:tc>
          <w:tcPr>
            <w:tcW w:w="597" w:type="dxa"/>
          </w:tcPr>
          <w:p w14:paraId="3B8BFDE4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7" w:type="dxa"/>
          </w:tcPr>
          <w:p w14:paraId="0497DB9D" w14:textId="356C1DDA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1</w:t>
            </w:r>
          </w:p>
        </w:tc>
        <w:tc>
          <w:tcPr>
            <w:tcW w:w="597" w:type="dxa"/>
          </w:tcPr>
          <w:p w14:paraId="1D22AB0D" w14:textId="6C6544AB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</w:t>
            </w:r>
          </w:p>
        </w:tc>
        <w:tc>
          <w:tcPr>
            <w:tcW w:w="598" w:type="dxa"/>
          </w:tcPr>
          <w:p w14:paraId="6AD61B96" w14:textId="7CC1250B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</w:t>
            </w:r>
          </w:p>
        </w:tc>
      </w:tr>
      <w:bookmarkEnd w:id="19"/>
      <w:tr w:rsidR="00DC7FAB" w:rsidRPr="001D0086" w14:paraId="09C5513A" w14:textId="32ED2BF3" w:rsidTr="001F2E58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74E0B77C" w14:textId="77777777" w:rsidR="00DC7FAB" w:rsidRPr="001D0086" w:rsidRDefault="00DC7FAB" w:rsidP="004B3A36">
            <w:pPr>
              <w:pStyle w:val="TabelalevoUMAR"/>
              <w:spacing w:before="0" w:after="0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Q</w:t>
            </w:r>
          </w:p>
        </w:tc>
        <w:tc>
          <w:tcPr>
            <w:tcW w:w="597" w:type="dxa"/>
          </w:tcPr>
          <w:p w14:paraId="56726473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7D8473CE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</w:p>
        </w:tc>
        <w:tc>
          <w:tcPr>
            <w:tcW w:w="597" w:type="dxa"/>
          </w:tcPr>
          <w:p w14:paraId="5D5B927B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</w:t>
            </w:r>
          </w:p>
        </w:tc>
        <w:tc>
          <w:tcPr>
            <w:tcW w:w="597" w:type="dxa"/>
          </w:tcPr>
          <w:p w14:paraId="1D0F6136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</w:p>
        </w:tc>
        <w:tc>
          <w:tcPr>
            <w:tcW w:w="598" w:type="dxa"/>
          </w:tcPr>
          <w:p w14:paraId="72111700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</w:t>
            </w:r>
          </w:p>
        </w:tc>
        <w:tc>
          <w:tcPr>
            <w:tcW w:w="597" w:type="dxa"/>
          </w:tcPr>
          <w:p w14:paraId="14AC58A8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</w:p>
        </w:tc>
        <w:tc>
          <w:tcPr>
            <w:tcW w:w="597" w:type="dxa"/>
          </w:tcPr>
          <w:p w14:paraId="32D1F009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6</w:t>
            </w:r>
          </w:p>
        </w:tc>
        <w:tc>
          <w:tcPr>
            <w:tcW w:w="597" w:type="dxa"/>
          </w:tcPr>
          <w:p w14:paraId="3AF25C4A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</w:t>
            </w:r>
          </w:p>
        </w:tc>
        <w:tc>
          <w:tcPr>
            <w:tcW w:w="597" w:type="dxa"/>
          </w:tcPr>
          <w:p w14:paraId="7ECB669C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7</w:t>
            </w:r>
          </w:p>
        </w:tc>
        <w:tc>
          <w:tcPr>
            <w:tcW w:w="598" w:type="dxa"/>
          </w:tcPr>
          <w:p w14:paraId="5C2C65CE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</w:p>
        </w:tc>
        <w:tc>
          <w:tcPr>
            <w:tcW w:w="597" w:type="dxa"/>
          </w:tcPr>
          <w:p w14:paraId="2E4A88D9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7" w:type="dxa"/>
          </w:tcPr>
          <w:p w14:paraId="7C70ADB7" w14:textId="0FC205CC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7" w:type="dxa"/>
          </w:tcPr>
          <w:p w14:paraId="2D2DFCE9" w14:textId="040857D9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</w:t>
            </w:r>
          </w:p>
        </w:tc>
        <w:tc>
          <w:tcPr>
            <w:tcW w:w="598" w:type="dxa"/>
          </w:tcPr>
          <w:p w14:paraId="4FBBD6D4" w14:textId="18B70EE2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</w:tr>
      <w:tr w:rsidR="00DC7FAB" w:rsidRPr="001D0086" w14:paraId="75D4F972" w14:textId="742D5CC7" w:rsidTr="001F2E58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71C9C867" w14:textId="77777777" w:rsidR="00DC7FAB" w:rsidRPr="001D0086" w:rsidRDefault="00DC7FAB" w:rsidP="004B3A36">
            <w:pPr>
              <w:pStyle w:val="TabelalevoUMAR"/>
              <w:spacing w:before="0" w:after="0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R</w:t>
            </w:r>
          </w:p>
        </w:tc>
        <w:tc>
          <w:tcPr>
            <w:tcW w:w="597" w:type="dxa"/>
          </w:tcPr>
          <w:p w14:paraId="32E3F923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</w:t>
            </w:r>
          </w:p>
        </w:tc>
        <w:tc>
          <w:tcPr>
            <w:tcW w:w="597" w:type="dxa"/>
          </w:tcPr>
          <w:p w14:paraId="6ED97A98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7</w:t>
            </w:r>
          </w:p>
        </w:tc>
        <w:tc>
          <w:tcPr>
            <w:tcW w:w="597" w:type="dxa"/>
          </w:tcPr>
          <w:p w14:paraId="284112FB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7</w:t>
            </w:r>
          </w:p>
        </w:tc>
        <w:tc>
          <w:tcPr>
            <w:tcW w:w="597" w:type="dxa"/>
          </w:tcPr>
          <w:p w14:paraId="6381E11A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7</w:t>
            </w:r>
          </w:p>
        </w:tc>
        <w:tc>
          <w:tcPr>
            <w:tcW w:w="598" w:type="dxa"/>
          </w:tcPr>
          <w:p w14:paraId="08A58BF3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3</w:t>
            </w:r>
          </w:p>
        </w:tc>
        <w:tc>
          <w:tcPr>
            <w:tcW w:w="597" w:type="dxa"/>
          </w:tcPr>
          <w:p w14:paraId="51F69329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0</w:t>
            </w:r>
          </w:p>
        </w:tc>
        <w:tc>
          <w:tcPr>
            <w:tcW w:w="597" w:type="dxa"/>
          </w:tcPr>
          <w:p w14:paraId="7B787A56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5</w:t>
            </w:r>
          </w:p>
        </w:tc>
        <w:tc>
          <w:tcPr>
            <w:tcW w:w="597" w:type="dxa"/>
          </w:tcPr>
          <w:p w14:paraId="57FA2B67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6</w:t>
            </w:r>
          </w:p>
        </w:tc>
        <w:tc>
          <w:tcPr>
            <w:tcW w:w="597" w:type="dxa"/>
          </w:tcPr>
          <w:p w14:paraId="335FF97E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</w:t>
            </w:r>
          </w:p>
        </w:tc>
        <w:tc>
          <w:tcPr>
            <w:tcW w:w="598" w:type="dxa"/>
          </w:tcPr>
          <w:p w14:paraId="03F31FE8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</w:t>
            </w:r>
          </w:p>
        </w:tc>
        <w:tc>
          <w:tcPr>
            <w:tcW w:w="597" w:type="dxa"/>
          </w:tcPr>
          <w:p w14:paraId="211BC58D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</w:t>
            </w:r>
          </w:p>
        </w:tc>
        <w:tc>
          <w:tcPr>
            <w:tcW w:w="597" w:type="dxa"/>
          </w:tcPr>
          <w:p w14:paraId="41766387" w14:textId="21650F2B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</w:t>
            </w:r>
          </w:p>
        </w:tc>
        <w:tc>
          <w:tcPr>
            <w:tcW w:w="597" w:type="dxa"/>
          </w:tcPr>
          <w:p w14:paraId="01EC5FE8" w14:textId="4F1EDFE5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6</w:t>
            </w:r>
          </w:p>
        </w:tc>
        <w:tc>
          <w:tcPr>
            <w:tcW w:w="598" w:type="dxa"/>
          </w:tcPr>
          <w:p w14:paraId="0B4D2F5D" w14:textId="41C2BF8E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6</w:t>
            </w:r>
          </w:p>
        </w:tc>
      </w:tr>
      <w:tr w:rsidR="00DC7FAB" w:rsidRPr="001D0086" w14:paraId="2B4CA5C8" w14:textId="2B1EBA02" w:rsidTr="001F2E58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06728E97" w14:textId="77777777" w:rsidR="00DC7FAB" w:rsidRPr="001D0086" w:rsidRDefault="00DC7FAB" w:rsidP="004B3A36">
            <w:pPr>
              <w:pStyle w:val="TabelalevoUMAR"/>
              <w:spacing w:before="0" w:after="0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S</w:t>
            </w:r>
          </w:p>
        </w:tc>
        <w:tc>
          <w:tcPr>
            <w:tcW w:w="597" w:type="dxa"/>
          </w:tcPr>
          <w:p w14:paraId="4C8FF522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</w:t>
            </w:r>
          </w:p>
        </w:tc>
        <w:tc>
          <w:tcPr>
            <w:tcW w:w="597" w:type="dxa"/>
          </w:tcPr>
          <w:p w14:paraId="49BBFB95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9</w:t>
            </w:r>
          </w:p>
        </w:tc>
        <w:tc>
          <w:tcPr>
            <w:tcW w:w="597" w:type="dxa"/>
          </w:tcPr>
          <w:p w14:paraId="4BAF61FD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</w:t>
            </w:r>
          </w:p>
        </w:tc>
        <w:tc>
          <w:tcPr>
            <w:tcW w:w="597" w:type="dxa"/>
          </w:tcPr>
          <w:p w14:paraId="224EFF1A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0</w:t>
            </w:r>
          </w:p>
        </w:tc>
        <w:tc>
          <w:tcPr>
            <w:tcW w:w="598" w:type="dxa"/>
          </w:tcPr>
          <w:p w14:paraId="4B9D5A44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</w:t>
            </w:r>
          </w:p>
        </w:tc>
        <w:tc>
          <w:tcPr>
            <w:tcW w:w="597" w:type="dxa"/>
          </w:tcPr>
          <w:p w14:paraId="6E9CCA07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2</w:t>
            </w:r>
          </w:p>
        </w:tc>
        <w:tc>
          <w:tcPr>
            <w:tcW w:w="597" w:type="dxa"/>
          </w:tcPr>
          <w:p w14:paraId="0FFF5AE4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0</w:t>
            </w:r>
          </w:p>
        </w:tc>
        <w:tc>
          <w:tcPr>
            <w:tcW w:w="597" w:type="dxa"/>
          </w:tcPr>
          <w:p w14:paraId="524EA97B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0</w:t>
            </w:r>
          </w:p>
        </w:tc>
        <w:tc>
          <w:tcPr>
            <w:tcW w:w="597" w:type="dxa"/>
          </w:tcPr>
          <w:p w14:paraId="2EC8A68E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4</w:t>
            </w:r>
          </w:p>
        </w:tc>
        <w:tc>
          <w:tcPr>
            <w:tcW w:w="598" w:type="dxa"/>
          </w:tcPr>
          <w:p w14:paraId="62AA6B61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3</w:t>
            </w:r>
          </w:p>
        </w:tc>
        <w:tc>
          <w:tcPr>
            <w:tcW w:w="597" w:type="dxa"/>
          </w:tcPr>
          <w:p w14:paraId="3EE64141" w14:textId="7777777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8</w:t>
            </w:r>
          </w:p>
        </w:tc>
        <w:tc>
          <w:tcPr>
            <w:tcW w:w="597" w:type="dxa"/>
          </w:tcPr>
          <w:p w14:paraId="22622C5D" w14:textId="3D03B6F8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</w:t>
            </w:r>
          </w:p>
        </w:tc>
        <w:tc>
          <w:tcPr>
            <w:tcW w:w="597" w:type="dxa"/>
          </w:tcPr>
          <w:p w14:paraId="6A956FA0" w14:textId="6E8039A4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6</w:t>
            </w:r>
          </w:p>
        </w:tc>
        <w:tc>
          <w:tcPr>
            <w:tcW w:w="598" w:type="dxa"/>
          </w:tcPr>
          <w:p w14:paraId="54D2B38B" w14:textId="673B810D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7</w:t>
            </w:r>
          </w:p>
        </w:tc>
      </w:tr>
      <w:tr w:rsidR="00DC7FAB" w:rsidRPr="001D0086" w14:paraId="3602928B" w14:textId="323ECD03" w:rsidTr="001F2E58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21C40A77" w14:textId="7B900220" w:rsidR="00DC7FAB" w:rsidRPr="001D0086" w:rsidRDefault="00DC7FAB" w:rsidP="004B3A36">
            <w:pPr>
              <w:pStyle w:val="TabelalevoUMAR"/>
              <w:spacing w:before="0" w:after="0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SKUPAJ</w:t>
            </w:r>
          </w:p>
        </w:tc>
        <w:tc>
          <w:tcPr>
            <w:tcW w:w="597" w:type="dxa"/>
          </w:tcPr>
          <w:p w14:paraId="32ABC8B1" w14:textId="19026C92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76</w:t>
            </w:r>
          </w:p>
        </w:tc>
        <w:tc>
          <w:tcPr>
            <w:tcW w:w="597" w:type="dxa"/>
          </w:tcPr>
          <w:p w14:paraId="033F0AFE" w14:textId="0D0BD21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38</w:t>
            </w:r>
          </w:p>
        </w:tc>
        <w:tc>
          <w:tcPr>
            <w:tcW w:w="597" w:type="dxa"/>
          </w:tcPr>
          <w:p w14:paraId="249559D6" w14:textId="198786E9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77</w:t>
            </w:r>
          </w:p>
        </w:tc>
        <w:tc>
          <w:tcPr>
            <w:tcW w:w="597" w:type="dxa"/>
          </w:tcPr>
          <w:p w14:paraId="10A43CFD" w14:textId="7F4F683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18</w:t>
            </w:r>
          </w:p>
        </w:tc>
        <w:tc>
          <w:tcPr>
            <w:tcW w:w="598" w:type="dxa"/>
          </w:tcPr>
          <w:p w14:paraId="07C48304" w14:textId="245E0270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83</w:t>
            </w:r>
          </w:p>
        </w:tc>
        <w:tc>
          <w:tcPr>
            <w:tcW w:w="597" w:type="dxa"/>
          </w:tcPr>
          <w:p w14:paraId="18E2E069" w14:textId="4590514A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.107</w:t>
            </w:r>
          </w:p>
        </w:tc>
        <w:tc>
          <w:tcPr>
            <w:tcW w:w="597" w:type="dxa"/>
          </w:tcPr>
          <w:p w14:paraId="52C7D936" w14:textId="4C8B4C1D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939</w:t>
            </w:r>
          </w:p>
        </w:tc>
        <w:tc>
          <w:tcPr>
            <w:tcW w:w="597" w:type="dxa"/>
          </w:tcPr>
          <w:p w14:paraId="57E4C7E1" w14:textId="16F3D246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.025</w:t>
            </w:r>
          </w:p>
        </w:tc>
        <w:tc>
          <w:tcPr>
            <w:tcW w:w="597" w:type="dxa"/>
          </w:tcPr>
          <w:p w14:paraId="7ED4E5B7" w14:textId="22D683D3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.146</w:t>
            </w:r>
          </w:p>
        </w:tc>
        <w:tc>
          <w:tcPr>
            <w:tcW w:w="598" w:type="dxa"/>
          </w:tcPr>
          <w:p w14:paraId="487D9BA9" w14:textId="1A8BF891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.206</w:t>
            </w:r>
          </w:p>
        </w:tc>
        <w:tc>
          <w:tcPr>
            <w:tcW w:w="597" w:type="dxa"/>
          </w:tcPr>
          <w:p w14:paraId="15C977BE" w14:textId="06CB8E06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.116</w:t>
            </w:r>
          </w:p>
        </w:tc>
        <w:tc>
          <w:tcPr>
            <w:tcW w:w="597" w:type="dxa"/>
          </w:tcPr>
          <w:p w14:paraId="6D03633A" w14:textId="792184E7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988</w:t>
            </w:r>
          </w:p>
        </w:tc>
        <w:tc>
          <w:tcPr>
            <w:tcW w:w="597" w:type="dxa"/>
          </w:tcPr>
          <w:p w14:paraId="467B71BE" w14:textId="48304688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98</w:t>
            </w:r>
          </w:p>
        </w:tc>
        <w:tc>
          <w:tcPr>
            <w:tcW w:w="598" w:type="dxa"/>
          </w:tcPr>
          <w:p w14:paraId="2E4BCD0C" w14:textId="70D2C116" w:rsidR="00DC7FAB" w:rsidRPr="001D0086" w:rsidRDefault="00DC7FAB" w:rsidP="001F2E58">
            <w:pPr>
              <w:pStyle w:val="TabeladesnoUMAR"/>
              <w:spacing w:before="0"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32</w:t>
            </w:r>
          </w:p>
        </w:tc>
      </w:tr>
    </w:tbl>
    <w:bookmarkEnd w:id="18"/>
    <w:p w14:paraId="12DD0180" w14:textId="143C2FF2" w:rsidR="001D0A90" w:rsidRPr="001D0086" w:rsidRDefault="001D0A90" w:rsidP="00DB3C83">
      <w:pPr>
        <w:pStyle w:val="VirUMAR"/>
        <w:rPr>
          <w:bCs/>
        </w:rPr>
      </w:pPr>
      <w:r w:rsidRPr="001D0086">
        <w:rPr>
          <w:bCs/>
        </w:rPr>
        <w:t xml:space="preserve">Vir: </w:t>
      </w:r>
      <w:r w:rsidR="00DB3C83" w:rsidRPr="001D0086">
        <w:rPr>
          <w:bCs/>
        </w:rPr>
        <w:t xml:space="preserve">AJPES, </w:t>
      </w:r>
      <w:r w:rsidRPr="001D0086">
        <w:rPr>
          <w:bCs/>
        </w:rPr>
        <w:t>Poslovni register Slovenije</w:t>
      </w:r>
      <w:r w:rsidR="00DB3C83" w:rsidRPr="001D0086">
        <w:rPr>
          <w:bCs/>
        </w:rPr>
        <w:t>.</w:t>
      </w:r>
    </w:p>
    <w:p w14:paraId="7452BD78" w14:textId="6E2D918B" w:rsidR="00931E94" w:rsidRDefault="00F63D95" w:rsidP="00F63D95">
      <w:pPr>
        <w:pStyle w:val="VirUMAR"/>
      </w:pPr>
      <w:r w:rsidRPr="001D0086">
        <w:t>Opomba: A</w:t>
      </w:r>
      <w:r w:rsidR="004976AD" w:rsidRPr="001D0086">
        <w:t xml:space="preserve"> </w:t>
      </w:r>
      <w:r w:rsidRPr="001D0086">
        <w:t>-</w:t>
      </w:r>
      <w:r w:rsidR="004976AD" w:rsidRPr="001D0086">
        <w:t xml:space="preserve"> </w:t>
      </w:r>
      <w:r w:rsidR="0089266B" w:rsidRPr="001D0086">
        <w:t>Kmetijstvo in lov, gozdarstvo, ribištvo,</w:t>
      </w:r>
      <w:r w:rsidRPr="001D0086">
        <w:t xml:space="preserve"> </w:t>
      </w:r>
      <w:r w:rsidR="0089266B" w:rsidRPr="001D0086">
        <w:t>B</w:t>
      </w:r>
      <w:r w:rsidR="004976AD" w:rsidRPr="001D0086">
        <w:t xml:space="preserve"> </w:t>
      </w:r>
      <w:r w:rsidR="0089266B" w:rsidRPr="001D0086">
        <w:t>-</w:t>
      </w:r>
      <w:r w:rsidR="004976AD" w:rsidRPr="001D0086">
        <w:t xml:space="preserve"> </w:t>
      </w:r>
      <w:r w:rsidR="0089266B" w:rsidRPr="001D0086">
        <w:t>Rudarstvo, C</w:t>
      </w:r>
      <w:r w:rsidR="004976AD" w:rsidRPr="001D0086">
        <w:t xml:space="preserve"> </w:t>
      </w:r>
      <w:r w:rsidR="0089266B" w:rsidRPr="001D0086">
        <w:t>-</w:t>
      </w:r>
      <w:r w:rsidR="004976AD" w:rsidRPr="001D0086">
        <w:t xml:space="preserve"> </w:t>
      </w:r>
      <w:r w:rsidR="0089266B" w:rsidRPr="001D0086">
        <w:t>Predelovalne dejavnosti, D</w:t>
      </w:r>
      <w:r w:rsidR="004976AD" w:rsidRPr="001D0086">
        <w:t xml:space="preserve"> </w:t>
      </w:r>
      <w:r w:rsidR="0089266B" w:rsidRPr="001D0086">
        <w:t>-</w:t>
      </w:r>
      <w:r w:rsidR="004976AD" w:rsidRPr="001D0086">
        <w:t xml:space="preserve"> </w:t>
      </w:r>
      <w:r w:rsidR="0089266B" w:rsidRPr="001D0086">
        <w:t>Oskrba z električno energijo, plinom in paro, E</w:t>
      </w:r>
      <w:r w:rsidR="004976AD" w:rsidRPr="001D0086">
        <w:t xml:space="preserve"> </w:t>
      </w:r>
      <w:r w:rsidR="0089266B" w:rsidRPr="001D0086">
        <w:t>-</w:t>
      </w:r>
      <w:r w:rsidR="004976AD" w:rsidRPr="001D0086">
        <w:t xml:space="preserve"> </w:t>
      </w:r>
      <w:r w:rsidR="0089266B" w:rsidRPr="001D0086">
        <w:t>Oskrba z vodo; ravnanje z odplakami in odpadki; saniranje okolja, F</w:t>
      </w:r>
      <w:r w:rsidR="004976AD" w:rsidRPr="001D0086">
        <w:t xml:space="preserve"> </w:t>
      </w:r>
      <w:r w:rsidR="0089266B" w:rsidRPr="001D0086">
        <w:t>-</w:t>
      </w:r>
      <w:r w:rsidR="004976AD" w:rsidRPr="001D0086">
        <w:t xml:space="preserve"> </w:t>
      </w:r>
      <w:r w:rsidRPr="001D0086">
        <w:t>G</w:t>
      </w:r>
      <w:r w:rsidR="0089266B" w:rsidRPr="001D0086">
        <w:t>radbeništvo, G</w:t>
      </w:r>
      <w:r w:rsidR="004976AD" w:rsidRPr="001D0086">
        <w:t xml:space="preserve"> </w:t>
      </w:r>
      <w:r w:rsidR="0089266B" w:rsidRPr="001D0086">
        <w:t>-</w:t>
      </w:r>
      <w:r w:rsidR="004976AD" w:rsidRPr="001D0086">
        <w:t xml:space="preserve"> </w:t>
      </w:r>
      <w:r w:rsidR="0089266B" w:rsidRPr="001D0086">
        <w:t>Trgovina; vzdrževanje in popravila motornih vozil, H</w:t>
      </w:r>
      <w:r w:rsidR="004976AD" w:rsidRPr="001D0086">
        <w:t xml:space="preserve"> </w:t>
      </w:r>
      <w:r w:rsidR="0089266B" w:rsidRPr="001D0086">
        <w:t xml:space="preserve">- </w:t>
      </w:r>
      <w:r w:rsidR="004976AD" w:rsidRPr="001D0086">
        <w:t>P</w:t>
      </w:r>
      <w:r w:rsidR="0089266B" w:rsidRPr="001D0086">
        <w:t>romet in skladiščenje, I</w:t>
      </w:r>
      <w:r w:rsidR="004976AD" w:rsidRPr="001D0086">
        <w:t xml:space="preserve"> </w:t>
      </w:r>
      <w:r w:rsidR="0089266B" w:rsidRPr="001D0086">
        <w:t>-</w:t>
      </w:r>
      <w:r w:rsidR="004976AD" w:rsidRPr="001D0086">
        <w:t xml:space="preserve"> </w:t>
      </w:r>
      <w:r w:rsidR="0089266B" w:rsidRPr="001D0086">
        <w:t>Gostinstvo, J</w:t>
      </w:r>
      <w:r w:rsidR="004976AD" w:rsidRPr="001D0086">
        <w:t xml:space="preserve"> </w:t>
      </w:r>
      <w:r w:rsidR="0089266B" w:rsidRPr="001D0086">
        <w:t>-</w:t>
      </w:r>
      <w:r w:rsidR="004976AD" w:rsidRPr="001D0086">
        <w:t xml:space="preserve"> </w:t>
      </w:r>
      <w:r w:rsidR="0089266B" w:rsidRPr="001D0086">
        <w:t>Informacijske in komunikacijske dejavnosti, K</w:t>
      </w:r>
      <w:r w:rsidR="004976AD" w:rsidRPr="001D0086">
        <w:t xml:space="preserve"> </w:t>
      </w:r>
      <w:r w:rsidR="0089266B" w:rsidRPr="001D0086">
        <w:t xml:space="preserve">- </w:t>
      </w:r>
      <w:r w:rsidR="004976AD" w:rsidRPr="001D0086">
        <w:t>F</w:t>
      </w:r>
      <w:r w:rsidR="0089266B" w:rsidRPr="001D0086">
        <w:t xml:space="preserve">inančne in zavarovalniške dejavnosti, </w:t>
      </w:r>
      <w:r w:rsidR="004B3A36">
        <w:br/>
      </w:r>
      <w:r w:rsidR="0089266B" w:rsidRPr="001D0086">
        <w:t>L</w:t>
      </w:r>
      <w:r w:rsidR="004976AD" w:rsidRPr="001D0086">
        <w:t xml:space="preserve"> </w:t>
      </w:r>
      <w:r w:rsidR="0089266B" w:rsidRPr="001D0086">
        <w:t>-</w:t>
      </w:r>
      <w:r w:rsidR="004976AD" w:rsidRPr="001D0086">
        <w:t xml:space="preserve"> </w:t>
      </w:r>
      <w:r w:rsidR="0089266B" w:rsidRPr="001D0086">
        <w:t>Poslovanje z nepremičninami, M</w:t>
      </w:r>
      <w:r w:rsidR="004976AD" w:rsidRPr="001D0086">
        <w:t xml:space="preserve"> </w:t>
      </w:r>
      <w:r w:rsidR="0089266B" w:rsidRPr="001D0086">
        <w:t>-</w:t>
      </w:r>
      <w:r w:rsidR="004976AD" w:rsidRPr="001D0086">
        <w:t xml:space="preserve"> </w:t>
      </w:r>
      <w:r w:rsidR="0089266B" w:rsidRPr="001D0086">
        <w:t>Strokovne, znanstvene in tehnične dejavnosti, N</w:t>
      </w:r>
      <w:r w:rsidR="004976AD" w:rsidRPr="001D0086">
        <w:t xml:space="preserve"> </w:t>
      </w:r>
      <w:r w:rsidR="0089266B" w:rsidRPr="001D0086">
        <w:t>-</w:t>
      </w:r>
      <w:r w:rsidR="004976AD" w:rsidRPr="001D0086">
        <w:t xml:space="preserve"> </w:t>
      </w:r>
      <w:r w:rsidR="0089266B" w:rsidRPr="001D0086">
        <w:t xml:space="preserve">Druge raznovrstne poslovne dejavnosti, </w:t>
      </w:r>
      <w:r w:rsidR="004B3A36">
        <w:br/>
      </w:r>
      <w:r w:rsidR="0089266B" w:rsidRPr="001D0086">
        <w:t>O</w:t>
      </w:r>
      <w:r w:rsidR="004976AD" w:rsidRPr="001D0086">
        <w:t xml:space="preserve"> </w:t>
      </w:r>
      <w:r w:rsidR="0089266B" w:rsidRPr="001D0086">
        <w:t>-</w:t>
      </w:r>
      <w:r w:rsidR="004976AD" w:rsidRPr="001D0086">
        <w:t xml:space="preserve"> </w:t>
      </w:r>
      <w:r w:rsidR="0089266B" w:rsidRPr="001D0086">
        <w:t>Dejavnost javne uprave in obrambe; dejavnosti obvezne socialne varnosti, P</w:t>
      </w:r>
      <w:r w:rsidR="004976AD" w:rsidRPr="001D0086">
        <w:t xml:space="preserve"> </w:t>
      </w:r>
      <w:r w:rsidRPr="001D0086">
        <w:t>-</w:t>
      </w:r>
      <w:r w:rsidR="004976AD" w:rsidRPr="001D0086">
        <w:t xml:space="preserve"> </w:t>
      </w:r>
      <w:r w:rsidRPr="001D0086">
        <w:t>Izobraževanje, Q</w:t>
      </w:r>
      <w:r w:rsidR="004976AD" w:rsidRPr="001D0086">
        <w:t xml:space="preserve"> </w:t>
      </w:r>
      <w:r w:rsidRPr="001D0086">
        <w:t>-</w:t>
      </w:r>
      <w:r w:rsidR="004976AD" w:rsidRPr="001D0086">
        <w:t xml:space="preserve"> </w:t>
      </w:r>
      <w:r w:rsidRPr="001D0086">
        <w:t xml:space="preserve">Zdravstvo in socialno varstvo, </w:t>
      </w:r>
      <w:r w:rsidR="004B3A36">
        <w:br/>
      </w:r>
      <w:r w:rsidRPr="001D0086">
        <w:t>R</w:t>
      </w:r>
      <w:r w:rsidR="004976AD" w:rsidRPr="001D0086">
        <w:t xml:space="preserve"> </w:t>
      </w:r>
      <w:r w:rsidRPr="001D0086">
        <w:t>-</w:t>
      </w:r>
      <w:r w:rsidR="004976AD" w:rsidRPr="001D0086">
        <w:t xml:space="preserve"> </w:t>
      </w:r>
      <w:r w:rsidRPr="001D0086">
        <w:t>Kulturne, razvedrilne in rekreacijske dejavnosti, S</w:t>
      </w:r>
      <w:r w:rsidR="004976AD" w:rsidRPr="001D0086">
        <w:t xml:space="preserve"> </w:t>
      </w:r>
      <w:r w:rsidRPr="001D0086">
        <w:t>-</w:t>
      </w:r>
      <w:r w:rsidR="004976AD" w:rsidRPr="001D0086">
        <w:t xml:space="preserve"> </w:t>
      </w:r>
      <w:r w:rsidRPr="001D0086">
        <w:t>Druge dejavnosti.</w:t>
      </w:r>
    </w:p>
    <w:p w14:paraId="65357436" w14:textId="77777777" w:rsidR="004B3A36" w:rsidRPr="001D0086" w:rsidRDefault="004B3A36" w:rsidP="00F63D95">
      <w:pPr>
        <w:pStyle w:val="VirUMAR"/>
      </w:pPr>
    </w:p>
    <w:p w14:paraId="782BC619" w14:textId="5A8AD0E7" w:rsidR="00931E94" w:rsidRPr="001D0086" w:rsidRDefault="00931E94" w:rsidP="00B8508B">
      <w:pPr>
        <w:pStyle w:val="Caption"/>
      </w:pPr>
      <w:r w:rsidRPr="001D0086">
        <w:t xml:space="preserve">Tabela </w:t>
      </w:r>
      <w:r w:rsidR="00435691" w:rsidRPr="001D0086">
        <w:t>8</w:t>
      </w:r>
      <w:r w:rsidRPr="001D0086">
        <w:t>: Število začetih stečajnih postopkov nad samostojnimi podjetniki po dejavnostih</w:t>
      </w:r>
      <w:r w:rsidR="00077520" w:rsidRPr="001D0086">
        <w:t>, 2009</w:t>
      </w:r>
      <w:r w:rsidR="004867E8" w:rsidRPr="001D0086">
        <w:t>–</w:t>
      </w:r>
      <w:r w:rsidR="00784FF2" w:rsidRPr="001D0086">
        <w:t>2022</w:t>
      </w:r>
    </w:p>
    <w:tbl>
      <w:tblPr>
        <w:tblStyle w:val="TableGridLight"/>
        <w:tblW w:w="0" w:type="auto"/>
        <w:tblCellMar>
          <w:left w:w="0" w:type="dxa"/>
        </w:tblCellMar>
        <w:tblLook w:val="04A0" w:firstRow="1" w:lastRow="0" w:firstColumn="1" w:lastColumn="0" w:noHBand="0" w:noVBand="1"/>
      </w:tblPr>
      <w:tblGrid>
        <w:gridCol w:w="709"/>
        <w:gridCol w:w="597"/>
        <w:gridCol w:w="597"/>
        <w:gridCol w:w="597"/>
        <w:gridCol w:w="597"/>
        <w:gridCol w:w="598"/>
        <w:gridCol w:w="597"/>
        <w:gridCol w:w="597"/>
        <w:gridCol w:w="597"/>
        <w:gridCol w:w="597"/>
        <w:gridCol w:w="598"/>
        <w:gridCol w:w="597"/>
        <w:gridCol w:w="597"/>
        <w:gridCol w:w="597"/>
        <w:gridCol w:w="598"/>
      </w:tblGrid>
      <w:tr w:rsidR="00784FF2" w:rsidRPr="001D0086" w14:paraId="1566646B" w14:textId="77777777" w:rsidTr="001F2E5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tcBorders>
              <w:bottom w:val="single" w:sz="8" w:space="0" w:color="auto"/>
            </w:tcBorders>
            <w:shd w:val="clear" w:color="auto" w:fill="D9D9D9" w:themeFill="background1" w:themeFillShade="D9"/>
          </w:tcPr>
          <w:p w14:paraId="617E67E2" w14:textId="77777777" w:rsidR="00784FF2" w:rsidRPr="001D0086" w:rsidRDefault="00784FF2" w:rsidP="00784FF2">
            <w:pPr>
              <w:pStyle w:val="BesediloUMAR"/>
              <w:rPr>
                <w:rFonts w:ascii="Myriad Pro" w:hAnsi="Myriad Pro"/>
                <w:b/>
              </w:rPr>
            </w:pPr>
          </w:p>
        </w:tc>
        <w:tc>
          <w:tcPr>
            <w:tcW w:w="597" w:type="dxa"/>
            <w:tcBorders>
              <w:bottom w:val="single" w:sz="8" w:space="0" w:color="auto"/>
            </w:tcBorders>
            <w:shd w:val="clear" w:color="auto" w:fill="D9D9D9" w:themeFill="background1" w:themeFillShade="D9"/>
          </w:tcPr>
          <w:p w14:paraId="6D25F6A8" w14:textId="77777777" w:rsidR="00784FF2" w:rsidRPr="001D0086" w:rsidRDefault="00784FF2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Cs w:val="0"/>
              </w:rPr>
            </w:pPr>
            <w:r w:rsidRPr="001D0086">
              <w:rPr>
                <w:rFonts w:ascii="Myriad Pro" w:hAnsi="Myriad Pro"/>
                <w:bCs w:val="0"/>
              </w:rPr>
              <w:t>2009</w:t>
            </w:r>
          </w:p>
        </w:tc>
        <w:tc>
          <w:tcPr>
            <w:tcW w:w="597" w:type="dxa"/>
            <w:tcBorders>
              <w:bottom w:val="single" w:sz="8" w:space="0" w:color="auto"/>
            </w:tcBorders>
            <w:shd w:val="clear" w:color="auto" w:fill="D9D9D9" w:themeFill="background1" w:themeFillShade="D9"/>
          </w:tcPr>
          <w:p w14:paraId="64748AC8" w14:textId="77777777" w:rsidR="00784FF2" w:rsidRPr="001D0086" w:rsidRDefault="00784FF2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Cs w:val="0"/>
              </w:rPr>
            </w:pPr>
            <w:r w:rsidRPr="001D0086">
              <w:rPr>
                <w:rFonts w:ascii="Myriad Pro" w:hAnsi="Myriad Pro"/>
                <w:bCs w:val="0"/>
              </w:rPr>
              <w:t>2010</w:t>
            </w:r>
          </w:p>
        </w:tc>
        <w:tc>
          <w:tcPr>
            <w:tcW w:w="597" w:type="dxa"/>
            <w:tcBorders>
              <w:bottom w:val="single" w:sz="8" w:space="0" w:color="auto"/>
            </w:tcBorders>
            <w:shd w:val="clear" w:color="auto" w:fill="D9D9D9" w:themeFill="background1" w:themeFillShade="D9"/>
          </w:tcPr>
          <w:p w14:paraId="65FD0F51" w14:textId="77777777" w:rsidR="00784FF2" w:rsidRPr="001D0086" w:rsidRDefault="00784FF2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Cs w:val="0"/>
              </w:rPr>
            </w:pPr>
            <w:r w:rsidRPr="001D0086">
              <w:rPr>
                <w:rFonts w:ascii="Myriad Pro" w:hAnsi="Myriad Pro"/>
                <w:bCs w:val="0"/>
              </w:rPr>
              <w:t>2011</w:t>
            </w:r>
          </w:p>
        </w:tc>
        <w:tc>
          <w:tcPr>
            <w:tcW w:w="597" w:type="dxa"/>
            <w:tcBorders>
              <w:bottom w:val="single" w:sz="8" w:space="0" w:color="auto"/>
            </w:tcBorders>
            <w:shd w:val="clear" w:color="auto" w:fill="D9D9D9" w:themeFill="background1" w:themeFillShade="D9"/>
          </w:tcPr>
          <w:p w14:paraId="38418F83" w14:textId="77777777" w:rsidR="00784FF2" w:rsidRPr="001D0086" w:rsidRDefault="00784FF2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Cs w:val="0"/>
              </w:rPr>
            </w:pPr>
            <w:r w:rsidRPr="001D0086">
              <w:rPr>
                <w:rFonts w:ascii="Myriad Pro" w:hAnsi="Myriad Pro"/>
                <w:bCs w:val="0"/>
              </w:rPr>
              <w:t>2012</w:t>
            </w:r>
          </w:p>
        </w:tc>
        <w:tc>
          <w:tcPr>
            <w:tcW w:w="598" w:type="dxa"/>
            <w:tcBorders>
              <w:bottom w:val="single" w:sz="8" w:space="0" w:color="auto"/>
            </w:tcBorders>
            <w:shd w:val="clear" w:color="auto" w:fill="D9D9D9" w:themeFill="background1" w:themeFillShade="D9"/>
          </w:tcPr>
          <w:p w14:paraId="462B5C72" w14:textId="77777777" w:rsidR="00784FF2" w:rsidRPr="001D0086" w:rsidRDefault="00784FF2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Cs w:val="0"/>
              </w:rPr>
            </w:pPr>
            <w:r w:rsidRPr="001D0086">
              <w:rPr>
                <w:rFonts w:ascii="Myriad Pro" w:hAnsi="Myriad Pro"/>
                <w:bCs w:val="0"/>
              </w:rPr>
              <w:t>2013</w:t>
            </w:r>
          </w:p>
        </w:tc>
        <w:tc>
          <w:tcPr>
            <w:tcW w:w="597" w:type="dxa"/>
            <w:tcBorders>
              <w:bottom w:val="single" w:sz="8" w:space="0" w:color="auto"/>
            </w:tcBorders>
            <w:shd w:val="clear" w:color="auto" w:fill="D9D9D9" w:themeFill="background1" w:themeFillShade="D9"/>
          </w:tcPr>
          <w:p w14:paraId="088662AD" w14:textId="77777777" w:rsidR="00784FF2" w:rsidRPr="001D0086" w:rsidRDefault="00784FF2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Cs w:val="0"/>
              </w:rPr>
            </w:pPr>
            <w:r w:rsidRPr="001D0086">
              <w:rPr>
                <w:rFonts w:ascii="Myriad Pro" w:hAnsi="Myriad Pro"/>
                <w:bCs w:val="0"/>
              </w:rPr>
              <w:t>2014</w:t>
            </w:r>
          </w:p>
        </w:tc>
        <w:tc>
          <w:tcPr>
            <w:tcW w:w="597" w:type="dxa"/>
            <w:tcBorders>
              <w:bottom w:val="single" w:sz="8" w:space="0" w:color="auto"/>
            </w:tcBorders>
            <w:shd w:val="clear" w:color="auto" w:fill="D9D9D9" w:themeFill="background1" w:themeFillShade="D9"/>
          </w:tcPr>
          <w:p w14:paraId="2684317C" w14:textId="77777777" w:rsidR="00784FF2" w:rsidRPr="001D0086" w:rsidRDefault="00784FF2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Cs w:val="0"/>
              </w:rPr>
            </w:pPr>
            <w:r w:rsidRPr="001D0086">
              <w:rPr>
                <w:rFonts w:ascii="Myriad Pro" w:hAnsi="Myriad Pro"/>
                <w:bCs w:val="0"/>
              </w:rPr>
              <w:t>2015</w:t>
            </w:r>
          </w:p>
        </w:tc>
        <w:tc>
          <w:tcPr>
            <w:tcW w:w="597" w:type="dxa"/>
            <w:tcBorders>
              <w:bottom w:val="single" w:sz="8" w:space="0" w:color="auto"/>
            </w:tcBorders>
            <w:shd w:val="clear" w:color="auto" w:fill="D9D9D9" w:themeFill="background1" w:themeFillShade="D9"/>
          </w:tcPr>
          <w:p w14:paraId="386B2316" w14:textId="77777777" w:rsidR="00784FF2" w:rsidRPr="001D0086" w:rsidRDefault="00784FF2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Cs w:val="0"/>
              </w:rPr>
            </w:pPr>
            <w:r w:rsidRPr="001D0086">
              <w:rPr>
                <w:rFonts w:ascii="Myriad Pro" w:hAnsi="Myriad Pro"/>
                <w:bCs w:val="0"/>
              </w:rPr>
              <w:t>2016</w:t>
            </w:r>
          </w:p>
        </w:tc>
        <w:tc>
          <w:tcPr>
            <w:tcW w:w="597" w:type="dxa"/>
            <w:tcBorders>
              <w:bottom w:val="single" w:sz="8" w:space="0" w:color="auto"/>
            </w:tcBorders>
            <w:shd w:val="clear" w:color="auto" w:fill="D9D9D9" w:themeFill="background1" w:themeFillShade="D9"/>
          </w:tcPr>
          <w:p w14:paraId="012DCFF3" w14:textId="77777777" w:rsidR="00784FF2" w:rsidRPr="001D0086" w:rsidRDefault="00784FF2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Cs w:val="0"/>
              </w:rPr>
            </w:pPr>
            <w:r w:rsidRPr="001D0086">
              <w:rPr>
                <w:rFonts w:ascii="Myriad Pro" w:hAnsi="Myriad Pro"/>
                <w:bCs w:val="0"/>
              </w:rPr>
              <w:t>2017</w:t>
            </w:r>
          </w:p>
        </w:tc>
        <w:tc>
          <w:tcPr>
            <w:tcW w:w="598" w:type="dxa"/>
            <w:tcBorders>
              <w:bottom w:val="single" w:sz="8" w:space="0" w:color="auto"/>
            </w:tcBorders>
            <w:shd w:val="clear" w:color="auto" w:fill="D9D9D9" w:themeFill="background1" w:themeFillShade="D9"/>
          </w:tcPr>
          <w:p w14:paraId="558F3F4B" w14:textId="77777777" w:rsidR="00784FF2" w:rsidRPr="001D0086" w:rsidRDefault="00784FF2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Cs w:val="0"/>
              </w:rPr>
            </w:pPr>
            <w:r w:rsidRPr="001D0086">
              <w:rPr>
                <w:rFonts w:ascii="Myriad Pro" w:hAnsi="Myriad Pro"/>
                <w:bCs w:val="0"/>
              </w:rPr>
              <w:t>2018</w:t>
            </w:r>
          </w:p>
        </w:tc>
        <w:tc>
          <w:tcPr>
            <w:tcW w:w="597" w:type="dxa"/>
            <w:tcBorders>
              <w:bottom w:val="single" w:sz="8" w:space="0" w:color="auto"/>
            </w:tcBorders>
            <w:shd w:val="clear" w:color="auto" w:fill="D9D9D9" w:themeFill="background1" w:themeFillShade="D9"/>
          </w:tcPr>
          <w:p w14:paraId="737C0BEB" w14:textId="77777777" w:rsidR="00784FF2" w:rsidRPr="001D0086" w:rsidRDefault="00784FF2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Cs w:val="0"/>
              </w:rPr>
            </w:pPr>
            <w:r w:rsidRPr="001D0086">
              <w:rPr>
                <w:rFonts w:ascii="Myriad Pro" w:hAnsi="Myriad Pro"/>
                <w:bCs w:val="0"/>
              </w:rPr>
              <w:t>2019</w:t>
            </w:r>
          </w:p>
        </w:tc>
        <w:tc>
          <w:tcPr>
            <w:tcW w:w="597" w:type="dxa"/>
            <w:tcBorders>
              <w:bottom w:val="single" w:sz="8" w:space="0" w:color="auto"/>
            </w:tcBorders>
            <w:shd w:val="clear" w:color="auto" w:fill="D9D9D9" w:themeFill="background1" w:themeFillShade="D9"/>
          </w:tcPr>
          <w:p w14:paraId="3425A172" w14:textId="731E8512" w:rsidR="00784FF2" w:rsidRPr="001D0086" w:rsidRDefault="00784FF2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Cs w:val="0"/>
              </w:rPr>
            </w:pPr>
            <w:r w:rsidRPr="001D0086">
              <w:rPr>
                <w:rFonts w:ascii="Myriad Pro" w:hAnsi="Myriad Pro"/>
              </w:rPr>
              <w:t>2020</w:t>
            </w:r>
          </w:p>
        </w:tc>
        <w:tc>
          <w:tcPr>
            <w:tcW w:w="597" w:type="dxa"/>
            <w:tcBorders>
              <w:bottom w:val="single" w:sz="8" w:space="0" w:color="auto"/>
            </w:tcBorders>
            <w:shd w:val="clear" w:color="auto" w:fill="D9D9D9" w:themeFill="background1" w:themeFillShade="D9"/>
          </w:tcPr>
          <w:p w14:paraId="6E4C412C" w14:textId="72493215" w:rsidR="00784FF2" w:rsidRPr="001D0086" w:rsidRDefault="00784FF2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Cs w:val="0"/>
              </w:rPr>
            </w:pPr>
            <w:r w:rsidRPr="001D0086">
              <w:rPr>
                <w:rFonts w:ascii="Myriad Pro" w:hAnsi="Myriad Pro"/>
                <w:bCs w:val="0"/>
              </w:rPr>
              <w:t>2021</w:t>
            </w:r>
          </w:p>
        </w:tc>
        <w:tc>
          <w:tcPr>
            <w:tcW w:w="598" w:type="dxa"/>
            <w:tcBorders>
              <w:bottom w:val="single" w:sz="8" w:space="0" w:color="auto"/>
            </w:tcBorders>
            <w:shd w:val="clear" w:color="auto" w:fill="D9D9D9" w:themeFill="background1" w:themeFillShade="D9"/>
          </w:tcPr>
          <w:p w14:paraId="78E21C58" w14:textId="74E3F820" w:rsidR="00784FF2" w:rsidRPr="001D0086" w:rsidRDefault="00784FF2" w:rsidP="001F2E58">
            <w:pPr>
              <w:pStyle w:val="TabelaglavadesnoUMA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Cs w:val="0"/>
              </w:rPr>
            </w:pPr>
            <w:r w:rsidRPr="001D0086">
              <w:rPr>
                <w:rFonts w:ascii="Myriad Pro" w:hAnsi="Myriad Pro"/>
                <w:bCs w:val="0"/>
              </w:rPr>
              <w:t>2022</w:t>
            </w:r>
          </w:p>
        </w:tc>
      </w:tr>
      <w:tr w:rsidR="00894788" w:rsidRPr="001D0086" w14:paraId="64F9ADC0" w14:textId="77777777" w:rsidTr="001F2E58">
        <w:trPr>
          <w:trHeight w:val="2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tcBorders>
              <w:top w:val="single" w:sz="8" w:space="0" w:color="auto"/>
            </w:tcBorders>
            <w:shd w:val="clear" w:color="auto" w:fill="auto"/>
          </w:tcPr>
          <w:p w14:paraId="14270782" w14:textId="77777777" w:rsidR="00894788" w:rsidRPr="001D0086" w:rsidRDefault="00894788" w:rsidP="004B3A36">
            <w:pPr>
              <w:pStyle w:val="TabelalevoUMAR"/>
              <w:spacing w:before="0" w:after="0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A</w:t>
            </w:r>
          </w:p>
        </w:tc>
        <w:tc>
          <w:tcPr>
            <w:tcW w:w="597" w:type="dxa"/>
            <w:tcBorders>
              <w:top w:val="single" w:sz="8" w:space="0" w:color="auto"/>
            </w:tcBorders>
          </w:tcPr>
          <w:p w14:paraId="1A8448A8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  <w:tcBorders>
              <w:top w:val="single" w:sz="8" w:space="0" w:color="auto"/>
            </w:tcBorders>
          </w:tcPr>
          <w:p w14:paraId="5FE41D69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7" w:type="dxa"/>
            <w:tcBorders>
              <w:top w:val="single" w:sz="8" w:space="0" w:color="auto"/>
            </w:tcBorders>
          </w:tcPr>
          <w:p w14:paraId="4D4930D1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  <w:tcBorders>
              <w:top w:val="single" w:sz="8" w:space="0" w:color="auto"/>
            </w:tcBorders>
          </w:tcPr>
          <w:p w14:paraId="0BE29C71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8" w:type="dxa"/>
            <w:tcBorders>
              <w:top w:val="single" w:sz="8" w:space="0" w:color="auto"/>
            </w:tcBorders>
          </w:tcPr>
          <w:p w14:paraId="0F985EB7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  <w:tcBorders>
              <w:top w:val="single" w:sz="8" w:space="0" w:color="auto"/>
            </w:tcBorders>
          </w:tcPr>
          <w:p w14:paraId="637646C7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</w:p>
        </w:tc>
        <w:tc>
          <w:tcPr>
            <w:tcW w:w="597" w:type="dxa"/>
            <w:tcBorders>
              <w:top w:val="single" w:sz="8" w:space="0" w:color="auto"/>
            </w:tcBorders>
          </w:tcPr>
          <w:p w14:paraId="4B863841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</w:p>
        </w:tc>
        <w:tc>
          <w:tcPr>
            <w:tcW w:w="597" w:type="dxa"/>
            <w:tcBorders>
              <w:top w:val="single" w:sz="8" w:space="0" w:color="auto"/>
            </w:tcBorders>
          </w:tcPr>
          <w:p w14:paraId="7728E808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</w:t>
            </w:r>
          </w:p>
        </w:tc>
        <w:tc>
          <w:tcPr>
            <w:tcW w:w="597" w:type="dxa"/>
            <w:tcBorders>
              <w:top w:val="single" w:sz="8" w:space="0" w:color="auto"/>
            </w:tcBorders>
          </w:tcPr>
          <w:p w14:paraId="775A739D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</w:t>
            </w:r>
          </w:p>
        </w:tc>
        <w:tc>
          <w:tcPr>
            <w:tcW w:w="598" w:type="dxa"/>
            <w:tcBorders>
              <w:top w:val="single" w:sz="8" w:space="0" w:color="auto"/>
            </w:tcBorders>
          </w:tcPr>
          <w:p w14:paraId="64123FD9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</w:t>
            </w:r>
          </w:p>
        </w:tc>
        <w:tc>
          <w:tcPr>
            <w:tcW w:w="597" w:type="dxa"/>
            <w:tcBorders>
              <w:top w:val="single" w:sz="8" w:space="0" w:color="auto"/>
            </w:tcBorders>
          </w:tcPr>
          <w:p w14:paraId="2B2864BD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</w:p>
        </w:tc>
        <w:tc>
          <w:tcPr>
            <w:tcW w:w="597" w:type="dxa"/>
            <w:tcBorders>
              <w:top w:val="single" w:sz="8" w:space="0" w:color="auto"/>
            </w:tcBorders>
          </w:tcPr>
          <w:p w14:paraId="4000DDF7" w14:textId="1D1ED0ED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</w:p>
        </w:tc>
        <w:tc>
          <w:tcPr>
            <w:tcW w:w="597" w:type="dxa"/>
            <w:tcBorders>
              <w:top w:val="single" w:sz="8" w:space="0" w:color="auto"/>
            </w:tcBorders>
          </w:tcPr>
          <w:p w14:paraId="39EF9A30" w14:textId="0D061999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8" w:type="dxa"/>
            <w:tcBorders>
              <w:top w:val="single" w:sz="8" w:space="0" w:color="auto"/>
            </w:tcBorders>
          </w:tcPr>
          <w:p w14:paraId="47AD78A2" w14:textId="74DC1A0A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</w:t>
            </w:r>
          </w:p>
        </w:tc>
      </w:tr>
      <w:tr w:rsidR="00894788" w:rsidRPr="001D0086" w14:paraId="70765E22" w14:textId="77777777" w:rsidTr="001F2E58">
        <w:trPr>
          <w:trHeight w:val="2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598B82DA" w14:textId="77777777" w:rsidR="00894788" w:rsidRPr="001D0086" w:rsidRDefault="00894788" w:rsidP="004B3A36">
            <w:pPr>
              <w:pStyle w:val="TabelalevoUMAR"/>
              <w:spacing w:before="0" w:after="0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B</w:t>
            </w:r>
          </w:p>
        </w:tc>
        <w:tc>
          <w:tcPr>
            <w:tcW w:w="597" w:type="dxa"/>
          </w:tcPr>
          <w:p w14:paraId="0BB56175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48687A54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6B29C486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3C654AFB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8" w:type="dxa"/>
          </w:tcPr>
          <w:p w14:paraId="14FA543B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627E1520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19FD6796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297B9BBE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06128EFC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8" w:type="dxa"/>
          </w:tcPr>
          <w:p w14:paraId="11040D8D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63888FF2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297465C2" w14:textId="4241DEF4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33ADD4A3" w14:textId="3E10C3B2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8" w:type="dxa"/>
          </w:tcPr>
          <w:p w14:paraId="090719D3" w14:textId="3ADFD8A9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</w:tr>
      <w:tr w:rsidR="00894788" w:rsidRPr="001D0086" w14:paraId="1244DB97" w14:textId="77777777" w:rsidTr="001F2E58">
        <w:trPr>
          <w:trHeight w:val="2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08063E2F" w14:textId="77777777" w:rsidR="00894788" w:rsidRPr="001D0086" w:rsidRDefault="00894788" w:rsidP="004B3A36">
            <w:pPr>
              <w:pStyle w:val="TabelalevoUMAR"/>
              <w:spacing w:before="0" w:after="0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C</w:t>
            </w:r>
          </w:p>
        </w:tc>
        <w:tc>
          <w:tcPr>
            <w:tcW w:w="597" w:type="dxa"/>
          </w:tcPr>
          <w:p w14:paraId="09822EA8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7</w:t>
            </w:r>
          </w:p>
        </w:tc>
        <w:tc>
          <w:tcPr>
            <w:tcW w:w="597" w:type="dxa"/>
          </w:tcPr>
          <w:p w14:paraId="6244A74A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</w:t>
            </w:r>
          </w:p>
        </w:tc>
        <w:tc>
          <w:tcPr>
            <w:tcW w:w="597" w:type="dxa"/>
          </w:tcPr>
          <w:p w14:paraId="7ED2ADED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3</w:t>
            </w:r>
          </w:p>
        </w:tc>
        <w:tc>
          <w:tcPr>
            <w:tcW w:w="597" w:type="dxa"/>
          </w:tcPr>
          <w:p w14:paraId="73675A73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</w:t>
            </w:r>
          </w:p>
        </w:tc>
        <w:tc>
          <w:tcPr>
            <w:tcW w:w="598" w:type="dxa"/>
          </w:tcPr>
          <w:p w14:paraId="5F05E9A2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9</w:t>
            </w:r>
          </w:p>
        </w:tc>
        <w:tc>
          <w:tcPr>
            <w:tcW w:w="597" w:type="dxa"/>
          </w:tcPr>
          <w:p w14:paraId="00E0CF6F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5</w:t>
            </w:r>
          </w:p>
        </w:tc>
        <w:tc>
          <w:tcPr>
            <w:tcW w:w="597" w:type="dxa"/>
          </w:tcPr>
          <w:p w14:paraId="4B829829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1</w:t>
            </w:r>
          </w:p>
        </w:tc>
        <w:tc>
          <w:tcPr>
            <w:tcW w:w="597" w:type="dxa"/>
          </w:tcPr>
          <w:p w14:paraId="6C1437A2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8</w:t>
            </w:r>
          </w:p>
        </w:tc>
        <w:tc>
          <w:tcPr>
            <w:tcW w:w="597" w:type="dxa"/>
          </w:tcPr>
          <w:p w14:paraId="5EA725E1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9</w:t>
            </w:r>
          </w:p>
        </w:tc>
        <w:tc>
          <w:tcPr>
            <w:tcW w:w="598" w:type="dxa"/>
          </w:tcPr>
          <w:p w14:paraId="4D651575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2</w:t>
            </w:r>
          </w:p>
        </w:tc>
        <w:tc>
          <w:tcPr>
            <w:tcW w:w="597" w:type="dxa"/>
          </w:tcPr>
          <w:p w14:paraId="39F518D9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7</w:t>
            </w:r>
          </w:p>
        </w:tc>
        <w:tc>
          <w:tcPr>
            <w:tcW w:w="597" w:type="dxa"/>
          </w:tcPr>
          <w:p w14:paraId="0398B46B" w14:textId="7412FBB9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0</w:t>
            </w:r>
          </w:p>
        </w:tc>
        <w:tc>
          <w:tcPr>
            <w:tcW w:w="597" w:type="dxa"/>
          </w:tcPr>
          <w:p w14:paraId="14207566" w14:textId="24305796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2</w:t>
            </w:r>
          </w:p>
        </w:tc>
        <w:tc>
          <w:tcPr>
            <w:tcW w:w="598" w:type="dxa"/>
          </w:tcPr>
          <w:p w14:paraId="0AC71387" w14:textId="38879BF1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6</w:t>
            </w:r>
          </w:p>
        </w:tc>
      </w:tr>
      <w:tr w:rsidR="00894788" w:rsidRPr="001D0086" w14:paraId="4AAC7EBF" w14:textId="77777777" w:rsidTr="001F2E58">
        <w:trPr>
          <w:trHeight w:val="2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76A8F683" w14:textId="77777777" w:rsidR="00894788" w:rsidRPr="001D0086" w:rsidRDefault="00894788" w:rsidP="004B3A36">
            <w:pPr>
              <w:pStyle w:val="TabelalevoUMAR"/>
              <w:spacing w:before="0" w:after="0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D</w:t>
            </w:r>
          </w:p>
        </w:tc>
        <w:tc>
          <w:tcPr>
            <w:tcW w:w="597" w:type="dxa"/>
          </w:tcPr>
          <w:p w14:paraId="3C19AFC6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407907E9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7E314C55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444A5F27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8" w:type="dxa"/>
          </w:tcPr>
          <w:p w14:paraId="743121D3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1BEB8082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34ADC196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</w:p>
        </w:tc>
        <w:tc>
          <w:tcPr>
            <w:tcW w:w="597" w:type="dxa"/>
          </w:tcPr>
          <w:p w14:paraId="08E8607A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55C9D8A6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8" w:type="dxa"/>
          </w:tcPr>
          <w:p w14:paraId="3B893837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</w:p>
        </w:tc>
        <w:tc>
          <w:tcPr>
            <w:tcW w:w="597" w:type="dxa"/>
          </w:tcPr>
          <w:p w14:paraId="1A3E5CA4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14DCC0C4" w14:textId="174FD42E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2E5670A0" w14:textId="6D9CD9C0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8" w:type="dxa"/>
          </w:tcPr>
          <w:p w14:paraId="6574BE11" w14:textId="45765081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</w:tr>
      <w:tr w:rsidR="00894788" w:rsidRPr="001D0086" w14:paraId="2D26A9F8" w14:textId="77777777" w:rsidTr="001F2E58">
        <w:trPr>
          <w:trHeight w:val="2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568746CB" w14:textId="77777777" w:rsidR="00894788" w:rsidRPr="001D0086" w:rsidRDefault="00894788" w:rsidP="004B3A36">
            <w:pPr>
              <w:pStyle w:val="TabelalevoUMAR"/>
              <w:spacing w:before="0" w:after="0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E</w:t>
            </w:r>
          </w:p>
        </w:tc>
        <w:tc>
          <w:tcPr>
            <w:tcW w:w="597" w:type="dxa"/>
          </w:tcPr>
          <w:p w14:paraId="6FC0CA5E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7" w:type="dxa"/>
          </w:tcPr>
          <w:p w14:paraId="52206C36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40E43B65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0EC75B20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8" w:type="dxa"/>
          </w:tcPr>
          <w:p w14:paraId="10FF8E67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3706CC9A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1AE3F8DA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7" w:type="dxa"/>
          </w:tcPr>
          <w:p w14:paraId="36CE92EB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2DE72567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8" w:type="dxa"/>
          </w:tcPr>
          <w:p w14:paraId="1792A6B4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</w:t>
            </w:r>
          </w:p>
        </w:tc>
        <w:tc>
          <w:tcPr>
            <w:tcW w:w="597" w:type="dxa"/>
          </w:tcPr>
          <w:p w14:paraId="70120966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7" w:type="dxa"/>
          </w:tcPr>
          <w:p w14:paraId="5305F0B1" w14:textId="6C8BB8CF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30D73363" w14:textId="355A86CC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8" w:type="dxa"/>
          </w:tcPr>
          <w:p w14:paraId="7EFF8F3A" w14:textId="66FB4A8A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</w:tr>
      <w:tr w:rsidR="00894788" w:rsidRPr="001D0086" w14:paraId="36F92FF4" w14:textId="77777777" w:rsidTr="001F2E58">
        <w:trPr>
          <w:trHeight w:val="2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3F535959" w14:textId="77777777" w:rsidR="00894788" w:rsidRPr="001D0086" w:rsidRDefault="00894788" w:rsidP="004B3A36">
            <w:pPr>
              <w:pStyle w:val="TabelalevoUMAR"/>
              <w:spacing w:before="0" w:after="0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F</w:t>
            </w:r>
          </w:p>
        </w:tc>
        <w:tc>
          <w:tcPr>
            <w:tcW w:w="597" w:type="dxa"/>
          </w:tcPr>
          <w:p w14:paraId="7EE55A44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3</w:t>
            </w:r>
          </w:p>
        </w:tc>
        <w:tc>
          <w:tcPr>
            <w:tcW w:w="597" w:type="dxa"/>
          </w:tcPr>
          <w:p w14:paraId="3FC4D62B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7</w:t>
            </w:r>
          </w:p>
        </w:tc>
        <w:tc>
          <w:tcPr>
            <w:tcW w:w="597" w:type="dxa"/>
          </w:tcPr>
          <w:p w14:paraId="7D590603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8</w:t>
            </w:r>
          </w:p>
        </w:tc>
        <w:tc>
          <w:tcPr>
            <w:tcW w:w="597" w:type="dxa"/>
          </w:tcPr>
          <w:p w14:paraId="5B488B7D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5</w:t>
            </w:r>
          </w:p>
        </w:tc>
        <w:tc>
          <w:tcPr>
            <w:tcW w:w="598" w:type="dxa"/>
          </w:tcPr>
          <w:p w14:paraId="091C118E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7</w:t>
            </w:r>
          </w:p>
        </w:tc>
        <w:tc>
          <w:tcPr>
            <w:tcW w:w="597" w:type="dxa"/>
          </w:tcPr>
          <w:p w14:paraId="14DA3195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8</w:t>
            </w:r>
          </w:p>
        </w:tc>
        <w:tc>
          <w:tcPr>
            <w:tcW w:w="597" w:type="dxa"/>
          </w:tcPr>
          <w:p w14:paraId="11ACCF10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0</w:t>
            </w:r>
          </w:p>
        </w:tc>
        <w:tc>
          <w:tcPr>
            <w:tcW w:w="597" w:type="dxa"/>
          </w:tcPr>
          <w:p w14:paraId="2D90598D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6</w:t>
            </w:r>
          </w:p>
        </w:tc>
        <w:tc>
          <w:tcPr>
            <w:tcW w:w="597" w:type="dxa"/>
          </w:tcPr>
          <w:p w14:paraId="15C84DAB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9</w:t>
            </w:r>
          </w:p>
        </w:tc>
        <w:tc>
          <w:tcPr>
            <w:tcW w:w="598" w:type="dxa"/>
          </w:tcPr>
          <w:p w14:paraId="40584BA0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4</w:t>
            </w:r>
          </w:p>
        </w:tc>
        <w:tc>
          <w:tcPr>
            <w:tcW w:w="597" w:type="dxa"/>
          </w:tcPr>
          <w:p w14:paraId="1659FCF0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5</w:t>
            </w:r>
          </w:p>
        </w:tc>
        <w:tc>
          <w:tcPr>
            <w:tcW w:w="597" w:type="dxa"/>
          </w:tcPr>
          <w:p w14:paraId="754DE628" w14:textId="473DBDB5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7</w:t>
            </w:r>
          </w:p>
        </w:tc>
        <w:tc>
          <w:tcPr>
            <w:tcW w:w="597" w:type="dxa"/>
          </w:tcPr>
          <w:p w14:paraId="559BDC79" w14:textId="6CF21740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</w:t>
            </w:r>
          </w:p>
        </w:tc>
        <w:tc>
          <w:tcPr>
            <w:tcW w:w="598" w:type="dxa"/>
          </w:tcPr>
          <w:p w14:paraId="1549456D" w14:textId="51677CA1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3</w:t>
            </w:r>
          </w:p>
        </w:tc>
      </w:tr>
      <w:tr w:rsidR="00894788" w:rsidRPr="001D0086" w14:paraId="4A5E5EB7" w14:textId="77777777" w:rsidTr="001F2E58">
        <w:trPr>
          <w:trHeight w:val="2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10B176D0" w14:textId="77777777" w:rsidR="00894788" w:rsidRPr="001D0086" w:rsidRDefault="00894788" w:rsidP="004B3A36">
            <w:pPr>
              <w:pStyle w:val="TabelalevoUMAR"/>
              <w:spacing w:before="0" w:after="0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G</w:t>
            </w:r>
          </w:p>
        </w:tc>
        <w:tc>
          <w:tcPr>
            <w:tcW w:w="597" w:type="dxa"/>
          </w:tcPr>
          <w:p w14:paraId="2A1E112E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2</w:t>
            </w:r>
          </w:p>
        </w:tc>
        <w:tc>
          <w:tcPr>
            <w:tcW w:w="597" w:type="dxa"/>
          </w:tcPr>
          <w:p w14:paraId="5E85E4F5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1</w:t>
            </w:r>
          </w:p>
        </w:tc>
        <w:tc>
          <w:tcPr>
            <w:tcW w:w="597" w:type="dxa"/>
          </w:tcPr>
          <w:p w14:paraId="51AD7447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3</w:t>
            </w:r>
          </w:p>
        </w:tc>
        <w:tc>
          <w:tcPr>
            <w:tcW w:w="597" w:type="dxa"/>
          </w:tcPr>
          <w:p w14:paraId="0652A981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5</w:t>
            </w:r>
          </w:p>
        </w:tc>
        <w:tc>
          <w:tcPr>
            <w:tcW w:w="598" w:type="dxa"/>
          </w:tcPr>
          <w:p w14:paraId="2C3D67F2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</w:t>
            </w:r>
          </w:p>
        </w:tc>
        <w:tc>
          <w:tcPr>
            <w:tcW w:w="597" w:type="dxa"/>
          </w:tcPr>
          <w:p w14:paraId="4AC97D97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8</w:t>
            </w:r>
          </w:p>
        </w:tc>
        <w:tc>
          <w:tcPr>
            <w:tcW w:w="597" w:type="dxa"/>
          </w:tcPr>
          <w:p w14:paraId="2EE3D90E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1</w:t>
            </w:r>
          </w:p>
        </w:tc>
        <w:tc>
          <w:tcPr>
            <w:tcW w:w="597" w:type="dxa"/>
          </w:tcPr>
          <w:p w14:paraId="760AC7B2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8</w:t>
            </w:r>
          </w:p>
        </w:tc>
        <w:tc>
          <w:tcPr>
            <w:tcW w:w="597" w:type="dxa"/>
          </w:tcPr>
          <w:p w14:paraId="169C0129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</w:t>
            </w:r>
          </w:p>
        </w:tc>
        <w:tc>
          <w:tcPr>
            <w:tcW w:w="598" w:type="dxa"/>
          </w:tcPr>
          <w:p w14:paraId="79E5415B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3</w:t>
            </w:r>
          </w:p>
        </w:tc>
        <w:tc>
          <w:tcPr>
            <w:tcW w:w="597" w:type="dxa"/>
          </w:tcPr>
          <w:p w14:paraId="6B093A7D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2</w:t>
            </w:r>
          </w:p>
        </w:tc>
        <w:tc>
          <w:tcPr>
            <w:tcW w:w="597" w:type="dxa"/>
          </w:tcPr>
          <w:p w14:paraId="79421F79" w14:textId="26A3A0CC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4</w:t>
            </w:r>
          </w:p>
        </w:tc>
        <w:tc>
          <w:tcPr>
            <w:tcW w:w="597" w:type="dxa"/>
          </w:tcPr>
          <w:p w14:paraId="7EDE67B9" w14:textId="1E72D59B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9</w:t>
            </w:r>
          </w:p>
        </w:tc>
        <w:tc>
          <w:tcPr>
            <w:tcW w:w="598" w:type="dxa"/>
          </w:tcPr>
          <w:p w14:paraId="5C15C61E" w14:textId="0A2506EE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1</w:t>
            </w:r>
          </w:p>
        </w:tc>
      </w:tr>
      <w:tr w:rsidR="00894788" w:rsidRPr="001D0086" w14:paraId="3D6820A2" w14:textId="77777777" w:rsidTr="001F2E58">
        <w:trPr>
          <w:trHeight w:val="2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216468F3" w14:textId="77777777" w:rsidR="00894788" w:rsidRPr="001D0086" w:rsidRDefault="00894788" w:rsidP="004B3A36">
            <w:pPr>
              <w:pStyle w:val="TabelalevoUMAR"/>
              <w:spacing w:before="0" w:after="0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H</w:t>
            </w:r>
          </w:p>
        </w:tc>
        <w:tc>
          <w:tcPr>
            <w:tcW w:w="597" w:type="dxa"/>
          </w:tcPr>
          <w:p w14:paraId="3A73862D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</w:p>
        </w:tc>
        <w:tc>
          <w:tcPr>
            <w:tcW w:w="597" w:type="dxa"/>
          </w:tcPr>
          <w:p w14:paraId="7CEF5013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2</w:t>
            </w:r>
          </w:p>
        </w:tc>
        <w:tc>
          <w:tcPr>
            <w:tcW w:w="597" w:type="dxa"/>
          </w:tcPr>
          <w:p w14:paraId="03DFE00B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6</w:t>
            </w:r>
          </w:p>
        </w:tc>
        <w:tc>
          <w:tcPr>
            <w:tcW w:w="597" w:type="dxa"/>
          </w:tcPr>
          <w:p w14:paraId="3EA2B247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6</w:t>
            </w:r>
          </w:p>
        </w:tc>
        <w:tc>
          <w:tcPr>
            <w:tcW w:w="598" w:type="dxa"/>
          </w:tcPr>
          <w:p w14:paraId="029E350C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9</w:t>
            </w:r>
          </w:p>
        </w:tc>
        <w:tc>
          <w:tcPr>
            <w:tcW w:w="597" w:type="dxa"/>
          </w:tcPr>
          <w:p w14:paraId="0A65CC61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9</w:t>
            </w:r>
          </w:p>
        </w:tc>
        <w:tc>
          <w:tcPr>
            <w:tcW w:w="597" w:type="dxa"/>
          </w:tcPr>
          <w:p w14:paraId="7E5E4F7F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7</w:t>
            </w:r>
          </w:p>
        </w:tc>
        <w:tc>
          <w:tcPr>
            <w:tcW w:w="597" w:type="dxa"/>
          </w:tcPr>
          <w:p w14:paraId="031CBD0F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6</w:t>
            </w:r>
          </w:p>
        </w:tc>
        <w:tc>
          <w:tcPr>
            <w:tcW w:w="597" w:type="dxa"/>
          </w:tcPr>
          <w:p w14:paraId="008D8B72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0</w:t>
            </w:r>
          </w:p>
        </w:tc>
        <w:tc>
          <w:tcPr>
            <w:tcW w:w="598" w:type="dxa"/>
          </w:tcPr>
          <w:p w14:paraId="512B4139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7</w:t>
            </w:r>
          </w:p>
        </w:tc>
        <w:tc>
          <w:tcPr>
            <w:tcW w:w="597" w:type="dxa"/>
          </w:tcPr>
          <w:p w14:paraId="03720A03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5</w:t>
            </w:r>
          </w:p>
        </w:tc>
        <w:tc>
          <w:tcPr>
            <w:tcW w:w="597" w:type="dxa"/>
          </w:tcPr>
          <w:p w14:paraId="39671CA6" w14:textId="6E5C75FE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</w:t>
            </w:r>
          </w:p>
        </w:tc>
        <w:tc>
          <w:tcPr>
            <w:tcW w:w="597" w:type="dxa"/>
          </w:tcPr>
          <w:p w14:paraId="296CBFE6" w14:textId="36796FC1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</w:p>
        </w:tc>
        <w:tc>
          <w:tcPr>
            <w:tcW w:w="598" w:type="dxa"/>
          </w:tcPr>
          <w:p w14:paraId="48F6C172" w14:textId="4987952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</w:t>
            </w:r>
          </w:p>
        </w:tc>
      </w:tr>
      <w:tr w:rsidR="00894788" w:rsidRPr="001D0086" w14:paraId="0F68A1B7" w14:textId="77777777" w:rsidTr="001F2E58">
        <w:trPr>
          <w:trHeight w:val="2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5EB8C81B" w14:textId="77777777" w:rsidR="00894788" w:rsidRPr="001D0086" w:rsidRDefault="00894788" w:rsidP="004B3A36">
            <w:pPr>
              <w:pStyle w:val="TabelalevoUMAR"/>
              <w:spacing w:before="0" w:after="0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I</w:t>
            </w:r>
          </w:p>
        </w:tc>
        <w:tc>
          <w:tcPr>
            <w:tcW w:w="597" w:type="dxa"/>
          </w:tcPr>
          <w:p w14:paraId="79707805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9</w:t>
            </w:r>
          </w:p>
        </w:tc>
        <w:tc>
          <w:tcPr>
            <w:tcW w:w="597" w:type="dxa"/>
          </w:tcPr>
          <w:p w14:paraId="6AB94B21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9</w:t>
            </w:r>
          </w:p>
        </w:tc>
        <w:tc>
          <w:tcPr>
            <w:tcW w:w="597" w:type="dxa"/>
          </w:tcPr>
          <w:p w14:paraId="61841FCE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3</w:t>
            </w:r>
          </w:p>
        </w:tc>
        <w:tc>
          <w:tcPr>
            <w:tcW w:w="597" w:type="dxa"/>
          </w:tcPr>
          <w:p w14:paraId="24C5147A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7</w:t>
            </w:r>
          </w:p>
        </w:tc>
        <w:tc>
          <w:tcPr>
            <w:tcW w:w="598" w:type="dxa"/>
          </w:tcPr>
          <w:p w14:paraId="37AF62B7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2</w:t>
            </w:r>
          </w:p>
        </w:tc>
        <w:tc>
          <w:tcPr>
            <w:tcW w:w="597" w:type="dxa"/>
          </w:tcPr>
          <w:p w14:paraId="5E6ACA84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2</w:t>
            </w:r>
          </w:p>
        </w:tc>
        <w:tc>
          <w:tcPr>
            <w:tcW w:w="597" w:type="dxa"/>
          </w:tcPr>
          <w:p w14:paraId="41E80118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0</w:t>
            </w:r>
          </w:p>
        </w:tc>
        <w:tc>
          <w:tcPr>
            <w:tcW w:w="597" w:type="dxa"/>
          </w:tcPr>
          <w:p w14:paraId="7C7ED912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6</w:t>
            </w:r>
          </w:p>
        </w:tc>
        <w:tc>
          <w:tcPr>
            <w:tcW w:w="597" w:type="dxa"/>
          </w:tcPr>
          <w:p w14:paraId="295A8233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4</w:t>
            </w:r>
          </w:p>
        </w:tc>
        <w:tc>
          <w:tcPr>
            <w:tcW w:w="598" w:type="dxa"/>
          </w:tcPr>
          <w:p w14:paraId="10419F58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7</w:t>
            </w:r>
          </w:p>
        </w:tc>
        <w:tc>
          <w:tcPr>
            <w:tcW w:w="597" w:type="dxa"/>
          </w:tcPr>
          <w:p w14:paraId="408AAB04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9</w:t>
            </w:r>
          </w:p>
        </w:tc>
        <w:tc>
          <w:tcPr>
            <w:tcW w:w="597" w:type="dxa"/>
          </w:tcPr>
          <w:p w14:paraId="24240C39" w14:textId="6C2780D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1</w:t>
            </w:r>
          </w:p>
        </w:tc>
        <w:tc>
          <w:tcPr>
            <w:tcW w:w="597" w:type="dxa"/>
          </w:tcPr>
          <w:p w14:paraId="4C7EB480" w14:textId="6BC10DC9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2</w:t>
            </w:r>
          </w:p>
        </w:tc>
        <w:tc>
          <w:tcPr>
            <w:tcW w:w="598" w:type="dxa"/>
          </w:tcPr>
          <w:p w14:paraId="22CF8D33" w14:textId="7171D7F3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0</w:t>
            </w:r>
          </w:p>
        </w:tc>
      </w:tr>
      <w:tr w:rsidR="00894788" w:rsidRPr="001D0086" w14:paraId="29198698" w14:textId="77777777" w:rsidTr="001F2E58">
        <w:trPr>
          <w:trHeight w:val="2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3C10A832" w14:textId="77777777" w:rsidR="00894788" w:rsidRPr="001D0086" w:rsidRDefault="00894788" w:rsidP="004B3A36">
            <w:pPr>
              <w:pStyle w:val="TabelalevoUMAR"/>
              <w:spacing w:before="0" w:after="0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J</w:t>
            </w:r>
          </w:p>
        </w:tc>
        <w:tc>
          <w:tcPr>
            <w:tcW w:w="597" w:type="dxa"/>
          </w:tcPr>
          <w:p w14:paraId="43CDB5D6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7" w:type="dxa"/>
          </w:tcPr>
          <w:p w14:paraId="45C5B2CD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7" w:type="dxa"/>
          </w:tcPr>
          <w:p w14:paraId="4C693711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</w:t>
            </w:r>
          </w:p>
        </w:tc>
        <w:tc>
          <w:tcPr>
            <w:tcW w:w="597" w:type="dxa"/>
          </w:tcPr>
          <w:p w14:paraId="7B7263C9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8" w:type="dxa"/>
          </w:tcPr>
          <w:p w14:paraId="6E6B0356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1A6BFB0C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</w:t>
            </w:r>
          </w:p>
        </w:tc>
        <w:tc>
          <w:tcPr>
            <w:tcW w:w="597" w:type="dxa"/>
          </w:tcPr>
          <w:p w14:paraId="3B8AB820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</w:t>
            </w:r>
          </w:p>
        </w:tc>
        <w:tc>
          <w:tcPr>
            <w:tcW w:w="597" w:type="dxa"/>
          </w:tcPr>
          <w:p w14:paraId="53C68960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</w:t>
            </w:r>
          </w:p>
        </w:tc>
        <w:tc>
          <w:tcPr>
            <w:tcW w:w="597" w:type="dxa"/>
          </w:tcPr>
          <w:p w14:paraId="02911B58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8" w:type="dxa"/>
          </w:tcPr>
          <w:p w14:paraId="13D2AEED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</w:t>
            </w:r>
          </w:p>
        </w:tc>
        <w:tc>
          <w:tcPr>
            <w:tcW w:w="597" w:type="dxa"/>
          </w:tcPr>
          <w:p w14:paraId="148D772B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</w:p>
        </w:tc>
        <w:tc>
          <w:tcPr>
            <w:tcW w:w="597" w:type="dxa"/>
          </w:tcPr>
          <w:p w14:paraId="0CF76E6B" w14:textId="4286A3C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7" w:type="dxa"/>
          </w:tcPr>
          <w:p w14:paraId="1CF2FB4A" w14:textId="683ACD94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8" w:type="dxa"/>
          </w:tcPr>
          <w:p w14:paraId="12217887" w14:textId="37767CDD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</w:p>
        </w:tc>
      </w:tr>
      <w:tr w:rsidR="00894788" w:rsidRPr="001D0086" w14:paraId="214D9E55" w14:textId="77777777" w:rsidTr="001F2E58">
        <w:trPr>
          <w:trHeight w:val="2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534D4DDC" w14:textId="77777777" w:rsidR="00894788" w:rsidRPr="001D0086" w:rsidRDefault="00894788" w:rsidP="004B3A36">
            <w:pPr>
              <w:pStyle w:val="TabelalevoUMAR"/>
              <w:spacing w:before="0" w:after="0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K</w:t>
            </w:r>
          </w:p>
        </w:tc>
        <w:tc>
          <w:tcPr>
            <w:tcW w:w="597" w:type="dxa"/>
          </w:tcPr>
          <w:p w14:paraId="33B01467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7" w:type="dxa"/>
          </w:tcPr>
          <w:p w14:paraId="050B7BA7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24936D0B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7" w:type="dxa"/>
          </w:tcPr>
          <w:p w14:paraId="46CAFB63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8" w:type="dxa"/>
          </w:tcPr>
          <w:p w14:paraId="741AEE3C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7" w:type="dxa"/>
          </w:tcPr>
          <w:p w14:paraId="48327BDE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7" w:type="dxa"/>
          </w:tcPr>
          <w:p w14:paraId="53C6C817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0BF70F66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7" w:type="dxa"/>
          </w:tcPr>
          <w:p w14:paraId="201664E5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</w:p>
        </w:tc>
        <w:tc>
          <w:tcPr>
            <w:tcW w:w="598" w:type="dxa"/>
          </w:tcPr>
          <w:p w14:paraId="16295872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4B32CA2E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</w:p>
        </w:tc>
        <w:tc>
          <w:tcPr>
            <w:tcW w:w="597" w:type="dxa"/>
          </w:tcPr>
          <w:p w14:paraId="25B14936" w14:textId="4245E3E2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7" w:type="dxa"/>
          </w:tcPr>
          <w:p w14:paraId="5FA59B03" w14:textId="32EDA6D2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8" w:type="dxa"/>
          </w:tcPr>
          <w:p w14:paraId="76832C76" w14:textId="57A1003A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</w:tr>
      <w:tr w:rsidR="00894788" w:rsidRPr="001D0086" w14:paraId="73F96473" w14:textId="77777777" w:rsidTr="001F2E58">
        <w:trPr>
          <w:trHeight w:val="2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39BFF946" w14:textId="77777777" w:rsidR="00894788" w:rsidRPr="001D0086" w:rsidRDefault="00894788" w:rsidP="004B3A36">
            <w:pPr>
              <w:pStyle w:val="TabelalevoUMAR"/>
              <w:spacing w:before="0" w:after="0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L</w:t>
            </w:r>
          </w:p>
        </w:tc>
        <w:tc>
          <w:tcPr>
            <w:tcW w:w="597" w:type="dxa"/>
          </w:tcPr>
          <w:p w14:paraId="3FC6CA5F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484E81DE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7" w:type="dxa"/>
          </w:tcPr>
          <w:p w14:paraId="06D8F5F2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7" w:type="dxa"/>
          </w:tcPr>
          <w:p w14:paraId="4C6005A7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8" w:type="dxa"/>
          </w:tcPr>
          <w:p w14:paraId="1AC5AF1D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7" w:type="dxa"/>
          </w:tcPr>
          <w:p w14:paraId="2CDB9E0A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</w:t>
            </w:r>
          </w:p>
        </w:tc>
        <w:tc>
          <w:tcPr>
            <w:tcW w:w="597" w:type="dxa"/>
          </w:tcPr>
          <w:p w14:paraId="004AA972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</w:t>
            </w:r>
          </w:p>
        </w:tc>
        <w:tc>
          <w:tcPr>
            <w:tcW w:w="597" w:type="dxa"/>
          </w:tcPr>
          <w:p w14:paraId="4B533CA6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534A9C06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8" w:type="dxa"/>
          </w:tcPr>
          <w:p w14:paraId="705073BC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</w:t>
            </w:r>
          </w:p>
        </w:tc>
        <w:tc>
          <w:tcPr>
            <w:tcW w:w="597" w:type="dxa"/>
          </w:tcPr>
          <w:p w14:paraId="5974E02B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7DC58D20" w14:textId="0E441FBC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</w:t>
            </w:r>
          </w:p>
        </w:tc>
        <w:tc>
          <w:tcPr>
            <w:tcW w:w="597" w:type="dxa"/>
          </w:tcPr>
          <w:p w14:paraId="6C830B72" w14:textId="62258A06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8" w:type="dxa"/>
          </w:tcPr>
          <w:p w14:paraId="73C8A89C" w14:textId="56929805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</w:tr>
      <w:tr w:rsidR="00894788" w:rsidRPr="001D0086" w14:paraId="1F3A66E8" w14:textId="77777777" w:rsidTr="001F2E58">
        <w:trPr>
          <w:trHeight w:val="2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418F92AD" w14:textId="77777777" w:rsidR="00894788" w:rsidRPr="001D0086" w:rsidRDefault="00894788" w:rsidP="004B3A36">
            <w:pPr>
              <w:pStyle w:val="TabelalevoUMAR"/>
              <w:spacing w:before="0" w:after="0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M</w:t>
            </w:r>
          </w:p>
        </w:tc>
        <w:tc>
          <w:tcPr>
            <w:tcW w:w="597" w:type="dxa"/>
          </w:tcPr>
          <w:p w14:paraId="2207ABE2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1B59D4B2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6041711A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499CD460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</w:t>
            </w:r>
          </w:p>
        </w:tc>
        <w:tc>
          <w:tcPr>
            <w:tcW w:w="598" w:type="dxa"/>
          </w:tcPr>
          <w:p w14:paraId="208C503A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41EE8362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2</w:t>
            </w:r>
          </w:p>
        </w:tc>
        <w:tc>
          <w:tcPr>
            <w:tcW w:w="597" w:type="dxa"/>
          </w:tcPr>
          <w:p w14:paraId="763316EC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5</w:t>
            </w:r>
          </w:p>
        </w:tc>
        <w:tc>
          <w:tcPr>
            <w:tcW w:w="597" w:type="dxa"/>
          </w:tcPr>
          <w:p w14:paraId="21035126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1</w:t>
            </w:r>
          </w:p>
        </w:tc>
        <w:tc>
          <w:tcPr>
            <w:tcW w:w="597" w:type="dxa"/>
          </w:tcPr>
          <w:p w14:paraId="174CEA8F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2</w:t>
            </w:r>
          </w:p>
        </w:tc>
        <w:tc>
          <w:tcPr>
            <w:tcW w:w="598" w:type="dxa"/>
          </w:tcPr>
          <w:p w14:paraId="7CCF3BEC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</w:t>
            </w:r>
          </w:p>
        </w:tc>
        <w:tc>
          <w:tcPr>
            <w:tcW w:w="597" w:type="dxa"/>
          </w:tcPr>
          <w:p w14:paraId="353AD3FB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0</w:t>
            </w:r>
          </w:p>
        </w:tc>
        <w:tc>
          <w:tcPr>
            <w:tcW w:w="597" w:type="dxa"/>
          </w:tcPr>
          <w:p w14:paraId="5D79331C" w14:textId="66821F79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9</w:t>
            </w:r>
          </w:p>
        </w:tc>
        <w:tc>
          <w:tcPr>
            <w:tcW w:w="597" w:type="dxa"/>
          </w:tcPr>
          <w:p w14:paraId="114FD8E0" w14:textId="552CE9CF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9</w:t>
            </w:r>
          </w:p>
        </w:tc>
        <w:tc>
          <w:tcPr>
            <w:tcW w:w="598" w:type="dxa"/>
          </w:tcPr>
          <w:p w14:paraId="2CE318C7" w14:textId="50DEE7AF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</w:t>
            </w:r>
          </w:p>
        </w:tc>
      </w:tr>
      <w:tr w:rsidR="00894788" w:rsidRPr="001D0086" w14:paraId="405D4955" w14:textId="77777777" w:rsidTr="001F2E58">
        <w:trPr>
          <w:trHeight w:val="2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1E8A993E" w14:textId="77777777" w:rsidR="00894788" w:rsidRPr="001D0086" w:rsidRDefault="00894788" w:rsidP="004B3A36">
            <w:pPr>
              <w:pStyle w:val="TabelalevoUMAR"/>
              <w:spacing w:before="0" w:after="0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N</w:t>
            </w:r>
          </w:p>
        </w:tc>
        <w:tc>
          <w:tcPr>
            <w:tcW w:w="597" w:type="dxa"/>
          </w:tcPr>
          <w:p w14:paraId="2A9957C5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57C8DD1B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</w:t>
            </w:r>
          </w:p>
        </w:tc>
        <w:tc>
          <w:tcPr>
            <w:tcW w:w="597" w:type="dxa"/>
          </w:tcPr>
          <w:p w14:paraId="4FD74C05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</w:t>
            </w:r>
          </w:p>
        </w:tc>
        <w:tc>
          <w:tcPr>
            <w:tcW w:w="597" w:type="dxa"/>
          </w:tcPr>
          <w:p w14:paraId="118C3549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</w:p>
        </w:tc>
        <w:tc>
          <w:tcPr>
            <w:tcW w:w="598" w:type="dxa"/>
          </w:tcPr>
          <w:p w14:paraId="4AE4E059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</w:p>
        </w:tc>
        <w:tc>
          <w:tcPr>
            <w:tcW w:w="597" w:type="dxa"/>
          </w:tcPr>
          <w:p w14:paraId="497FA454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</w:t>
            </w:r>
          </w:p>
        </w:tc>
        <w:tc>
          <w:tcPr>
            <w:tcW w:w="597" w:type="dxa"/>
          </w:tcPr>
          <w:p w14:paraId="40CFF6DE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7" w:type="dxa"/>
          </w:tcPr>
          <w:p w14:paraId="053E8003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6</w:t>
            </w:r>
          </w:p>
        </w:tc>
        <w:tc>
          <w:tcPr>
            <w:tcW w:w="597" w:type="dxa"/>
          </w:tcPr>
          <w:p w14:paraId="49C1B301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6</w:t>
            </w:r>
          </w:p>
        </w:tc>
        <w:tc>
          <w:tcPr>
            <w:tcW w:w="598" w:type="dxa"/>
          </w:tcPr>
          <w:p w14:paraId="26FD04E2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</w:t>
            </w:r>
          </w:p>
        </w:tc>
        <w:tc>
          <w:tcPr>
            <w:tcW w:w="597" w:type="dxa"/>
          </w:tcPr>
          <w:p w14:paraId="53B10B92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6</w:t>
            </w:r>
          </w:p>
        </w:tc>
        <w:tc>
          <w:tcPr>
            <w:tcW w:w="597" w:type="dxa"/>
          </w:tcPr>
          <w:p w14:paraId="67C79E5E" w14:textId="28FE5D4B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7" w:type="dxa"/>
          </w:tcPr>
          <w:p w14:paraId="0C7EBA63" w14:textId="37129E0A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8" w:type="dxa"/>
          </w:tcPr>
          <w:p w14:paraId="4A15C617" w14:textId="126B05AF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</w:t>
            </w:r>
          </w:p>
        </w:tc>
      </w:tr>
      <w:tr w:rsidR="00894788" w:rsidRPr="001D0086" w14:paraId="4EA546E6" w14:textId="77777777" w:rsidTr="001F2E58">
        <w:trPr>
          <w:trHeight w:val="2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55D307B6" w14:textId="77777777" w:rsidR="00894788" w:rsidRPr="001D0086" w:rsidRDefault="00894788" w:rsidP="004B3A36">
            <w:pPr>
              <w:pStyle w:val="TabelalevoUMAR"/>
              <w:spacing w:before="0" w:after="0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O</w:t>
            </w:r>
          </w:p>
        </w:tc>
        <w:tc>
          <w:tcPr>
            <w:tcW w:w="597" w:type="dxa"/>
          </w:tcPr>
          <w:p w14:paraId="56E3B789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7904E00D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4B145865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668FF654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8" w:type="dxa"/>
          </w:tcPr>
          <w:p w14:paraId="3BE9D3FA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1475E109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0946C720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7B51DA95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0E3B7CAB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8" w:type="dxa"/>
          </w:tcPr>
          <w:p w14:paraId="1B2A6D63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45B32A75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327769D5" w14:textId="414DD525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2F075292" w14:textId="6045B86D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8" w:type="dxa"/>
          </w:tcPr>
          <w:p w14:paraId="0570ACE3" w14:textId="2EC5CDA3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</w:tr>
      <w:tr w:rsidR="00894788" w:rsidRPr="001D0086" w14:paraId="27B405EB" w14:textId="77777777" w:rsidTr="001F2E58">
        <w:trPr>
          <w:trHeight w:val="2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359DB581" w14:textId="77777777" w:rsidR="00894788" w:rsidRPr="001D0086" w:rsidRDefault="00894788" w:rsidP="004B3A36">
            <w:pPr>
              <w:pStyle w:val="TabelalevoUMAR"/>
              <w:spacing w:before="0" w:after="0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P</w:t>
            </w:r>
          </w:p>
        </w:tc>
        <w:tc>
          <w:tcPr>
            <w:tcW w:w="597" w:type="dxa"/>
          </w:tcPr>
          <w:p w14:paraId="4E09CA9B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7" w:type="dxa"/>
          </w:tcPr>
          <w:p w14:paraId="68AE85E1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0A530652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7" w:type="dxa"/>
          </w:tcPr>
          <w:p w14:paraId="2E263BC0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8" w:type="dxa"/>
          </w:tcPr>
          <w:p w14:paraId="0BCF04ED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7" w:type="dxa"/>
          </w:tcPr>
          <w:p w14:paraId="1FFCB936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3D5A208A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7" w:type="dxa"/>
          </w:tcPr>
          <w:p w14:paraId="459F1264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02917261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</w:p>
        </w:tc>
        <w:tc>
          <w:tcPr>
            <w:tcW w:w="598" w:type="dxa"/>
          </w:tcPr>
          <w:p w14:paraId="20DDA3DE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71E45111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3B7EDED0" w14:textId="61F6D08B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1CF72859" w14:textId="6DC122C8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8" w:type="dxa"/>
          </w:tcPr>
          <w:p w14:paraId="5F06ECB7" w14:textId="756EAF7E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</w:tr>
      <w:tr w:rsidR="00894788" w:rsidRPr="001D0086" w14:paraId="6E0DB4CC" w14:textId="77777777" w:rsidTr="001F2E58">
        <w:trPr>
          <w:trHeight w:val="2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4053CF41" w14:textId="77777777" w:rsidR="00894788" w:rsidRPr="001D0086" w:rsidRDefault="00894788" w:rsidP="004B3A36">
            <w:pPr>
              <w:pStyle w:val="TabelalevoUMAR"/>
              <w:spacing w:before="0" w:after="0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Q</w:t>
            </w:r>
          </w:p>
        </w:tc>
        <w:tc>
          <w:tcPr>
            <w:tcW w:w="597" w:type="dxa"/>
          </w:tcPr>
          <w:p w14:paraId="1E6660F0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58A1935B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499EDE6D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6EC7E9AA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8" w:type="dxa"/>
          </w:tcPr>
          <w:p w14:paraId="065C1872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1622804B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44A07D89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5BFCC4C3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</w:t>
            </w:r>
          </w:p>
        </w:tc>
        <w:tc>
          <w:tcPr>
            <w:tcW w:w="597" w:type="dxa"/>
          </w:tcPr>
          <w:p w14:paraId="0B155E6F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</w:p>
        </w:tc>
        <w:tc>
          <w:tcPr>
            <w:tcW w:w="598" w:type="dxa"/>
          </w:tcPr>
          <w:p w14:paraId="4DD489E3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6DBAA0D4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069691DE" w14:textId="54AB581C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634D98AD" w14:textId="25605628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8" w:type="dxa"/>
          </w:tcPr>
          <w:p w14:paraId="2BB8DD47" w14:textId="324F675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</w:tr>
      <w:tr w:rsidR="00894788" w:rsidRPr="001D0086" w14:paraId="12BAB559" w14:textId="77777777" w:rsidTr="001F2E58">
        <w:trPr>
          <w:trHeight w:val="2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1EDDE54E" w14:textId="77777777" w:rsidR="00894788" w:rsidRPr="001D0086" w:rsidRDefault="00894788" w:rsidP="004B3A36">
            <w:pPr>
              <w:pStyle w:val="TabelalevoUMAR"/>
              <w:spacing w:before="0" w:after="0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R</w:t>
            </w:r>
          </w:p>
        </w:tc>
        <w:tc>
          <w:tcPr>
            <w:tcW w:w="597" w:type="dxa"/>
          </w:tcPr>
          <w:p w14:paraId="7E341C81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30366D23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33059D53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</w:p>
        </w:tc>
        <w:tc>
          <w:tcPr>
            <w:tcW w:w="597" w:type="dxa"/>
          </w:tcPr>
          <w:p w14:paraId="7971492C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8" w:type="dxa"/>
          </w:tcPr>
          <w:p w14:paraId="0A111CE4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4D8E0CB3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7" w:type="dxa"/>
          </w:tcPr>
          <w:p w14:paraId="5D8A1FDE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</w:p>
        </w:tc>
        <w:tc>
          <w:tcPr>
            <w:tcW w:w="597" w:type="dxa"/>
          </w:tcPr>
          <w:p w14:paraId="16F5769F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</w:p>
        </w:tc>
        <w:tc>
          <w:tcPr>
            <w:tcW w:w="597" w:type="dxa"/>
          </w:tcPr>
          <w:p w14:paraId="61D4659C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</w:p>
        </w:tc>
        <w:tc>
          <w:tcPr>
            <w:tcW w:w="598" w:type="dxa"/>
          </w:tcPr>
          <w:p w14:paraId="2C4B0630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  <w:tc>
          <w:tcPr>
            <w:tcW w:w="597" w:type="dxa"/>
          </w:tcPr>
          <w:p w14:paraId="55392439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</w:t>
            </w:r>
          </w:p>
        </w:tc>
        <w:tc>
          <w:tcPr>
            <w:tcW w:w="597" w:type="dxa"/>
          </w:tcPr>
          <w:p w14:paraId="52D682EA" w14:textId="4C600E6D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</w:p>
        </w:tc>
        <w:tc>
          <w:tcPr>
            <w:tcW w:w="597" w:type="dxa"/>
          </w:tcPr>
          <w:p w14:paraId="6366705E" w14:textId="7BD60DFA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</w:p>
        </w:tc>
        <w:tc>
          <w:tcPr>
            <w:tcW w:w="598" w:type="dxa"/>
          </w:tcPr>
          <w:p w14:paraId="0C2F6ECF" w14:textId="2B3C441B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</w:t>
            </w:r>
          </w:p>
        </w:tc>
      </w:tr>
      <w:tr w:rsidR="00894788" w:rsidRPr="001D0086" w14:paraId="1D446A45" w14:textId="77777777" w:rsidTr="001F2E58">
        <w:trPr>
          <w:trHeight w:val="2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1FCBC903" w14:textId="77777777" w:rsidR="00894788" w:rsidRPr="001D0086" w:rsidRDefault="00894788" w:rsidP="004B3A36">
            <w:pPr>
              <w:pStyle w:val="TabelalevoUMAR"/>
              <w:spacing w:before="0" w:after="0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S</w:t>
            </w:r>
          </w:p>
        </w:tc>
        <w:tc>
          <w:tcPr>
            <w:tcW w:w="597" w:type="dxa"/>
          </w:tcPr>
          <w:p w14:paraId="4668AF06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6</w:t>
            </w:r>
          </w:p>
        </w:tc>
        <w:tc>
          <w:tcPr>
            <w:tcW w:w="597" w:type="dxa"/>
          </w:tcPr>
          <w:p w14:paraId="390F64C7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</w:t>
            </w:r>
          </w:p>
        </w:tc>
        <w:tc>
          <w:tcPr>
            <w:tcW w:w="597" w:type="dxa"/>
          </w:tcPr>
          <w:p w14:paraId="1E99F9D7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9</w:t>
            </w:r>
          </w:p>
        </w:tc>
        <w:tc>
          <w:tcPr>
            <w:tcW w:w="597" w:type="dxa"/>
          </w:tcPr>
          <w:p w14:paraId="141274E4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</w:p>
        </w:tc>
        <w:tc>
          <w:tcPr>
            <w:tcW w:w="598" w:type="dxa"/>
          </w:tcPr>
          <w:p w14:paraId="231B02C1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0</w:t>
            </w:r>
          </w:p>
        </w:tc>
        <w:tc>
          <w:tcPr>
            <w:tcW w:w="597" w:type="dxa"/>
          </w:tcPr>
          <w:p w14:paraId="5E457B3B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6</w:t>
            </w:r>
          </w:p>
        </w:tc>
        <w:tc>
          <w:tcPr>
            <w:tcW w:w="597" w:type="dxa"/>
          </w:tcPr>
          <w:p w14:paraId="2A956D76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9</w:t>
            </w:r>
          </w:p>
        </w:tc>
        <w:tc>
          <w:tcPr>
            <w:tcW w:w="597" w:type="dxa"/>
          </w:tcPr>
          <w:p w14:paraId="41951857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9</w:t>
            </w:r>
          </w:p>
        </w:tc>
        <w:tc>
          <w:tcPr>
            <w:tcW w:w="597" w:type="dxa"/>
          </w:tcPr>
          <w:p w14:paraId="0FD39E98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</w:t>
            </w:r>
          </w:p>
        </w:tc>
        <w:tc>
          <w:tcPr>
            <w:tcW w:w="598" w:type="dxa"/>
          </w:tcPr>
          <w:p w14:paraId="4477F0A7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9</w:t>
            </w:r>
          </w:p>
        </w:tc>
        <w:tc>
          <w:tcPr>
            <w:tcW w:w="597" w:type="dxa"/>
          </w:tcPr>
          <w:p w14:paraId="485822CA" w14:textId="7777777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9</w:t>
            </w:r>
          </w:p>
        </w:tc>
        <w:tc>
          <w:tcPr>
            <w:tcW w:w="597" w:type="dxa"/>
          </w:tcPr>
          <w:p w14:paraId="01CB0713" w14:textId="1C1646CA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</w:t>
            </w:r>
          </w:p>
        </w:tc>
        <w:tc>
          <w:tcPr>
            <w:tcW w:w="597" w:type="dxa"/>
          </w:tcPr>
          <w:p w14:paraId="2F6B4065" w14:textId="5DE31AAB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6</w:t>
            </w:r>
          </w:p>
        </w:tc>
        <w:tc>
          <w:tcPr>
            <w:tcW w:w="598" w:type="dxa"/>
          </w:tcPr>
          <w:p w14:paraId="783B7D57" w14:textId="420D8EEF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5</w:t>
            </w:r>
          </w:p>
        </w:tc>
      </w:tr>
      <w:tr w:rsidR="00894788" w:rsidRPr="001D0086" w14:paraId="2C1335CA" w14:textId="77777777" w:rsidTr="001F2E58">
        <w:trPr>
          <w:trHeight w:val="2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</w:tcPr>
          <w:p w14:paraId="1BAA1BCA" w14:textId="1A132E97" w:rsidR="00894788" w:rsidRPr="001D0086" w:rsidRDefault="00894788" w:rsidP="004B3A36">
            <w:pPr>
              <w:pStyle w:val="TabelalevoUMAR"/>
              <w:spacing w:before="0" w:after="0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SKUPAJ</w:t>
            </w:r>
          </w:p>
        </w:tc>
        <w:tc>
          <w:tcPr>
            <w:tcW w:w="597" w:type="dxa"/>
          </w:tcPr>
          <w:p w14:paraId="52E09D80" w14:textId="73E30774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Cs/>
              </w:rPr>
            </w:pPr>
            <w:r w:rsidRPr="001D0086">
              <w:rPr>
                <w:rFonts w:ascii="Myriad Pro" w:hAnsi="Myriad Pro"/>
                <w:bCs/>
              </w:rPr>
              <w:t>53</w:t>
            </w:r>
          </w:p>
        </w:tc>
        <w:tc>
          <w:tcPr>
            <w:tcW w:w="597" w:type="dxa"/>
          </w:tcPr>
          <w:p w14:paraId="0E071A09" w14:textId="67A1D6F0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Cs/>
              </w:rPr>
            </w:pPr>
            <w:r w:rsidRPr="001D0086">
              <w:rPr>
                <w:rFonts w:ascii="Myriad Pro" w:hAnsi="Myriad Pro"/>
                <w:bCs/>
              </w:rPr>
              <w:t>68</w:t>
            </w:r>
          </w:p>
        </w:tc>
        <w:tc>
          <w:tcPr>
            <w:tcW w:w="597" w:type="dxa"/>
          </w:tcPr>
          <w:p w14:paraId="417E7947" w14:textId="46BFA14F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Cs/>
              </w:rPr>
            </w:pPr>
            <w:r w:rsidRPr="001D0086">
              <w:rPr>
                <w:rFonts w:ascii="Myriad Pro" w:hAnsi="Myriad Pro"/>
                <w:bCs/>
              </w:rPr>
              <w:t>93</w:t>
            </w:r>
          </w:p>
        </w:tc>
        <w:tc>
          <w:tcPr>
            <w:tcW w:w="597" w:type="dxa"/>
          </w:tcPr>
          <w:p w14:paraId="2BFF6080" w14:textId="409C31A9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Cs/>
              </w:rPr>
            </w:pPr>
            <w:r w:rsidRPr="001D0086">
              <w:rPr>
                <w:rFonts w:ascii="Myriad Pro" w:hAnsi="Myriad Pro"/>
                <w:bCs/>
              </w:rPr>
              <w:t>70</w:t>
            </w:r>
          </w:p>
        </w:tc>
        <w:tc>
          <w:tcPr>
            <w:tcW w:w="598" w:type="dxa"/>
          </w:tcPr>
          <w:p w14:paraId="7F25E1D1" w14:textId="4329F1B1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Cs/>
              </w:rPr>
            </w:pPr>
            <w:r w:rsidRPr="001D0086">
              <w:rPr>
                <w:rFonts w:ascii="Myriad Pro" w:hAnsi="Myriad Pro"/>
                <w:bCs/>
              </w:rPr>
              <w:t>50</w:t>
            </w:r>
          </w:p>
        </w:tc>
        <w:tc>
          <w:tcPr>
            <w:tcW w:w="597" w:type="dxa"/>
          </w:tcPr>
          <w:p w14:paraId="6B550E87" w14:textId="3B29F036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Cs/>
              </w:rPr>
            </w:pPr>
            <w:r w:rsidRPr="001D0086">
              <w:rPr>
                <w:rFonts w:ascii="Myriad Pro" w:hAnsi="Myriad Pro"/>
                <w:bCs/>
              </w:rPr>
              <w:t>169</w:t>
            </w:r>
          </w:p>
        </w:tc>
        <w:tc>
          <w:tcPr>
            <w:tcW w:w="597" w:type="dxa"/>
          </w:tcPr>
          <w:p w14:paraId="391B37C5" w14:textId="52F12A72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Cs/>
              </w:rPr>
            </w:pPr>
            <w:r w:rsidRPr="001D0086">
              <w:rPr>
                <w:rFonts w:ascii="Myriad Pro" w:hAnsi="Myriad Pro"/>
                <w:bCs/>
              </w:rPr>
              <w:t>179</w:t>
            </w:r>
          </w:p>
        </w:tc>
        <w:tc>
          <w:tcPr>
            <w:tcW w:w="597" w:type="dxa"/>
          </w:tcPr>
          <w:p w14:paraId="64375B9A" w14:textId="08F647A9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Cs/>
              </w:rPr>
            </w:pPr>
            <w:r w:rsidRPr="001D0086">
              <w:rPr>
                <w:rFonts w:ascii="Myriad Pro" w:hAnsi="Myriad Pro"/>
                <w:bCs/>
              </w:rPr>
              <w:t>173</w:t>
            </w:r>
          </w:p>
        </w:tc>
        <w:tc>
          <w:tcPr>
            <w:tcW w:w="597" w:type="dxa"/>
          </w:tcPr>
          <w:p w14:paraId="3AC21762" w14:textId="6B27D59D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Cs/>
              </w:rPr>
            </w:pPr>
            <w:r w:rsidRPr="001D0086">
              <w:rPr>
                <w:rFonts w:ascii="Myriad Pro" w:hAnsi="Myriad Pro"/>
                <w:bCs/>
              </w:rPr>
              <w:t>133</w:t>
            </w:r>
          </w:p>
        </w:tc>
        <w:tc>
          <w:tcPr>
            <w:tcW w:w="598" w:type="dxa"/>
          </w:tcPr>
          <w:p w14:paraId="4307EEC8" w14:textId="723AE337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Cs/>
              </w:rPr>
            </w:pPr>
            <w:r w:rsidRPr="001D0086">
              <w:rPr>
                <w:rFonts w:ascii="Myriad Pro" w:hAnsi="Myriad Pro"/>
                <w:bCs/>
              </w:rPr>
              <w:t>129</w:t>
            </w:r>
          </w:p>
        </w:tc>
        <w:tc>
          <w:tcPr>
            <w:tcW w:w="597" w:type="dxa"/>
          </w:tcPr>
          <w:p w14:paraId="226042E1" w14:textId="582BA67F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Cs/>
              </w:rPr>
            </w:pPr>
            <w:r w:rsidRPr="001D0086">
              <w:rPr>
                <w:rFonts w:ascii="Myriad Pro" w:hAnsi="Myriad Pro"/>
                <w:bCs/>
              </w:rPr>
              <w:t>123</w:t>
            </w:r>
          </w:p>
        </w:tc>
        <w:tc>
          <w:tcPr>
            <w:tcW w:w="597" w:type="dxa"/>
          </w:tcPr>
          <w:p w14:paraId="418D5366" w14:textId="1DA66909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Cs/>
              </w:rPr>
            </w:pPr>
            <w:r w:rsidRPr="001D0086">
              <w:rPr>
                <w:rFonts w:ascii="Myriad Pro" w:hAnsi="Myriad Pro"/>
              </w:rPr>
              <w:t>90</w:t>
            </w:r>
          </w:p>
        </w:tc>
        <w:tc>
          <w:tcPr>
            <w:tcW w:w="597" w:type="dxa"/>
          </w:tcPr>
          <w:p w14:paraId="423DA0B4" w14:textId="6C82ECDB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Cs/>
              </w:rPr>
            </w:pPr>
            <w:r w:rsidRPr="001D0086">
              <w:rPr>
                <w:rFonts w:ascii="Myriad Pro" w:hAnsi="Myriad Pro"/>
              </w:rPr>
              <w:t>75</w:t>
            </w:r>
          </w:p>
        </w:tc>
        <w:tc>
          <w:tcPr>
            <w:tcW w:w="598" w:type="dxa"/>
          </w:tcPr>
          <w:p w14:paraId="61F26B82" w14:textId="1D313979" w:rsidR="00894788" w:rsidRPr="001D0086" w:rsidRDefault="00894788" w:rsidP="001F2E58">
            <w:pPr>
              <w:pStyle w:val="BesediloUMAR"/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  <w:bCs/>
              </w:rPr>
            </w:pPr>
            <w:r w:rsidRPr="001D0086">
              <w:rPr>
                <w:rFonts w:ascii="Myriad Pro" w:hAnsi="Myriad Pro"/>
              </w:rPr>
              <w:t>68</w:t>
            </w:r>
          </w:p>
        </w:tc>
      </w:tr>
    </w:tbl>
    <w:p w14:paraId="0937EB95" w14:textId="67AE1994" w:rsidR="00931E94" w:rsidRPr="001D0086" w:rsidRDefault="001D0A90" w:rsidP="000F39B7">
      <w:pPr>
        <w:pStyle w:val="VirUMAR"/>
      </w:pPr>
      <w:r w:rsidRPr="001D0086">
        <w:t xml:space="preserve">Vir: </w:t>
      </w:r>
      <w:r w:rsidR="00DB3C83" w:rsidRPr="001D0086">
        <w:t xml:space="preserve">AJPES, </w:t>
      </w:r>
      <w:r w:rsidRPr="001D0086">
        <w:t>Poslovni register Slovenije</w:t>
      </w:r>
      <w:r w:rsidR="00DB3C83" w:rsidRPr="001D0086">
        <w:t>.</w:t>
      </w:r>
    </w:p>
    <w:p w14:paraId="46A5B793" w14:textId="3B6DAA9E" w:rsidR="00F63D95" w:rsidRPr="001D0086" w:rsidRDefault="00F63D95" w:rsidP="00F63D95">
      <w:pPr>
        <w:pStyle w:val="VirUMAR"/>
      </w:pPr>
      <w:r w:rsidRPr="001D0086">
        <w:lastRenderedPageBreak/>
        <w:t>Opomba: A</w:t>
      </w:r>
      <w:r w:rsidR="004976AD" w:rsidRPr="001D0086">
        <w:t xml:space="preserve"> </w:t>
      </w:r>
      <w:r w:rsidRPr="001D0086">
        <w:t>-</w:t>
      </w:r>
      <w:r w:rsidR="004976AD" w:rsidRPr="001D0086">
        <w:t xml:space="preserve"> </w:t>
      </w:r>
      <w:r w:rsidRPr="001D0086">
        <w:t>Kmetijstvo in lov, gozdarstvo, ribištvo, B</w:t>
      </w:r>
      <w:r w:rsidR="004976AD" w:rsidRPr="001D0086">
        <w:t xml:space="preserve"> </w:t>
      </w:r>
      <w:r w:rsidRPr="001D0086">
        <w:t>-</w:t>
      </w:r>
      <w:r w:rsidR="004976AD" w:rsidRPr="001D0086">
        <w:t xml:space="preserve"> </w:t>
      </w:r>
      <w:r w:rsidRPr="001D0086">
        <w:t>Rudarstvo, C</w:t>
      </w:r>
      <w:r w:rsidR="004976AD" w:rsidRPr="001D0086">
        <w:t xml:space="preserve"> </w:t>
      </w:r>
      <w:r w:rsidRPr="001D0086">
        <w:t>-</w:t>
      </w:r>
      <w:r w:rsidR="004976AD" w:rsidRPr="001D0086">
        <w:t xml:space="preserve"> </w:t>
      </w:r>
      <w:r w:rsidRPr="001D0086">
        <w:t>Predelovalne dejavnosti, D</w:t>
      </w:r>
      <w:r w:rsidR="004976AD" w:rsidRPr="001D0086">
        <w:t xml:space="preserve"> </w:t>
      </w:r>
      <w:r w:rsidRPr="001D0086">
        <w:t>-</w:t>
      </w:r>
      <w:r w:rsidR="004976AD" w:rsidRPr="001D0086">
        <w:t xml:space="preserve"> </w:t>
      </w:r>
      <w:r w:rsidRPr="001D0086">
        <w:t>Oskrba z električno energijo, plinom in paro, E</w:t>
      </w:r>
      <w:r w:rsidR="004976AD" w:rsidRPr="001D0086">
        <w:t xml:space="preserve"> </w:t>
      </w:r>
      <w:r w:rsidRPr="001D0086">
        <w:t>-</w:t>
      </w:r>
      <w:r w:rsidR="004976AD" w:rsidRPr="001D0086">
        <w:t xml:space="preserve"> </w:t>
      </w:r>
      <w:r w:rsidRPr="001D0086">
        <w:t>Oskrba z vodo; ravnanje z odplakami in odpadki; saniranje okolja, F</w:t>
      </w:r>
      <w:r w:rsidR="004976AD" w:rsidRPr="001D0086">
        <w:t xml:space="preserve"> </w:t>
      </w:r>
      <w:r w:rsidRPr="001D0086">
        <w:t>-</w:t>
      </w:r>
      <w:r w:rsidR="004976AD" w:rsidRPr="001D0086">
        <w:t xml:space="preserve"> </w:t>
      </w:r>
      <w:r w:rsidRPr="001D0086">
        <w:t>Gradbeništvo, G</w:t>
      </w:r>
      <w:r w:rsidR="004976AD" w:rsidRPr="001D0086">
        <w:t xml:space="preserve"> </w:t>
      </w:r>
      <w:r w:rsidRPr="001D0086">
        <w:t>-</w:t>
      </w:r>
      <w:r w:rsidR="004976AD" w:rsidRPr="001D0086">
        <w:t xml:space="preserve"> </w:t>
      </w:r>
      <w:r w:rsidRPr="001D0086">
        <w:t>Trgovina; vzdrževanje in popravila motornih vozil, H</w:t>
      </w:r>
      <w:r w:rsidR="004976AD" w:rsidRPr="001D0086">
        <w:t xml:space="preserve"> </w:t>
      </w:r>
      <w:r w:rsidRPr="001D0086">
        <w:t xml:space="preserve">- </w:t>
      </w:r>
      <w:r w:rsidR="004976AD" w:rsidRPr="001D0086">
        <w:t>P</w:t>
      </w:r>
      <w:r w:rsidRPr="001D0086">
        <w:t>romet in skladiščenje, I</w:t>
      </w:r>
      <w:r w:rsidR="004976AD" w:rsidRPr="001D0086">
        <w:t xml:space="preserve"> </w:t>
      </w:r>
      <w:r w:rsidRPr="001D0086">
        <w:t>-</w:t>
      </w:r>
      <w:r w:rsidR="004976AD" w:rsidRPr="001D0086">
        <w:t xml:space="preserve"> </w:t>
      </w:r>
      <w:r w:rsidRPr="001D0086">
        <w:t>Gostinstvo, J</w:t>
      </w:r>
      <w:r w:rsidR="004976AD" w:rsidRPr="001D0086">
        <w:t xml:space="preserve"> </w:t>
      </w:r>
      <w:r w:rsidRPr="001D0086">
        <w:t>-</w:t>
      </w:r>
      <w:r w:rsidR="004976AD" w:rsidRPr="001D0086">
        <w:t xml:space="preserve"> </w:t>
      </w:r>
      <w:r w:rsidRPr="001D0086">
        <w:t>Informacijske in komunikacijske dejavnosti, K</w:t>
      </w:r>
      <w:r w:rsidR="004976AD" w:rsidRPr="001D0086">
        <w:t xml:space="preserve"> </w:t>
      </w:r>
      <w:r w:rsidRPr="001D0086">
        <w:t xml:space="preserve">- </w:t>
      </w:r>
      <w:r w:rsidR="004976AD" w:rsidRPr="001D0086">
        <w:t>F</w:t>
      </w:r>
      <w:r w:rsidRPr="001D0086">
        <w:t xml:space="preserve">inančne in zavarovalniške dejavnosti, </w:t>
      </w:r>
      <w:r w:rsidR="004B3A36">
        <w:br/>
      </w:r>
      <w:r w:rsidRPr="001D0086">
        <w:t>L</w:t>
      </w:r>
      <w:r w:rsidR="004976AD" w:rsidRPr="001D0086">
        <w:t xml:space="preserve"> </w:t>
      </w:r>
      <w:r w:rsidRPr="001D0086">
        <w:t>-</w:t>
      </w:r>
      <w:r w:rsidR="004976AD" w:rsidRPr="001D0086">
        <w:t xml:space="preserve"> </w:t>
      </w:r>
      <w:r w:rsidRPr="001D0086">
        <w:t>Poslovanje z nepremičninami, M</w:t>
      </w:r>
      <w:r w:rsidR="004976AD" w:rsidRPr="001D0086">
        <w:t xml:space="preserve"> </w:t>
      </w:r>
      <w:r w:rsidRPr="001D0086">
        <w:t>-</w:t>
      </w:r>
      <w:r w:rsidR="004976AD" w:rsidRPr="001D0086">
        <w:t xml:space="preserve"> </w:t>
      </w:r>
      <w:r w:rsidRPr="001D0086">
        <w:t>Strokovne, znanstvene in tehnične dejavnosti, N</w:t>
      </w:r>
      <w:r w:rsidR="004976AD" w:rsidRPr="001D0086">
        <w:t xml:space="preserve"> </w:t>
      </w:r>
      <w:r w:rsidRPr="001D0086">
        <w:t>-</w:t>
      </w:r>
      <w:r w:rsidR="004976AD" w:rsidRPr="001D0086">
        <w:t xml:space="preserve"> </w:t>
      </w:r>
      <w:r w:rsidRPr="001D0086">
        <w:t xml:space="preserve">Druge raznovrstne poslovne dejavnosti, </w:t>
      </w:r>
      <w:r w:rsidR="004B3A36">
        <w:br/>
      </w:r>
      <w:r w:rsidRPr="001D0086">
        <w:t>O</w:t>
      </w:r>
      <w:r w:rsidR="004976AD" w:rsidRPr="001D0086">
        <w:t xml:space="preserve"> </w:t>
      </w:r>
      <w:r w:rsidRPr="001D0086">
        <w:t>-</w:t>
      </w:r>
      <w:r w:rsidR="004976AD" w:rsidRPr="001D0086">
        <w:t xml:space="preserve"> </w:t>
      </w:r>
      <w:r w:rsidRPr="001D0086">
        <w:t>Dejavnost javne uprave in obrambe; dejavnosti obvezne socialne varnosti, P</w:t>
      </w:r>
      <w:r w:rsidR="004976AD" w:rsidRPr="001D0086">
        <w:t xml:space="preserve"> </w:t>
      </w:r>
      <w:r w:rsidRPr="001D0086">
        <w:t>-</w:t>
      </w:r>
      <w:r w:rsidR="004976AD" w:rsidRPr="001D0086">
        <w:t xml:space="preserve"> </w:t>
      </w:r>
      <w:r w:rsidRPr="001D0086">
        <w:t>Izobraževanje, Q</w:t>
      </w:r>
      <w:r w:rsidR="004976AD" w:rsidRPr="001D0086">
        <w:t xml:space="preserve"> </w:t>
      </w:r>
      <w:r w:rsidRPr="001D0086">
        <w:t>-</w:t>
      </w:r>
      <w:r w:rsidR="004976AD" w:rsidRPr="001D0086">
        <w:t xml:space="preserve"> </w:t>
      </w:r>
      <w:r w:rsidRPr="001D0086">
        <w:t xml:space="preserve">Zdravstvo in socialno varstvo, </w:t>
      </w:r>
      <w:r w:rsidR="004B3A36">
        <w:br/>
      </w:r>
      <w:r w:rsidRPr="001D0086">
        <w:t>R</w:t>
      </w:r>
      <w:r w:rsidR="004976AD" w:rsidRPr="001D0086">
        <w:t xml:space="preserve"> </w:t>
      </w:r>
      <w:r w:rsidRPr="001D0086">
        <w:t>-</w:t>
      </w:r>
      <w:r w:rsidR="004976AD" w:rsidRPr="001D0086">
        <w:t xml:space="preserve"> </w:t>
      </w:r>
      <w:r w:rsidRPr="001D0086">
        <w:t>Kulturne, razvedrilne in rekreacijske dejavnosti, S</w:t>
      </w:r>
      <w:r w:rsidR="004976AD" w:rsidRPr="001D0086">
        <w:t xml:space="preserve"> </w:t>
      </w:r>
      <w:r w:rsidRPr="001D0086">
        <w:t>-</w:t>
      </w:r>
      <w:r w:rsidR="004976AD" w:rsidRPr="001D0086">
        <w:t xml:space="preserve"> </w:t>
      </w:r>
      <w:r w:rsidRPr="001D0086">
        <w:t>Druge dejavnosti.</w:t>
      </w:r>
    </w:p>
    <w:p w14:paraId="2D98C24A" w14:textId="0033E79C" w:rsidR="008A4D66" w:rsidRPr="001D0086" w:rsidRDefault="008A4D66">
      <w:pPr>
        <w:spacing w:after="0" w:line="240" w:lineRule="auto"/>
        <w:rPr>
          <w:rFonts w:ascii="Myriad Pro" w:hAnsi="Myriad Pro"/>
          <w:b/>
          <w:sz w:val="20"/>
        </w:rPr>
      </w:pPr>
    </w:p>
    <w:p w14:paraId="03E3BEC5" w14:textId="08E22C67" w:rsidR="00931E94" w:rsidRPr="001D0086" w:rsidRDefault="00931E94" w:rsidP="00B8508B">
      <w:pPr>
        <w:pStyle w:val="Caption"/>
      </w:pPr>
      <w:r w:rsidRPr="001D0086">
        <w:t xml:space="preserve">Tabela </w:t>
      </w:r>
      <w:r w:rsidR="00435691" w:rsidRPr="001D0086">
        <w:t>9</w:t>
      </w:r>
      <w:r w:rsidRPr="001D0086">
        <w:t>: Število osebnih stečajev in zneski prijavljenih terjatev</w:t>
      </w:r>
      <w:r w:rsidR="00131BCA" w:rsidRPr="001D0086">
        <w:t xml:space="preserve"> v mio EUR</w:t>
      </w:r>
      <w:r w:rsidR="00077520" w:rsidRPr="001D0086">
        <w:t>, 2008</w:t>
      </w:r>
      <w:r w:rsidR="004867E8" w:rsidRPr="001D0086">
        <w:t>–</w:t>
      </w:r>
      <w:r w:rsidR="00077520" w:rsidRPr="001D0086">
        <w:t>202</w:t>
      </w:r>
      <w:r w:rsidR="00E125FA" w:rsidRPr="001D0086">
        <w:t>2</w:t>
      </w:r>
      <w:r w:rsidR="00131BCA" w:rsidRPr="001D0086">
        <w:t xml:space="preserve"> </w:t>
      </w:r>
    </w:p>
    <w:tbl>
      <w:tblPr>
        <w:tblStyle w:val="TableGridLight"/>
        <w:tblW w:w="9072" w:type="dxa"/>
        <w:tblCellMar>
          <w:left w:w="0" w:type="dxa"/>
        </w:tblCellMar>
        <w:tblLook w:val="04A0" w:firstRow="1" w:lastRow="0" w:firstColumn="1" w:lastColumn="0" w:noHBand="0" w:noVBand="1"/>
      </w:tblPr>
      <w:tblGrid>
        <w:gridCol w:w="1276"/>
        <w:gridCol w:w="2598"/>
        <w:gridCol w:w="2599"/>
        <w:gridCol w:w="2599"/>
      </w:tblGrid>
      <w:tr w:rsidR="00931E94" w:rsidRPr="001D0086" w14:paraId="790F37AA" w14:textId="77777777" w:rsidTr="001F2E5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  <w:tcBorders>
              <w:bottom w:val="single" w:sz="8" w:space="0" w:color="auto"/>
            </w:tcBorders>
          </w:tcPr>
          <w:p w14:paraId="531A3D9E" w14:textId="6E3C5119" w:rsidR="00931E94" w:rsidRPr="001D0086" w:rsidRDefault="00997037" w:rsidP="00C06FB9">
            <w:pPr>
              <w:pStyle w:val="TabelaglavalevoUMAR"/>
              <w:spacing w:before="100" w:beforeAutospacing="1" w:after="100" w:afterAutospacing="1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L</w:t>
            </w:r>
            <w:r w:rsidR="00931E94" w:rsidRPr="001D0086">
              <w:rPr>
                <w:rFonts w:ascii="Myriad Pro" w:hAnsi="Myriad Pro"/>
              </w:rPr>
              <w:t>et</w:t>
            </w:r>
            <w:r w:rsidRPr="001D0086">
              <w:rPr>
                <w:rFonts w:ascii="Myriad Pro" w:hAnsi="Myriad Pro"/>
              </w:rPr>
              <w:t>o</w:t>
            </w:r>
          </w:p>
        </w:tc>
        <w:tc>
          <w:tcPr>
            <w:tcW w:w="2598" w:type="dxa"/>
            <w:tcBorders>
              <w:bottom w:val="single" w:sz="8" w:space="0" w:color="auto"/>
            </w:tcBorders>
          </w:tcPr>
          <w:p w14:paraId="30BABD20" w14:textId="77777777" w:rsidR="00931E94" w:rsidRPr="001D0086" w:rsidRDefault="00931E94" w:rsidP="001F2E58">
            <w:pPr>
              <w:pStyle w:val="TabelaglavadesnoUMAR"/>
              <w:spacing w:before="100" w:beforeAutospacing="1" w:after="100" w:afterAutospacing="1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Začeti osebni stečaji</w:t>
            </w:r>
          </w:p>
        </w:tc>
        <w:tc>
          <w:tcPr>
            <w:tcW w:w="2599" w:type="dxa"/>
            <w:tcBorders>
              <w:bottom w:val="single" w:sz="8" w:space="0" w:color="auto"/>
            </w:tcBorders>
          </w:tcPr>
          <w:p w14:paraId="06F64F97" w14:textId="77777777" w:rsidR="00931E94" w:rsidRPr="001D0086" w:rsidRDefault="00931E94" w:rsidP="001F2E58">
            <w:pPr>
              <w:pStyle w:val="TabelaglavadesnoUMAR"/>
              <w:spacing w:before="100" w:beforeAutospacing="1" w:after="100" w:afterAutospacing="1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Končani osebni stečaji</w:t>
            </w:r>
          </w:p>
        </w:tc>
        <w:tc>
          <w:tcPr>
            <w:tcW w:w="2599" w:type="dxa"/>
            <w:tcBorders>
              <w:bottom w:val="single" w:sz="8" w:space="0" w:color="auto"/>
            </w:tcBorders>
          </w:tcPr>
          <w:p w14:paraId="32581AF7" w14:textId="69CC0114" w:rsidR="00931E94" w:rsidRPr="001D0086" w:rsidRDefault="00931E94" w:rsidP="001F2E58">
            <w:pPr>
              <w:pStyle w:val="TabelaglavadesnoUMAR"/>
              <w:spacing w:before="100" w:beforeAutospacing="1" w:after="100" w:afterAutospacing="1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Style w:val="TabeladesnoUMARChar"/>
                <w:rFonts w:ascii="Myriad Pro" w:hAnsi="Myriad Pro"/>
              </w:rPr>
              <w:t>Z</w:t>
            </w:r>
            <w:r w:rsidRPr="001D0086">
              <w:rPr>
                <w:rFonts w:ascii="Myriad Pro" w:hAnsi="Myriad Pro"/>
              </w:rPr>
              <w:t xml:space="preserve">neski prijavljenih </w:t>
            </w:r>
            <w:r w:rsidR="00C06FB9">
              <w:rPr>
                <w:rFonts w:ascii="Myriad Pro" w:hAnsi="Myriad Pro"/>
              </w:rPr>
              <w:br/>
            </w:r>
            <w:r w:rsidRPr="001D0086">
              <w:rPr>
                <w:rFonts w:ascii="Myriad Pro" w:hAnsi="Myriad Pro"/>
              </w:rPr>
              <w:t>terjatev</w:t>
            </w:r>
            <w:r w:rsidR="00D717D2" w:rsidRPr="001D0086">
              <w:rPr>
                <w:rFonts w:ascii="Myriad Pro" w:hAnsi="Myriad Pro"/>
              </w:rPr>
              <w:t xml:space="preserve"> </w:t>
            </w:r>
            <w:r w:rsidRPr="001D0086">
              <w:rPr>
                <w:rFonts w:ascii="Myriad Pro" w:hAnsi="Myriad Pro"/>
              </w:rPr>
              <w:t xml:space="preserve"> v mio EUR</w:t>
            </w:r>
          </w:p>
        </w:tc>
      </w:tr>
      <w:tr w:rsidR="00931E94" w:rsidRPr="001D0086" w14:paraId="22188809" w14:textId="77777777" w:rsidTr="001F2E58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  <w:tcBorders>
              <w:top w:val="single" w:sz="8" w:space="0" w:color="auto"/>
            </w:tcBorders>
          </w:tcPr>
          <w:p w14:paraId="57D76EF7" w14:textId="77777777" w:rsidR="00931E94" w:rsidRPr="001D0086" w:rsidRDefault="00931E94" w:rsidP="00C06FB9">
            <w:pPr>
              <w:pStyle w:val="TabelalevoUMAR"/>
              <w:spacing w:before="100" w:beforeAutospacing="1" w:after="100" w:afterAutospacing="1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08</w:t>
            </w:r>
          </w:p>
        </w:tc>
        <w:tc>
          <w:tcPr>
            <w:tcW w:w="2598" w:type="dxa"/>
            <w:tcBorders>
              <w:top w:val="single" w:sz="8" w:space="0" w:color="auto"/>
            </w:tcBorders>
          </w:tcPr>
          <w:p w14:paraId="7EC8DD75" w14:textId="77777777" w:rsidR="00931E94" w:rsidRPr="001D0086" w:rsidRDefault="00931E94" w:rsidP="001F2E58">
            <w:pPr>
              <w:pStyle w:val="TabeladesnoUMAR"/>
              <w:spacing w:before="100" w:beforeAutospacing="1" w:after="100" w:afterAutospacing="1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98</w:t>
            </w:r>
          </w:p>
        </w:tc>
        <w:tc>
          <w:tcPr>
            <w:tcW w:w="2599" w:type="dxa"/>
            <w:tcBorders>
              <w:top w:val="single" w:sz="8" w:space="0" w:color="auto"/>
            </w:tcBorders>
          </w:tcPr>
          <w:p w14:paraId="7AE4C8A3" w14:textId="77777777" w:rsidR="00931E94" w:rsidRPr="001D0086" w:rsidRDefault="00931E94" w:rsidP="001F2E58">
            <w:pPr>
              <w:pStyle w:val="TabeladesnoUMAR"/>
              <w:spacing w:before="100" w:beforeAutospacing="1" w:after="100" w:afterAutospacing="1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8</w:t>
            </w:r>
          </w:p>
        </w:tc>
        <w:tc>
          <w:tcPr>
            <w:tcW w:w="2599" w:type="dxa"/>
            <w:tcBorders>
              <w:top w:val="single" w:sz="8" w:space="0" w:color="auto"/>
            </w:tcBorders>
          </w:tcPr>
          <w:p w14:paraId="35F20E3A" w14:textId="77777777" w:rsidR="00931E94" w:rsidRPr="001D0086" w:rsidRDefault="00931E94" w:rsidP="001F2E58">
            <w:pPr>
              <w:pStyle w:val="TabeladesnoUMAR"/>
              <w:spacing w:before="100" w:beforeAutospacing="1" w:after="100" w:afterAutospacing="1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,0</w:t>
            </w:r>
          </w:p>
        </w:tc>
      </w:tr>
      <w:tr w:rsidR="00931E94" w:rsidRPr="001D0086" w14:paraId="271343C6" w14:textId="77777777" w:rsidTr="001F2E58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</w:tcPr>
          <w:p w14:paraId="22278741" w14:textId="77777777" w:rsidR="00931E94" w:rsidRPr="001D0086" w:rsidRDefault="00931E94" w:rsidP="00C06FB9">
            <w:pPr>
              <w:pStyle w:val="TabelalevoUMAR"/>
              <w:spacing w:before="100" w:beforeAutospacing="1" w:after="100" w:afterAutospacing="1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09</w:t>
            </w:r>
          </w:p>
        </w:tc>
        <w:tc>
          <w:tcPr>
            <w:tcW w:w="2598" w:type="dxa"/>
          </w:tcPr>
          <w:p w14:paraId="617C951D" w14:textId="77777777" w:rsidR="00931E94" w:rsidRPr="001D0086" w:rsidRDefault="00931E94" w:rsidP="001F2E58">
            <w:pPr>
              <w:pStyle w:val="TabeladesnoUMAR"/>
              <w:spacing w:before="100" w:beforeAutospacing="1" w:after="100" w:afterAutospacing="1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18</w:t>
            </w:r>
          </w:p>
        </w:tc>
        <w:tc>
          <w:tcPr>
            <w:tcW w:w="2599" w:type="dxa"/>
          </w:tcPr>
          <w:p w14:paraId="037164D6" w14:textId="77777777" w:rsidR="00931E94" w:rsidRPr="001D0086" w:rsidRDefault="00931E94" w:rsidP="001F2E58">
            <w:pPr>
              <w:pStyle w:val="TabeladesnoUMAR"/>
              <w:spacing w:before="100" w:beforeAutospacing="1" w:after="100" w:afterAutospacing="1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98</w:t>
            </w:r>
          </w:p>
        </w:tc>
        <w:tc>
          <w:tcPr>
            <w:tcW w:w="2599" w:type="dxa"/>
          </w:tcPr>
          <w:p w14:paraId="30361D6A" w14:textId="77777777" w:rsidR="00931E94" w:rsidRPr="001D0086" w:rsidRDefault="00931E94" w:rsidP="001F2E58">
            <w:pPr>
              <w:pStyle w:val="TabeladesnoUMAR"/>
              <w:spacing w:before="100" w:beforeAutospacing="1" w:after="100" w:afterAutospacing="1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9,7</w:t>
            </w:r>
          </w:p>
        </w:tc>
      </w:tr>
      <w:tr w:rsidR="00931E94" w:rsidRPr="001D0086" w14:paraId="7C3B075C" w14:textId="77777777" w:rsidTr="001F2E58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</w:tcPr>
          <w:p w14:paraId="291BDBB9" w14:textId="77777777" w:rsidR="00931E94" w:rsidRPr="001D0086" w:rsidRDefault="00931E94" w:rsidP="00C06FB9">
            <w:pPr>
              <w:pStyle w:val="TabelalevoUMAR"/>
              <w:spacing w:before="100" w:beforeAutospacing="1" w:after="100" w:afterAutospacing="1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10</w:t>
            </w:r>
          </w:p>
        </w:tc>
        <w:tc>
          <w:tcPr>
            <w:tcW w:w="2598" w:type="dxa"/>
          </w:tcPr>
          <w:p w14:paraId="2CC9050D" w14:textId="77777777" w:rsidR="00931E94" w:rsidRPr="001D0086" w:rsidRDefault="00931E94" w:rsidP="001F2E58">
            <w:pPr>
              <w:pStyle w:val="TabeladesnoUMAR"/>
              <w:spacing w:before="100" w:beforeAutospacing="1" w:after="100" w:afterAutospacing="1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756</w:t>
            </w:r>
          </w:p>
        </w:tc>
        <w:tc>
          <w:tcPr>
            <w:tcW w:w="2599" w:type="dxa"/>
          </w:tcPr>
          <w:p w14:paraId="36D38A15" w14:textId="77777777" w:rsidR="00931E94" w:rsidRPr="001D0086" w:rsidRDefault="00931E94" w:rsidP="001F2E58">
            <w:pPr>
              <w:pStyle w:val="TabeladesnoUMAR"/>
              <w:spacing w:before="100" w:beforeAutospacing="1" w:after="100" w:afterAutospacing="1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67</w:t>
            </w:r>
          </w:p>
        </w:tc>
        <w:tc>
          <w:tcPr>
            <w:tcW w:w="2599" w:type="dxa"/>
          </w:tcPr>
          <w:p w14:paraId="6C65109B" w14:textId="77777777" w:rsidR="00931E94" w:rsidRPr="001D0086" w:rsidRDefault="00931E94" w:rsidP="001F2E58">
            <w:pPr>
              <w:pStyle w:val="TabeladesnoUMAR"/>
              <w:spacing w:before="100" w:beforeAutospacing="1" w:after="100" w:afterAutospacing="1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4,2</w:t>
            </w:r>
          </w:p>
        </w:tc>
      </w:tr>
      <w:tr w:rsidR="00931E94" w:rsidRPr="001D0086" w14:paraId="3B337BAD" w14:textId="77777777" w:rsidTr="001F2E58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</w:tcPr>
          <w:p w14:paraId="7F965AC4" w14:textId="1790A800" w:rsidR="00931E94" w:rsidRPr="001D0086" w:rsidRDefault="00077520" w:rsidP="00C06FB9">
            <w:pPr>
              <w:pStyle w:val="TabelalevoUMAR"/>
              <w:spacing w:before="100" w:beforeAutospacing="1" w:after="100" w:afterAutospacing="1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  <w:r w:rsidR="00931E94" w:rsidRPr="001D0086">
              <w:rPr>
                <w:rFonts w:ascii="Myriad Pro" w:hAnsi="Myriad Pro"/>
              </w:rPr>
              <w:t>011</w:t>
            </w:r>
          </w:p>
        </w:tc>
        <w:tc>
          <w:tcPr>
            <w:tcW w:w="2598" w:type="dxa"/>
          </w:tcPr>
          <w:p w14:paraId="46250544" w14:textId="77777777" w:rsidR="00931E94" w:rsidRPr="001D0086" w:rsidRDefault="00931E94" w:rsidP="001F2E58">
            <w:pPr>
              <w:pStyle w:val="TabeladesnoUMAR"/>
              <w:spacing w:before="100" w:beforeAutospacing="1" w:after="100" w:afterAutospacing="1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.124</w:t>
            </w:r>
          </w:p>
        </w:tc>
        <w:tc>
          <w:tcPr>
            <w:tcW w:w="2599" w:type="dxa"/>
          </w:tcPr>
          <w:p w14:paraId="1547E97B" w14:textId="77777777" w:rsidR="00931E94" w:rsidRPr="001D0086" w:rsidRDefault="00931E94" w:rsidP="001F2E58">
            <w:pPr>
              <w:pStyle w:val="TabeladesnoUMAR"/>
              <w:spacing w:before="100" w:beforeAutospacing="1" w:after="100" w:afterAutospacing="1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682</w:t>
            </w:r>
          </w:p>
        </w:tc>
        <w:tc>
          <w:tcPr>
            <w:tcW w:w="2599" w:type="dxa"/>
          </w:tcPr>
          <w:p w14:paraId="02D4DD1E" w14:textId="77777777" w:rsidR="00931E94" w:rsidRPr="001D0086" w:rsidRDefault="00931E94" w:rsidP="001F2E58">
            <w:pPr>
              <w:pStyle w:val="TabeladesnoUMAR"/>
              <w:spacing w:before="100" w:beforeAutospacing="1" w:after="100" w:afterAutospacing="1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58,3</w:t>
            </w:r>
          </w:p>
        </w:tc>
      </w:tr>
      <w:tr w:rsidR="00931E94" w:rsidRPr="001D0086" w14:paraId="4BFFC6B3" w14:textId="77777777" w:rsidTr="001F2E58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</w:tcPr>
          <w:p w14:paraId="411C6308" w14:textId="2389CB5D" w:rsidR="00931E94" w:rsidRPr="001D0086" w:rsidRDefault="00077520" w:rsidP="00C06FB9">
            <w:pPr>
              <w:pStyle w:val="TabelalevoUMAR"/>
              <w:spacing w:before="100" w:beforeAutospacing="1" w:after="100" w:afterAutospacing="1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  <w:r w:rsidR="00931E94" w:rsidRPr="001D0086">
              <w:rPr>
                <w:rFonts w:ascii="Myriad Pro" w:hAnsi="Myriad Pro"/>
              </w:rPr>
              <w:t>012</w:t>
            </w:r>
          </w:p>
        </w:tc>
        <w:tc>
          <w:tcPr>
            <w:tcW w:w="2598" w:type="dxa"/>
          </w:tcPr>
          <w:p w14:paraId="791009D0" w14:textId="77777777" w:rsidR="00931E94" w:rsidRPr="001D0086" w:rsidRDefault="00931E94" w:rsidP="001F2E58">
            <w:pPr>
              <w:pStyle w:val="TabeladesnoUMAR"/>
              <w:spacing w:before="100" w:beforeAutospacing="1" w:after="100" w:afterAutospacing="1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.040</w:t>
            </w:r>
          </w:p>
        </w:tc>
        <w:tc>
          <w:tcPr>
            <w:tcW w:w="2599" w:type="dxa"/>
          </w:tcPr>
          <w:p w14:paraId="77555D95" w14:textId="77777777" w:rsidR="00931E94" w:rsidRPr="001D0086" w:rsidRDefault="00931E94" w:rsidP="001F2E58">
            <w:pPr>
              <w:pStyle w:val="TabeladesnoUMAR"/>
              <w:spacing w:before="100" w:beforeAutospacing="1" w:after="100" w:afterAutospacing="1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86</w:t>
            </w:r>
          </w:p>
        </w:tc>
        <w:tc>
          <w:tcPr>
            <w:tcW w:w="2599" w:type="dxa"/>
          </w:tcPr>
          <w:p w14:paraId="20F4020F" w14:textId="77777777" w:rsidR="00931E94" w:rsidRPr="001D0086" w:rsidRDefault="00931E94" w:rsidP="001F2E58">
            <w:pPr>
              <w:pStyle w:val="TabeladesnoUMAR"/>
              <w:spacing w:before="100" w:beforeAutospacing="1" w:after="100" w:afterAutospacing="1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76,1</w:t>
            </w:r>
          </w:p>
        </w:tc>
      </w:tr>
      <w:tr w:rsidR="00931E94" w:rsidRPr="001D0086" w14:paraId="7B8D003A" w14:textId="77777777" w:rsidTr="001F2E58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</w:tcPr>
          <w:p w14:paraId="2E76A548" w14:textId="784B6D92" w:rsidR="00931E94" w:rsidRPr="001D0086" w:rsidRDefault="00077520" w:rsidP="00C06FB9">
            <w:pPr>
              <w:pStyle w:val="TabelalevoUMAR"/>
              <w:spacing w:before="100" w:beforeAutospacing="1" w:after="100" w:afterAutospacing="1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  <w:r w:rsidR="00931E94" w:rsidRPr="001D0086">
              <w:rPr>
                <w:rFonts w:ascii="Myriad Pro" w:hAnsi="Myriad Pro"/>
              </w:rPr>
              <w:t>013</w:t>
            </w:r>
          </w:p>
        </w:tc>
        <w:tc>
          <w:tcPr>
            <w:tcW w:w="2598" w:type="dxa"/>
          </w:tcPr>
          <w:p w14:paraId="18AF9659" w14:textId="77777777" w:rsidR="00931E94" w:rsidRPr="001D0086" w:rsidRDefault="00931E94" w:rsidP="001F2E58">
            <w:pPr>
              <w:pStyle w:val="TabeladesnoUMAR"/>
              <w:spacing w:before="100" w:beforeAutospacing="1" w:after="100" w:afterAutospacing="1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83</w:t>
            </w:r>
          </w:p>
        </w:tc>
        <w:tc>
          <w:tcPr>
            <w:tcW w:w="2599" w:type="dxa"/>
          </w:tcPr>
          <w:p w14:paraId="232789FC" w14:textId="77777777" w:rsidR="00931E94" w:rsidRPr="001D0086" w:rsidRDefault="00931E94" w:rsidP="001F2E58">
            <w:pPr>
              <w:pStyle w:val="TabeladesnoUMAR"/>
              <w:spacing w:before="100" w:beforeAutospacing="1" w:after="100" w:afterAutospacing="1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.173</w:t>
            </w:r>
          </w:p>
        </w:tc>
        <w:tc>
          <w:tcPr>
            <w:tcW w:w="2599" w:type="dxa"/>
          </w:tcPr>
          <w:p w14:paraId="3EE53E1F" w14:textId="77777777" w:rsidR="00931E94" w:rsidRPr="001D0086" w:rsidRDefault="00931E94" w:rsidP="001F2E58">
            <w:pPr>
              <w:pStyle w:val="TabeladesnoUMAR"/>
              <w:spacing w:before="100" w:beforeAutospacing="1" w:after="100" w:afterAutospacing="1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05,1</w:t>
            </w:r>
          </w:p>
        </w:tc>
      </w:tr>
      <w:tr w:rsidR="00931E94" w:rsidRPr="001D0086" w14:paraId="6FF08340" w14:textId="77777777" w:rsidTr="001F2E58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</w:tcPr>
          <w:p w14:paraId="6B4EB085" w14:textId="00B7827D" w:rsidR="00931E94" w:rsidRPr="001D0086" w:rsidRDefault="00077520" w:rsidP="00C06FB9">
            <w:pPr>
              <w:pStyle w:val="TabelalevoUMAR"/>
              <w:spacing w:before="100" w:beforeAutospacing="1" w:after="100" w:afterAutospacing="1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  <w:r w:rsidR="00931E94" w:rsidRPr="001D0086">
              <w:rPr>
                <w:rFonts w:ascii="Myriad Pro" w:hAnsi="Myriad Pro"/>
              </w:rPr>
              <w:t>014</w:t>
            </w:r>
          </w:p>
        </w:tc>
        <w:tc>
          <w:tcPr>
            <w:tcW w:w="2598" w:type="dxa"/>
          </w:tcPr>
          <w:p w14:paraId="44D6DD78" w14:textId="77777777" w:rsidR="00931E94" w:rsidRPr="001D0086" w:rsidRDefault="00931E94" w:rsidP="001F2E58">
            <w:pPr>
              <w:pStyle w:val="TabeladesnoUMAR"/>
              <w:spacing w:before="100" w:beforeAutospacing="1" w:after="100" w:afterAutospacing="1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.040</w:t>
            </w:r>
          </w:p>
        </w:tc>
        <w:tc>
          <w:tcPr>
            <w:tcW w:w="2599" w:type="dxa"/>
          </w:tcPr>
          <w:p w14:paraId="01FB27E1" w14:textId="77777777" w:rsidR="00931E94" w:rsidRPr="001D0086" w:rsidRDefault="00931E94" w:rsidP="001F2E58">
            <w:pPr>
              <w:pStyle w:val="TabeladesnoUMAR"/>
              <w:spacing w:before="100" w:beforeAutospacing="1" w:after="100" w:afterAutospacing="1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.363</w:t>
            </w:r>
          </w:p>
        </w:tc>
        <w:tc>
          <w:tcPr>
            <w:tcW w:w="2599" w:type="dxa"/>
          </w:tcPr>
          <w:p w14:paraId="1B3589B4" w14:textId="77777777" w:rsidR="00931E94" w:rsidRPr="001D0086" w:rsidRDefault="00931E94" w:rsidP="001F2E58">
            <w:pPr>
              <w:pStyle w:val="TabeladesnoUMAR"/>
              <w:spacing w:before="100" w:beforeAutospacing="1" w:after="100" w:afterAutospacing="1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769,2</w:t>
            </w:r>
          </w:p>
        </w:tc>
      </w:tr>
      <w:tr w:rsidR="00931E94" w:rsidRPr="001D0086" w14:paraId="569CEA11" w14:textId="77777777" w:rsidTr="001F2E58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</w:tcPr>
          <w:p w14:paraId="78E81C51" w14:textId="1B15A00C" w:rsidR="00931E94" w:rsidRPr="001D0086" w:rsidRDefault="00077520" w:rsidP="00C06FB9">
            <w:pPr>
              <w:pStyle w:val="TabelalevoUMAR"/>
              <w:spacing w:before="100" w:beforeAutospacing="1" w:after="100" w:afterAutospacing="1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  <w:r w:rsidR="00931E94" w:rsidRPr="001D0086">
              <w:rPr>
                <w:rFonts w:ascii="Myriad Pro" w:hAnsi="Myriad Pro"/>
              </w:rPr>
              <w:t>015</w:t>
            </w:r>
          </w:p>
        </w:tc>
        <w:tc>
          <w:tcPr>
            <w:tcW w:w="2598" w:type="dxa"/>
          </w:tcPr>
          <w:p w14:paraId="7B93492E" w14:textId="77777777" w:rsidR="00931E94" w:rsidRPr="001D0086" w:rsidRDefault="00931E94" w:rsidP="001F2E58">
            <w:pPr>
              <w:pStyle w:val="TabeladesnoUMAR"/>
              <w:spacing w:before="100" w:beforeAutospacing="1" w:after="100" w:afterAutospacing="1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.130</w:t>
            </w:r>
          </w:p>
        </w:tc>
        <w:tc>
          <w:tcPr>
            <w:tcW w:w="2599" w:type="dxa"/>
          </w:tcPr>
          <w:p w14:paraId="5C6B705B" w14:textId="77777777" w:rsidR="00931E94" w:rsidRPr="001D0086" w:rsidRDefault="00931E94" w:rsidP="001F2E58">
            <w:pPr>
              <w:pStyle w:val="TabeladesnoUMAR"/>
              <w:spacing w:before="100" w:beforeAutospacing="1" w:after="100" w:afterAutospacing="1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.683</w:t>
            </w:r>
          </w:p>
        </w:tc>
        <w:tc>
          <w:tcPr>
            <w:tcW w:w="2599" w:type="dxa"/>
          </w:tcPr>
          <w:p w14:paraId="20C23CA3" w14:textId="77777777" w:rsidR="00931E94" w:rsidRPr="001D0086" w:rsidRDefault="00931E94" w:rsidP="001F2E58">
            <w:pPr>
              <w:pStyle w:val="TabeladesnoUMAR"/>
              <w:spacing w:before="100" w:beforeAutospacing="1" w:after="100" w:afterAutospacing="1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.110,9</w:t>
            </w:r>
          </w:p>
        </w:tc>
      </w:tr>
      <w:tr w:rsidR="00931E94" w:rsidRPr="001D0086" w14:paraId="35C7EB25" w14:textId="77777777" w:rsidTr="001F2E58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</w:tcPr>
          <w:p w14:paraId="5CCC787F" w14:textId="27A9AD66" w:rsidR="00931E94" w:rsidRPr="001D0086" w:rsidRDefault="00077520" w:rsidP="00C06FB9">
            <w:pPr>
              <w:pStyle w:val="TabelalevoUMAR"/>
              <w:spacing w:before="100" w:beforeAutospacing="1" w:after="100" w:afterAutospacing="1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  <w:r w:rsidR="00931E94" w:rsidRPr="001D0086">
              <w:rPr>
                <w:rFonts w:ascii="Myriad Pro" w:hAnsi="Myriad Pro"/>
              </w:rPr>
              <w:t>016</w:t>
            </w:r>
          </w:p>
        </w:tc>
        <w:tc>
          <w:tcPr>
            <w:tcW w:w="2598" w:type="dxa"/>
          </w:tcPr>
          <w:p w14:paraId="2B3796AD" w14:textId="77777777" w:rsidR="00931E94" w:rsidRPr="001D0086" w:rsidRDefault="00931E94" w:rsidP="001F2E58">
            <w:pPr>
              <w:pStyle w:val="TabeladesnoUMAR"/>
              <w:spacing w:before="100" w:beforeAutospacing="1" w:after="100" w:afterAutospacing="1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.492</w:t>
            </w:r>
          </w:p>
        </w:tc>
        <w:tc>
          <w:tcPr>
            <w:tcW w:w="2599" w:type="dxa"/>
          </w:tcPr>
          <w:p w14:paraId="0E9C2BF7" w14:textId="77777777" w:rsidR="00931E94" w:rsidRPr="001D0086" w:rsidRDefault="00931E94" w:rsidP="001F2E58">
            <w:pPr>
              <w:pStyle w:val="TabeladesnoUMAR"/>
              <w:spacing w:before="100" w:beforeAutospacing="1" w:after="100" w:afterAutospacing="1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.487</w:t>
            </w:r>
          </w:p>
        </w:tc>
        <w:tc>
          <w:tcPr>
            <w:tcW w:w="2599" w:type="dxa"/>
          </w:tcPr>
          <w:p w14:paraId="184F504A" w14:textId="77777777" w:rsidR="00931E94" w:rsidRPr="001D0086" w:rsidRDefault="00931E94" w:rsidP="001F2E58">
            <w:pPr>
              <w:pStyle w:val="TabeladesnoUMAR"/>
              <w:spacing w:before="100" w:beforeAutospacing="1" w:after="100" w:afterAutospacing="1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840,3</w:t>
            </w:r>
          </w:p>
        </w:tc>
      </w:tr>
      <w:tr w:rsidR="00931E94" w:rsidRPr="001D0086" w14:paraId="0BBF3739" w14:textId="77777777" w:rsidTr="001F2E58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</w:tcPr>
          <w:p w14:paraId="5194B020" w14:textId="336DFA82" w:rsidR="00931E94" w:rsidRPr="001D0086" w:rsidRDefault="00077520" w:rsidP="00C06FB9">
            <w:pPr>
              <w:pStyle w:val="TabelalevoUMAR"/>
              <w:spacing w:before="100" w:beforeAutospacing="1" w:after="100" w:afterAutospacing="1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  <w:r w:rsidR="00931E94" w:rsidRPr="001D0086">
              <w:rPr>
                <w:rFonts w:ascii="Myriad Pro" w:hAnsi="Myriad Pro"/>
              </w:rPr>
              <w:t>017</w:t>
            </w:r>
          </w:p>
        </w:tc>
        <w:tc>
          <w:tcPr>
            <w:tcW w:w="2598" w:type="dxa"/>
          </w:tcPr>
          <w:p w14:paraId="5035929E" w14:textId="77777777" w:rsidR="00931E94" w:rsidRPr="001D0086" w:rsidRDefault="00931E94" w:rsidP="001F2E58">
            <w:pPr>
              <w:pStyle w:val="TabeladesnoUMAR"/>
              <w:spacing w:before="100" w:beforeAutospacing="1" w:after="100" w:afterAutospacing="1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.446</w:t>
            </w:r>
          </w:p>
        </w:tc>
        <w:tc>
          <w:tcPr>
            <w:tcW w:w="2599" w:type="dxa"/>
          </w:tcPr>
          <w:p w14:paraId="32468CD1" w14:textId="77777777" w:rsidR="00931E94" w:rsidRPr="001D0086" w:rsidRDefault="00931E94" w:rsidP="001F2E58">
            <w:pPr>
              <w:pStyle w:val="TabeladesnoUMAR"/>
              <w:spacing w:before="100" w:beforeAutospacing="1" w:after="100" w:afterAutospacing="1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.349</w:t>
            </w:r>
          </w:p>
        </w:tc>
        <w:tc>
          <w:tcPr>
            <w:tcW w:w="2599" w:type="dxa"/>
          </w:tcPr>
          <w:p w14:paraId="57950A76" w14:textId="77777777" w:rsidR="00931E94" w:rsidRPr="001D0086" w:rsidRDefault="00931E94" w:rsidP="001F2E58">
            <w:pPr>
              <w:pStyle w:val="TabeladesnoUMAR"/>
              <w:spacing w:before="100" w:beforeAutospacing="1" w:after="100" w:afterAutospacing="1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10,4</w:t>
            </w:r>
          </w:p>
        </w:tc>
      </w:tr>
      <w:tr w:rsidR="00931E94" w:rsidRPr="001D0086" w14:paraId="576F0FF2" w14:textId="77777777" w:rsidTr="001F2E58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</w:tcPr>
          <w:p w14:paraId="41B63DD4" w14:textId="1D302442" w:rsidR="00931E94" w:rsidRPr="001D0086" w:rsidRDefault="00077520" w:rsidP="00C06FB9">
            <w:pPr>
              <w:pStyle w:val="TabelalevoUMAR"/>
              <w:spacing w:before="100" w:beforeAutospacing="1" w:after="100" w:afterAutospacing="1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  <w:r w:rsidR="00931E94" w:rsidRPr="001D0086">
              <w:rPr>
                <w:rFonts w:ascii="Myriad Pro" w:hAnsi="Myriad Pro"/>
              </w:rPr>
              <w:t>018</w:t>
            </w:r>
          </w:p>
        </w:tc>
        <w:tc>
          <w:tcPr>
            <w:tcW w:w="2598" w:type="dxa"/>
          </w:tcPr>
          <w:p w14:paraId="076EC9BB" w14:textId="77777777" w:rsidR="00931E94" w:rsidRPr="001D0086" w:rsidRDefault="00931E94" w:rsidP="001F2E58">
            <w:pPr>
              <w:pStyle w:val="TabeladesnoUMAR"/>
              <w:spacing w:before="100" w:beforeAutospacing="1" w:after="100" w:afterAutospacing="1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.139</w:t>
            </w:r>
          </w:p>
        </w:tc>
        <w:tc>
          <w:tcPr>
            <w:tcW w:w="2599" w:type="dxa"/>
          </w:tcPr>
          <w:p w14:paraId="403DCAFF" w14:textId="77777777" w:rsidR="00931E94" w:rsidRPr="001D0086" w:rsidRDefault="00931E94" w:rsidP="001F2E58">
            <w:pPr>
              <w:pStyle w:val="TabeladesnoUMAR"/>
              <w:spacing w:before="100" w:beforeAutospacing="1" w:after="100" w:afterAutospacing="1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.410</w:t>
            </w:r>
          </w:p>
        </w:tc>
        <w:tc>
          <w:tcPr>
            <w:tcW w:w="2599" w:type="dxa"/>
          </w:tcPr>
          <w:p w14:paraId="1DA17E18" w14:textId="77777777" w:rsidR="00931E94" w:rsidRPr="001D0086" w:rsidRDefault="00931E94" w:rsidP="001F2E58">
            <w:pPr>
              <w:pStyle w:val="TabeladesnoUMAR"/>
              <w:spacing w:before="100" w:beforeAutospacing="1" w:after="100" w:afterAutospacing="1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473,1</w:t>
            </w:r>
          </w:p>
        </w:tc>
      </w:tr>
      <w:tr w:rsidR="00931E94" w:rsidRPr="001D0086" w14:paraId="748CAE19" w14:textId="77777777" w:rsidTr="001F2E58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</w:tcPr>
          <w:p w14:paraId="5AC39DB7" w14:textId="5AEBBDB2" w:rsidR="00931E94" w:rsidRPr="001D0086" w:rsidRDefault="00077520" w:rsidP="00C06FB9">
            <w:pPr>
              <w:pStyle w:val="TabelalevoUMAR"/>
              <w:spacing w:before="100" w:beforeAutospacing="1" w:after="100" w:afterAutospacing="1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</w:t>
            </w:r>
            <w:r w:rsidR="00931E94" w:rsidRPr="001D0086">
              <w:rPr>
                <w:rFonts w:ascii="Myriad Pro" w:hAnsi="Myriad Pro"/>
              </w:rPr>
              <w:t>019</w:t>
            </w:r>
          </w:p>
        </w:tc>
        <w:tc>
          <w:tcPr>
            <w:tcW w:w="2598" w:type="dxa"/>
          </w:tcPr>
          <w:p w14:paraId="1D86576A" w14:textId="77777777" w:rsidR="00931E94" w:rsidRPr="001D0086" w:rsidRDefault="00931E94" w:rsidP="001F2E58">
            <w:pPr>
              <w:pStyle w:val="TabeladesnoUMAR"/>
              <w:spacing w:before="100" w:beforeAutospacing="1" w:after="100" w:afterAutospacing="1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.901</w:t>
            </w:r>
          </w:p>
        </w:tc>
        <w:tc>
          <w:tcPr>
            <w:tcW w:w="2599" w:type="dxa"/>
          </w:tcPr>
          <w:p w14:paraId="45D4407E" w14:textId="77777777" w:rsidR="00931E94" w:rsidRPr="001D0086" w:rsidRDefault="00931E94" w:rsidP="001F2E58">
            <w:pPr>
              <w:pStyle w:val="TabeladesnoUMAR"/>
              <w:spacing w:before="100" w:beforeAutospacing="1" w:after="100" w:afterAutospacing="1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.502</w:t>
            </w:r>
          </w:p>
        </w:tc>
        <w:tc>
          <w:tcPr>
            <w:tcW w:w="2599" w:type="dxa"/>
          </w:tcPr>
          <w:p w14:paraId="7ABB0A72" w14:textId="77777777" w:rsidR="00931E94" w:rsidRPr="001D0086" w:rsidRDefault="00931E94" w:rsidP="001F2E58">
            <w:pPr>
              <w:pStyle w:val="TabeladesnoUMAR"/>
              <w:spacing w:before="100" w:beforeAutospacing="1" w:after="100" w:afterAutospacing="1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369,9</w:t>
            </w:r>
          </w:p>
        </w:tc>
      </w:tr>
      <w:tr w:rsidR="00931E94" w:rsidRPr="001D0086" w14:paraId="1E6F195E" w14:textId="77777777" w:rsidTr="001F2E58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</w:tcPr>
          <w:p w14:paraId="53FFEA7E" w14:textId="08E35C28" w:rsidR="00931E94" w:rsidRPr="001D0086" w:rsidRDefault="00931E94" w:rsidP="00C06FB9">
            <w:pPr>
              <w:pStyle w:val="TabelalevoUMAR"/>
              <w:spacing w:before="100" w:beforeAutospacing="1" w:after="100" w:afterAutospacing="1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 xml:space="preserve">2020 </w:t>
            </w:r>
          </w:p>
        </w:tc>
        <w:tc>
          <w:tcPr>
            <w:tcW w:w="2598" w:type="dxa"/>
          </w:tcPr>
          <w:p w14:paraId="1BD3D5E4" w14:textId="3C8D62A9" w:rsidR="00931E94" w:rsidRPr="001D0086" w:rsidRDefault="00104A18" w:rsidP="001F2E58">
            <w:pPr>
              <w:pStyle w:val="TabeladesnoUMAR"/>
              <w:spacing w:before="100" w:beforeAutospacing="1" w:after="100" w:afterAutospacing="1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.421</w:t>
            </w:r>
          </w:p>
        </w:tc>
        <w:tc>
          <w:tcPr>
            <w:tcW w:w="2599" w:type="dxa"/>
          </w:tcPr>
          <w:p w14:paraId="28C157CF" w14:textId="4993207A" w:rsidR="00931E94" w:rsidRPr="001D0086" w:rsidRDefault="00104A18" w:rsidP="001F2E58">
            <w:pPr>
              <w:pStyle w:val="TabeladesnoUMAR"/>
              <w:spacing w:before="100" w:beforeAutospacing="1" w:after="100" w:afterAutospacing="1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.478</w:t>
            </w:r>
          </w:p>
        </w:tc>
        <w:tc>
          <w:tcPr>
            <w:tcW w:w="2599" w:type="dxa"/>
          </w:tcPr>
          <w:p w14:paraId="1C525AB9" w14:textId="189F518C" w:rsidR="00931E94" w:rsidRPr="001D0086" w:rsidRDefault="00104A18" w:rsidP="001F2E58">
            <w:pPr>
              <w:pStyle w:val="TabeladesnoUMAR"/>
              <w:spacing w:before="100" w:beforeAutospacing="1" w:after="100" w:afterAutospacing="1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51,7</w:t>
            </w:r>
          </w:p>
        </w:tc>
      </w:tr>
      <w:tr w:rsidR="00307C48" w:rsidRPr="001D0086" w14:paraId="2C34B608" w14:textId="77777777" w:rsidTr="001F2E58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</w:tcPr>
          <w:p w14:paraId="3D08F4AB" w14:textId="3B4AD727" w:rsidR="00307C48" w:rsidRPr="001D0086" w:rsidRDefault="00307C48" w:rsidP="00C06FB9">
            <w:pPr>
              <w:pStyle w:val="TabelalevoUMAR"/>
              <w:spacing w:before="100" w:beforeAutospacing="1" w:after="100" w:afterAutospacing="1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21</w:t>
            </w:r>
          </w:p>
        </w:tc>
        <w:tc>
          <w:tcPr>
            <w:tcW w:w="2598" w:type="dxa"/>
          </w:tcPr>
          <w:p w14:paraId="1B9F13D9" w14:textId="4965E144" w:rsidR="00307C48" w:rsidRPr="001D0086" w:rsidRDefault="00435691" w:rsidP="001F2E58">
            <w:pPr>
              <w:pStyle w:val="TabeladesnoUMAR"/>
              <w:spacing w:before="100" w:beforeAutospacing="1" w:after="100" w:afterAutospacing="1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.165</w:t>
            </w:r>
          </w:p>
        </w:tc>
        <w:tc>
          <w:tcPr>
            <w:tcW w:w="2599" w:type="dxa"/>
          </w:tcPr>
          <w:p w14:paraId="40C92980" w14:textId="55B0BAFB" w:rsidR="00307C48" w:rsidRPr="001D0086" w:rsidRDefault="00435691" w:rsidP="001F2E58">
            <w:pPr>
              <w:pStyle w:val="TabeladesnoUMAR"/>
              <w:spacing w:before="100" w:beforeAutospacing="1" w:after="100" w:afterAutospacing="1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.167</w:t>
            </w:r>
          </w:p>
        </w:tc>
        <w:tc>
          <w:tcPr>
            <w:tcW w:w="2599" w:type="dxa"/>
          </w:tcPr>
          <w:p w14:paraId="0049D9C9" w14:textId="7B157396" w:rsidR="00307C48" w:rsidRPr="001D0086" w:rsidRDefault="00435691" w:rsidP="001F2E58">
            <w:pPr>
              <w:pStyle w:val="TabeladesnoUMAR"/>
              <w:spacing w:before="100" w:beforeAutospacing="1" w:after="100" w:afterAutospacing="1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20,0</w:t>
            </w:r>
          </w:p>
        </w:tc>
      </w:tr>
      <w:tr w:rsidR="00307C48" w:rsidRPr="001D0086" w14:paraId="5BCA2E36" w14:textId="77777777" w:rsidTr="001F2E58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</w:tcPr>
          <w:p w14:paraId="51726E1F" w14:textId="03DD61CE" w:rsidR="00307C48" w:rsidRPr="001D0086" w:rsidRDefault="00307C48" w:rsidP="00C06FB9">
            <w:pPr>
              <w:pStyle w:val="TabelalevoUMAR"/>
              <w:spacing w:before="100" w:beforeAutospacing="1" w:after="100" w:afterAutospacing="1" w:line="240" w:lineRule="auto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2022</w:t>
            </w:r>
          </w:p>
        </w:tc>
        <w:tc>
          <w:tcPr>
            <w:tcW w:w="2598" w:type="dxa"/>
          </w:tcPr>
          <w:p w14:paraId="2DF7728E" w14:textId="10C4C764" w:rsidR="00307C48" w:rsidRPr="001D0086" w:rsidRDefault="00435691" w:rsidP="001F2E58">
            <w:pPr>
              <w:pStyle w:val="TabeladesnoUMAR"/>
              <w:spacing w:before="100" w:beforeAutospacing="1" w:after="100" w:afterAutospacing="1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.056</w:t>
            </w:r>
          </w:p>
        </w:tc>
        <w:tc>
          <w:tcPr>
            <w:tcW w:w="2599" w:type="dxa"/>
          </w:tcPr>
          <w:p w14:paraId="08F27C85" w14:textId="16A62482" w:rsidR="00307C48" w:rsidRPr="001D0086" w:rsidRDefault="00435691" w:rsidP="001F2E58">
            <w:pPr>
              <w:pStyle w:val="TabeladesnoUMAR"/>
              <w:spacing w:before="100" w:beforeAutospacing="1" w:after="100" w:afterAutospacing="1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.739</w:t>
            </w:r>
          </w:p>
        </w:tc>
        <w:tc>
          <w:tcPr>
            <w:tcW w:w="2599" w:type="dxa"/>
          </w:tcPr>
          <w:p w14:paraId="599FA001" w14:textId="2912BA26" w:rsidR="00307C48" w:rsidRPr="001D0086" w:rsidRDefault="00435691" w:rsidP="001F2E58">
            <w:pPr>
              <w:pStyle w:val="TabeladesnoUMAR"/>
              <w:spacing w:before="100" w:beforeAutospacing="1" w:after="100" w:afterAutospacing="1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Myriad Pro" w:hAnsi="Myriad Pro"/>
              </w:rPr>
            </w:pPr>
            <w:r w:rsidRPr="001D0086">
              <w:rPr>
                <w:rFonts w:ascii="Myriad Pro" w:hAnsi="Myriad Pro"/>
              </w:rPr>
              <w:t>128,3</w:t>
            </w:r>
          </w:p>
        </w:tc>
      </w:tr>
    </w:tbl>
    <w:p w14:paraId="4EAB48E1" w14:textId="49F8874A" w:rsidR="00B54BE1" w:rsidRPr="001D0086" w:rsidRDefault="00931E94" w:rsidP="000F39B7">
      <w:pPr>
        <w:pStyle w:val="VirUMAR"/>
      </w:pPr>
      <w:r w:rsidRPr="001D0086">
        <w:t>Vir: Vrhovno sodišče</w:t>
      </w:r>
      <w:r w:rsidR="001D0A90" w:rsidRPr="001D0086">
        <w:t xml:space="preserve"> RS.</w:t>
      </w:r>
    </w:p>
    <w:p w14:paraId="58268F9D" w14:textId="5A606734" w:rsidR="004C5433" w:rsidRPr="001D0086" w:rsidRDefault="004C5433" w:rsidP="00B54BE1">
      <w:pPr>
        <w:pStyle w:val="Caption"/>
      </w:pPr>
    </w:p>
    <w:p w14:paraId="7E0BA66F" w14:textId="77777777" w:rsidR="00435691" w:rsidRPr="001D0086" w:rsidRDefault="00435691" w:rsidP="00435691">
      <w:pPr>
        <w:pStyle w:val="BesediloUMAR"/>
        <w:rPr>
          <w:rFonts w:ascii="Myriad Pro" w:hAnsi="Myriad Pro"/>
        </w:rPr>
      </w:pPr>
    </w:p>
    <w:p w14:paraId="425CE28E" w14:textId="77777777" w:rsidR="00435691" w:rsidRPr="001D0086" w:rsidRDefault="00435691" w:rsidP="00435691">
      <w:pPr>
        <w:pStyle w:val="BesediloUMAR"/>
        <w:rPr>
          <w:rFonts w:ascii="Myriad Pro" w:hAnsi="Myriad Pro"/>
        </w:rPr>
      </w:pPr>
    </w:p>
    <w:p w14:paraId="508754EB" w14:textId="77777777" w:rsidR="00435691" w:rsidRPr="001D0086" w:rsidRDefault="00435691" w:rsidP="00435691">
      <w:pPr>
        <w:pStyle w:val="BesediloUMAR"/>
        <w:rPr>
          <w:rFonts w:ascii="Myriad Pro" w:hAnsi="Myriad Pro"/>
        </w:rPr>
      </w:pPr>
    </w:p>
    <w:p w14:paraId="6FE85823" w14:textId="77777777" w:rsidR="00435691" w:rsidRPr="001D0086" w:rsidRDefault="00435691" w:rsidP="00435691">
      <w:pPr>
        <w:pStyle w:val="BesediloUMAR"/>
        <w:rPr>
          <w:rFonts w:ascii="Myriad Pro" w:hAnsi="Myriad Pro"/>
        </w:rPr>
      </w:pPr>
    </w:p>
    <w:p w14:paraId="2FB25D70" w14:textId="77777777" w:rsidR="00435691" w:rsidRPr="001D0086" w:rsidRDefault="00435691" w:rsidP="00435691">
      <w:pPr>
        <w:pStyle w:val="BesediloUMAR"/>
        <w:rPr>
          <w:rFonts w:ascii="Myriad Pro" w:hAnsi="Myriad Pro"/>
        </w:rPr>
      </w:pPr>
    </w:p>
    <w:p w14:paraId="5B8BBAEB" w14:textId="77777777" w:rsidR="00435691" w:rsidRPr="001D0086" w:rsidRDefault="00435691" w:rsidP="00435691">
      <w:pPr>
        <w:pStyle w:val="BesediloUMAR"/>
        <w:rPr>
          <w:rFonts w:ascii="Myriad Pro" w:hAnsi="Myriad Pro"/>
        </w:rPr>
      </w:pPr>
    </w:p>
    <w:p w14:paraId="6E3A733A" w14:textId="77777777" w:rsidR="00435691" w:rsidRPr="001D0086" w:rsidRDefault="00435691" w:rsidP="00435691">
      <w:pPr>
        <w:pStyle w:val="BesediloUMAR"/>
        <w:rPr>
          <w:rFonts w:ascii="Myriad Pro" w:hAnsi="Myriad Pro"/>
        </w:rPr>
      </w:pPr>
    </w:p>
    <w:p w14:paraId="25164049" w14:textId="77777777" w:rsidR="00435691" w:rsidRDefault="00435691" w:rsidP="00435691">
      <w:pPr>
        <w:pStyle w:val="BesediloUMAR"/>
        <w:rPr>
          <w:rFonts w:ascii="Myriad Pro" w:hAnsi="Myriad Pro"/>
        </w:rPr>
      </w:pPr>
    </w:p>
    <w:p w14:paraId="498D1CE4" w14:textId="77777777" w:rsidR="00357911" w:rsidRDefault="00357911" w:rsidP="00435691">
      <w:pPr>
        <w:pStyle w:val="BesediloUMAR"/>
        <w:rPr>
          <w:rFonts w:ascii="Myriad Pro" w:hAnsi="Myriad Pro"/>
        </w:rPr>
      </w:pPr>
    </w:p>
    <w:p w14:paraId="5AD31FFC" w14:textId="77777777" w:rsidR="00357911" w:rsidRDefault="00357911" w:rsidP="00435691">
      <w:pPr>
        <w:pStyle w:val="BesediloUMAR"/>
        <w:rPr>
          <w:rFonts w:ascii="Myriad Pro" w:hAnsi="Myriad Pro"/>
        </w:rPr>
      </w:pPr>
    </w:p>
    <w:p w14:paraId="68175828" w14:textId="77777777" w:rsidR="00357911" w:rsidRDefault="00357911" w:rsidP="00435691">
      <w:pPr>
        <w:pStyle w:val="BesediloUMAR"/>
        <w:rPr>
          <w:rFonts w:ascii="Myriad Pro" w:hAnsi="Myriad Pro"/>
        </w:rPr>
      </w:pPr>
    </w:p>
    <w:p w14:paraId="48C19108" w14:textId="77777777" w:rsidR="00357911" w:rsidRDefault="00357911" w:rsidP="00435691">
      <w:pPr>
        <w:pStyle w:val="BesediloUMAR"/>
        <w:rPr>
          <w:rFonts w:ascii="Myriad Pro" w:hAnsi="Myriad Pro"/>
        </w:rPr>
      </w:pPr>
    </w:p>
    <w:p w14:paraId="51667753" w14:textId="77777777" w:rsidR="00357911" w:rsidRDefault="00357911" w:rsidP="00435691">
      <w:pPr>
        <w:pStyle w:val="BesediloUMAR"/>
        <w:rPr>
          <w:rFonts w:ascii="Myriad Pro" w:hAnsi="Myriad Pro"/>
        </w:rPr>
      </w:pPr>
    </w:p>
    <w:p w14:paraId="044F4ABF" w14:textId="77777777" w:rsidR="00357911" w:rsidRDefault="00357911" w:rsidP="00435691">
      <w:pPr>
        <w:pStyle w:val="BesediloUMAR"/>
        <w:rPr>
          <w:rFonts w:ascii="Myriad Pro" w:hAnsi="Myriad Pro"/>
        </w:rPr>
      </w:pPr>
    </w:p>
    <w:p w14:paraId="652A1692" w14:textId="77777777" w:rsidR="00357911" w:rsidRPr="001D0086" w:rsidRDefault="00357911" w:rsidP="00435691">
      <w:pPr>
        <w:pStyle w:val="BesediloUMAR"/>
        <w:rPr>
          <w:rFonts w:ascii="Myriad Pro" w:hAnsi="Myriad Pro"/>
        </w:rPr>
      </w:pPr>
    </w:p>
    <w:p w14:paraId="44DDEF54" w14:textId="77777777" w:rsidR="00435691" w:rsidRPr="001D0086" w:rsidRDefault="00435691" w:rsidP="00435691">
      <w:pPr>
        <w:pStyle w:val="BesediloUMAR"/>
        <w:rPr>
          <w:rFonts w:ascii="Myriad Pro" w:hAnsi="Myriad Pro"/>
        </w:rPr>
      </w:pPr>
    </w:p>
    <w:p w14:paraId="777222CE" w14:textId="77777777" w:rsidR="00435691" w:rsidRPr="001D0086" w:rsidRDefault="00435691" w:rsidP="00435691">
      <w:pPr>
        <w:pStyle w:val="BesediloUMAR"/>
        <w:rPr>
          <w:rFonts w:ascii="Myriad Pro" w:hAnsi="Myriad Pro"/>
        </w:rPr>
      </w:pPr>
    </w:p>
    <w:p w14:paraId="645F4284" w14:textId="77777777" w:rsidR="00435691" w:rsidRPr="001D0086" w:rsidRDefault="00435691" w:rsidP="00435691">
      <w:pPr>
        <w:pStyle w:val="BesediloUMAR"/>
        <w:rPr>
          <w:rFonts w:ascii="Myriad Pro" w:hAnsi="Myriad Pro"/>
        </w:rPr>
      </w:pPr>
    </w:p>
    <w:p w14:paraId="3241E073" w14:textId="77777777" w:rsidR="00435691" w:rsidRPr="001D0086" w:rsidRDefault="00435691" w:rsidP="00435691">
      <w:pPr>
        <w:pStyle w:val="BesediloUMAR"/>
        <w:rPr>
          <w:rFonts w:ascii="Myriad Pro" w:hAnsi="Myriad Pro"/>
        </w:rPr>
      </w:pPr>
    </w:p>
    <w:p w14:paraId="21356382" w14:textId="77777777" w:rsidR="00435691" w:rsidRPr="001D0086" w:rsidRDefault="00435691" w:rsidP="00435691">
      <w:pPr>
        <w:pStyle w:val="BesediloUMAR"/>
        <w:rPr>
          <w:rFonts w:ascii="Myriad Pro" w:hAnsi="Myriad Pro"/>
        </w:rPr>
      </w:pPr>
    </w:p>
    <w:p w14:paraId="191B2021" w14:textId="77777777" w:rsidR="00435691" w:rsidRPr="001D0086" w:rsidRDefault="00435691" w:rsidP="00435691">
      <w:pPr>
        <w:pStyle w:val="BesediloUMAR"/>
        <w:rPr>
          <w:rFonts w:ascii="Myriad Pro" w:hAnsi="Myriad Pro"/>
        </w:rPr>
      </w:pPr>
    </w:p>
    <w:p w14:paraId="307543EA" w14:textId="77777777" w:rsidR="00435691" w:rsidRPr="001D0086" w:rsidRDefault="00435691" w:rsidP="00435691">
      <w:pPr>
        <w:pStyle w:val="BesediloUMAR"/>
        <w:rPr>
          <w:rFonts w:ascii="Myriad Pro" w:hAnsi="Myriad Pro"/>
        </w:rPr>
      </w:pPr>
    </w:p>
    <w:p w14:paraId="32BA8070" w14:textId="77777777" w:rsidR="00435691" w:rsidRPr="001D0086" w:rsidRDefault="00435691" w:rsidP="00435691">
      <w:pPr>
        <w:pStyle w:val="BesediloUMAR"/>
        <w:rPr>
          <w:rFonts w:ascii="Myriad Pro" w:hAnsi="Myriad Pro"/>
        </w:rPr>
      </w:pPr>
    </w:p>
    <w:p w14:paraId="2655A274" w14:textId="77777777" w:rsidR="008F4D66" w:rsidRPr="001D0086" w:rsidRDefault="008F4D66" w:rsidP="00435691">
      <w:pPr>
        <w:pStyle w:val="BesediloUMAR"/>
        <w:rPr>
          <w:rFonts w:ascii="Myriad Pro" w:hAnsi="Myriad Pro"/>
        </w:rPr>
      </w:pPr>
    </w:p>
    <w:p w14:paraId="6D3E7E1A" w14:textId="20C61C35" w:rsidR="00131BCA" w:rsidRPr="001D0086" w:rsidRDefault="00131BCA" w:rsidP="00C06FB9">
      <w:pPr>
        <w:pStyle w:val="Heading3"/>
        <w:numPr>
          <w:ilvl w:val="0"/>
          <w:numId w:val="0"/>
        </w:numPr>
      </w:pPr>
      <w:r w:rsidRPr="00C06FB9">
        <w:lastRenderedPageBreak/>
        <w:t>Literatura</w:t>
      </w:r>
      <w:r w:rsidRPr="001D0086">
        <w:t xml:space="preserve"> in viri</w:t>
      </w:r>
      <w:r w:rsidR="00B41E8A" w:rsidRPr="001D0086">
        <w:t xml:space="preserve"> </w:t>
      </w:r>
    </w:p>
    <w:p w14:paraId="4F76B8C7" w14:textId="77777777" w:rsidR="00D217F0" w:rsidRPr="001D0086" w:rsidRDefault="00D217F0" w:rsidP="00C06FB9">
      <w:pPr>
        <w:pStyle w:val="LiteraturaUMAR"/>
      </w:pPr>
    </w:p>
    <w:p w14:paraId="189B784C" w14:textId="76E4E0AE" w:rsidR="00D217F0" w:rsidRPr="00BF61B8" w:rsidRDefault="00D217F0" w:rsidP="00C06FB9">
      <w:pPr>
        <w:pStyle w:val="LiteraturaUMAR"/>
      </w:pPr>
      <w:r w:rsidRPr="001D0086">
        <w:rPr>
          <w:b/>
          <w:bCs/>
        </w:rPr>
        <w:t>AJPES</w:t>
      </w:r>
      <w:r w:rsidRPr="001D0086">
        <w:t xml:space="preserve">, evidenca o dospelih neporavnanih obveznostih poslovnih subjektov pri ponudnikih plačilnih storitev. </w:t>
      </w:r>
      <w:r w:rsidRPr="00BF61B8">
        <w:t>https://www.ajpes.si/Statistike/Statistike_placilnega_prometa/Neporavnane_obveznosti/Porocila</w:t>
      </w:r>
    </w:p>
    <w:p w14:paraId="1F62B276" w14:textId="0871FA9D" w:rsidR="00D217F0" w:rsidRPr="00BF61B8" w:rsidRDefault="00D217F0" w:rsidP="00C06FB9">
      <w:pPr>
        <w:pStyle w:val="LiteraturaUMAR"/>
      </w:pPr>
      <w:r w:rsidRPr="00BF61B8">
        <w:rPr>
          <w:b/>
          <w:bCs/>
        </w:rPr>
        <w:t>AJPES</w:t>
      </w:r>
      <w:r w:rsidRPr="00BF61B8">
        <w:t>, Poslovni register Slovenije, Informacija o poslovanju gospodarskih družb v Republiki Sloveniji</w:t>
      </w:r>
      <w:r w:rsidR="000730D5" w:rsidRPr="00BF61B8">
        <w:t>.</w:t>
      </w:r>
      <w:r w:rsidRPr="00BF61B8">
        <w:t xml:space="preserve"> </w:t>
      </w:r>
    </w:p>
    <w:p w14:paraId="28650AD9" w14:textId="17A7FF7A" w:rsidR="00D217F0" w:rsidRPr="00BF61B8" w:rsidRDefault="00D217F0" w:rsidP="00C06FB9">
      <w:pPr>
        <w:pStyle w:val="LiteraturaUMAR"/>
      </w:pPr>
      <w:r w:rsidRPr="00BF61B8">
        <w:rPr>
          <w:b/>
          <w:bCs/>
        </w:rPr>
        <w:t>AJPES</w:t>
      </w:r>
      <w:r w:rsidRPr="00BF61B8">
        <w:t>, Poslovni register Slovenije, Informacija o poslovanju samostojnih podjetnikov posameznikov v Republiki Sloveniji</w:t>
      </w:r>
      <w:r w:rsidR="000730D5" w:rsidRPr="00BF61B8">
        <w:t>.</w:t>
      </w:r>
      <w:r w:rsidRPr="00BF61B8">
        <w:t xml:space="preserve"> </w:t>
      </w:r>
    </w:p>
    <w:p w14:paraId="475DE03A" w14:textId="32232720" w:rsidR="00D217F0" w:rsidRPr="00BF61B8" w:rsidRDefault="00D217F0" w:rsidP="00C06FB9">
      <w:pPr>
        <w:pStyle w:val="LiteraturaUMAR"/>
      </w:pPr>
      <w:r w:rsidRPr="00BF61B8">
        <w:rPr>
          <w:b/>
          <w:bCs/>
        </w:rPr>
        <w:t>AJPES</w:t>
      </w:r>
      <w:r w:rsidRPr="00BF61B8">
        <w:t>. (</w:t>
      </w:r>
      <w:r w:rsidR="000730D5" w:rsidRPr="00BF61B8">
        <w:t>202</w:t>
      </w:r>
      <w:r w:rsidR="006C7CC5" w:rsidRPr="00BF61B8">
        <w:t>3</w:t>
      </w:r>
      <w:r w:rsidRPr="00BF61B8">
        <w:t>). Interni podatki o insolvenčnih postopkih po dejavnostih. Ljubljana: AJPES.</w:t>
      </w:r>
    </w:p>
    <w:p w14:paraId="776FF027" w14:textId="6BCC10E4" w:rsidR="00D217F0" w:rsidRPr="00BF61B8" w:rsidRDefault="00D217F0" w:rsidP="00C06FB9">
      <w:pPr>
        <w:pStyle w:val="LiteraturaUMAR"/>
        <w:rPr>
          <w:rStyle w:val="VodilnistavekUMAR"/>
          <w:b w:val="0"/>
          <w:bCs/>
        </w:rPr>
      </w:pPr>
      <w:r w:rsidRPr="00BF61B8">
        <w:rPr>
          <w:b/>
          <w:bCs/>
        </w:rPr>
        <w:t>AJPES</w:t>
      </w:r>
      <w:r w:rsidRPr="00BF61B8">
        <w:t>. (202</w:t>
      </w:r>
      <w:r w:rsidR="006C7CC5" w:rsidRPr="00BF61B8">
        <w:t>3</w:t>
      </w:r>
      <w:r w:rsidRPr="00BF61B8">
        <w:t xml:space="preserve">). Poslovni register Slovenije. Pridobljeno na: </w:t>
      </w:r>
      <w:hyperlink r:id="rId25" w:history="1">
        <w:r w:rsidRPr="00BF61B8">
          <w:rPr>
            <w:rStyle w:val="VodilnistavekUMAR"/>
            <w:b w:val="0"/>
            <w:bCs/>
          </w:rPr>
          <w:t>https://www.ajpes.si/Registri/Poslovni_register/Splosno</w:t>
        </w:r>
      </w:hyperlink>
    </w:p>
    <w:p w14:paraId="32616A75" w14:textId="09AD4D4F" w:rsidR="0037696C" w:rsidRPr="00BF61B8" w:rsidRDefault="00D217F0" w:rsidP="00C06FB9">
      <w:pPr>
        <w:pStyle w:val="LiteraturaUMAR"/>
        <w:rPr>
          <w:rStyle w:val="VodilnistavekUMAR"/>
          <w:b w:val="0"/>
        </w:rPr>
      </w:pPr>
      <w:r w:rsidRPr="00BF61B8">
        <w:rPr>
          <w:rStyle w:val="VodilnistavekUMAR"/>
          <w:bCs/>
        </w:rPr>
        <w:t>AJPES</w:t>
      </w:r>
      <w:r w:rsidRPr="00BF61B8">
        <w:rPr>
          <w:rStyle w:val="VodilnistavekUMAR"/>
          <w:b w:val="0"/>
        </w:rPr>
        <w:t>. (202</w:t>
      </w:r>
      <w:r w:rsidR="006C7CC5" w:rsidRPr="00BF61B8">
        <w:rPr>
          <w:rStyle w:val="VodilnistavekUMAR"/>
          <w:b w:val="0"/>
        </w:rPr>
        <w:t>3</w:t>
      </w:r>
      <w:r w:rsidRPr="00BF61B8">
        <w:rPr>
          <w:rStyle w:val="VodilnistavekUMAR"/>
          <w:b w:val="0"/>
        </w:rPr>
        <w:t>. Statistike plačilnega prometa. Dosegljivo na spletni strani:</w:t>
      </w:r>
      <w:r w:rsidR="000730D5" w:rsidRPr="00BF61B8">
        <w:rPr>
          <w:rStyle w:val="VodilnistavekUMAR"/>
          <w:b w:val="0"/>
        </w:rPr>
        <w:t xml:space="preserve"> </w:t>
      </w:r>
      <w:hyperlink r:id="rId26" w:history="1">
        <w:r w:rsidR="00E820AB" w:rsidRPr="00BF61B8">
          <w:rPr>
            <w:rStyle w:val="Hyperlink"/>
            <w:rFonts w:ascii="Myriad Pro" w:hAnsi="Myriad Pro"/>
            <w:color w:val="auto"/>
          </w:rPr>
          <w:t>https://www.ajpes.si/Statistike/Statistike_placilnega_prometa/Prejemki_in_izdatki/Splosno</w:t>
        </w:r>
      </w:hyperlink>
      <w:r w:rsidR="0037696C" w:rsidRPr="00BF61B8">
        <w:rPr>
          <w:rStyle w:val="VodilnistavekUMAR"/>
          <w:b w:val="0"/>
        </w:rPr>
        <w:t>.</w:t>
      </w:r>
    </w:p>
    <w:p w14:paraId="604FD55D" w14:textId="3F35EA6D" w:rsidR="00E820AB" w:rsidRPr="00BF61B8" w:rsidRDefault="00E820AB" w:rsidP="00C06FB9">
      <w:pPr>
        <w:pStyle w:val="LiteraturaUMAR"/>
        <w:rPr>
          <w:rStyle w:val="VodilnistavekUMAR"/>
          <w:b w:val="0"/>
        </w:rPr>
      </w:pPr>
      <w:r w:rsidRPr="00BF61B8">
        <w:rPr>
          <w:rStyle w:val="VodilnistavekUMAR"/>
          <w:bCs/>
        </w:rPr>
        <w:t>AJPES</w:t>
      </w:r>
      <w:r w:rsidRPr="00BF61B8">
        <w:rPr>
          <w:rStyle w:val="VodilnistavekUMAR"/>
          <w:b w:val="0"/>
        </w:rPr>
        <w:t>. (2023). Pridobljeno na: https://www.ajpes.si/novica/Poslovanje_gospodarskih_druzb_v_letu_2022?id=544</w:t>
      </w:r>
    </w:p>
    <w:p w14:paraId="0BCBC859" w14:textId="15EEFDEC" w:rsidR="00D217F0" w:rsidRPr="00BF61B8" w:rsidRDefault="00D217F0" w:rsidP="00C06FB9">
      <w:pPr>
        <w:pStyle w:val="LiteraturaUMAR"/>
      </w:pPr>
      <w:bookmarkStart w:id="20" w:name="_Hlk140667909"/>
      <w:r w:rsidRPr="00BF61B8">
        <w:rPr>
          <w:b/>
          <w:bCs/>
        </w:rPr>
        <w:t>Eurostat</w:t>
      </w:r>
      <w:r w:rsidRPr="00BF61B8">
        <w:t>. (</w:t>
      </w:r>
      <w:r w:rsidR="00FB4C5F" w:rsidRPr="00BF61B8">
        <w:t>202</w:t>
      </w:r>
      <w:r w:rsidR="00C97E2F" w:rsidRPr="00BF61B8">
        <w:t>3</w:t>
      </w:r>
      <w:r w:rsidRPr="00BF61B8">
        <w:t>).</w:t>
      </w:r>
      <w:r w:rsidRPr="00BF61B8">
        <w:rPr>
          <w:b/>
          <w:bCs/>
        </w:rPr>
        <w:t xml:space="preserve"> </w:t>
      </w:r>
      <w:bookmarkEnd w:id="20"/>
      <w:r w:rsidRPr="00BF61B8">
        <w:t>National accounts. Pridobljeno na:</w:t>
      </w:r>
      <w:r w:rsidR="00FB4C5F" w:rsidRPr="00BF61B8">
        <w:t xml:space="preserve"> </w:t>
      </w:r>
      <w:hyperlink r:id="rId27" w:history="1">
        <w:r w:rsidR="00C97E2F" w:rsidRPr="00BF61B8">
          <w:rPr>
            <w:rStyle w:val="Hyperlink"/>
            <w:rFonts w:ascii="Myriad Pro" w:hAnsi="Myriad Pro"/>
            <w:color w:val="auto"/>
          </w:rPr>
          <w:t>https://ec.europa.eu/eurostat/data/database</w:t>
        </w:r>
      </w:hyperlink>
      <w:r w:rsidR="000730D5" w:rsidRPr="00BF61B8">
        <w:t>.</w:t>
      </w:r>
    </w:p>
    <w:p w14:paraId="7CB70C2A" w14:textId="7A4FC4C3" w:rsidR="00B0164E" w:rsidRPr="00BF61B8" w:rsidRDefault="00B0164E" w:rsidP="00C06FB9">
      <w:pPr>
        <w:pStyle w:val="LiteraturaUMAR"/>
      </w:pPr>
      <w:r w:rsidRPr="00BF61B8">
        <w:rPr>
          <w:b/>
          <w:bCs/>
        </w:rPr>
        <w:t>Eurostat.</w:t>
      </w:r>
      <w:r w:rsidRPr="00BF61B8">
        <w:t xml:space="preserve"> (2023). Pridobljeno na: https://ec.europa.eu/eurostat/web/products-eurostat-news/w/DDN-20220217-2</w:t>
      </w:r>
    </w:p>
    <w:p w14:paraId="25967332" w14:textId="66134831" w:rsidR="00C97E2F" w:rsidRPr="00BF61B8" w:rsidRDefault="00C97E2F" w:rsidP="00C06FB9">
      <w:pPr>
        <w:pStyle w:val="LiteraturaUMAR"/>
      </w:pPr>
      <w:bookmarkStart w:id="21" w:name="_Hlk145489818"/>
      <w:r w:rsidRPr="00BF61B8">
        <w:rPr>
          <w:b/>
          <w:bCs/>
        </w:rPr>
        <w:t>Eurostat</w:t>
      </w:r>
      <w:r w:rsidRPr="00BF61B8">
        <w:t>. (2023).</w:t>
      </w:r>
      <w:r w:rsidR="00A07163" w:rsidRPr="00BF61B8">
        <w:t xml:space="preserve"> </w:t>
      </w:r>
      <w:bookmarkEnd w:id="21"/>
      <w:r w:rsidR="00A07163" w:rsidRPr="00BF61B8">
        <w:t>Business registration and bankruptcy index by NACE Rev.2 activity - quarterly data [STS_RB_Q__custom_900527]</w:t>
      </w:r>
    </w:p>
    <w:p w14:paraId="4A1B8961" w14:textId="4DBD6462" w:rsidR="00845DA1" w:rsidRPr="00BF61B8" w:rsidRDefault="00845DA1" w:rsidP="00C06FB9">
      <w:pPr>
        <w:pStyle w:val="LiteraturaUMAR"/>
      </w:pPr>
      <w:r w:rsidRPr="00BF61B8">
        <w:rPr>
          <w:b/>
          <w:bCs/>
        </w:rPr>
        <w:t>Eurostat</w:t>
      </w:r>
      <w:r w:rsidRPr="00BF61B8">
        <w:t>. (2023). pridobljeno na: https://ec.europa.eu/eurostat/en/web/products-eurostat-news/w/ddn-20230817-1</w:t>
      </w:r>
    </w:p>
    <w:p w14:paraId="03D4EB70" w14:textId="3C359664" w:rsidR="00BC61BA" w:rsidRPr="00BF61B8" w:rsidRDefault="00BC61BA" w:rsidP="00C06FB9">
      <w:pPr>
        <w:pStyle w:val="LiteraturaUMAR"/>
      </w:pPr>
      <w:r w:rsidRPr="00BF61B8">
        <w:rPr>
          <w:b/>
          <w:bCs/>
        </w:rPr>
        <w:t xml:space="preserve">Finance. </w:t>
      </w:r>
      <w:r w:rsidRPr="00BF61B8">
        <w:t xml:space="preserve">(2023). </w:t>
      </w:r>
      <w:r w:rsidRPr="00C06FB9">
        <w:t>Dosegljivo</w:t>
      </w:r>
      <w:r w:rsidRPr="00BF61B8">
        <w:t xml:space="preserve"> na spletni strani: https://www.finance.si. </w:t>
      </w:r>
    </w:p>
    <w:p w14:paraId="0509EED0" w14:textId="57970253" w:rsidR="00D217F0" w:rsidRPr="00BF61B8" w:rsidRDefault="00D217F0" w:rsidP="00C06FB9">
      <w:pPr>
        <w:pStyle w:val="LiteraturaUMAR"/>
      </w:pPr>
      <w:r w:rsidRPr="00BF61B8">
        <w:rPr>
          <w:b/>
          <w:bCs/>
        </w:rPr>
        <w:t>SURS</w:t>
      </w:r>
      <w:r w:rsidRPr="00BF61B8">
        <w:t>. (</w:t>
      </w:r>
      <w:r w:rsidR="00FB4C5F" w:rsidRPr="00BF61B8">
        <w:t>202</w:t>
      </w:r>
      <w:r w:rsidR="006C7CC5" w:rsidRPr="00BF61B8">
        <w:t>3</w:t>
      </w:r>
      <w:r w:rsidRPr="00BF61B8">
        <w:t>). Nacionalni računi. Dosegljivo na spletni strani</w:t>
      </w:r>
      <w:r w:rsidR="000730D5" w:rsidRPr="00BF61B8">
        <w:t xml:space="preserve"> </w:t>
      </w:r>
      <w:r w:rsidRPr="00BF61B8">
        <w:t>na:</w:t>
      </w:r>
      <w:r w:rsidR="00FB4C5F" w:rsidRPr="00BF61B8">
        <w:t xml:space="preserve"> https://pxweb.stat.si/SiStat/sl/Podrocja/Index/56/bdp-in-nacionalni-racuni</w:t>
      </w:r>
    </w:p>
    <w:p w14:paraId="691B49CC" w14:textId="5A87D6C7" w:rsidR="00D217F0" w:rsidRPr="00BF61B8" w:rsidRDefault="00D217F0" w:rsidP="00C06FB9">
      <w:pPr>
        <w:pStyle w:val="LiteraturaUMAR"/>
      </w:pPr>
      <w:r w:rsidRPr="00BF61B8">
        <w:rPr>
          <w:b/>
          <w:bCs/>
        </w:rPr>
        <w:t>SURS</w:t>
      </w:r>
      <w:r w:rsidRPr="00BF61B8">
        <w:t>:</w:t>
      </w:r>
      <w:r w:rsidR="00FB4C5F" w:rsidRPr="00BF61B8">
        <w:t xml:space="preserve"> (202</w:t>
      </w:r>
      <w:r w:rsidR="006C7CC5" w:rsidRPr="00BF61B8">
        <w:t>3</w:t>
      </w:r>
      <w:r w:rsidR="00FB4C5F" w:rsidRPr="00BF61B8">
        <w:t>).</w:t>
      </w:r>
      <w:r w:rsidRPr="00BF61B8">
        <w:t xml:space="preserve"> </w:t>
      </w:r>
      <w:hyperlink r:id="rId28" w:history="1">
        <w:r w:rsidRPr="00BF61B8">
          <w:t>https://www.gov.si/teme/mala-in-srednje-velika-podjetja/</w:t>
        </w:r>
      </w:hyperlink>
    </w:p>
    <w:p w14:paraId="56EB05B4" w14:textId="1F44BAF7" w:rsidR="00D217F0" w:rsidRPr="00BF61B8" w:rsidRDefault="00D217F0" w:rsidP="00C06FB9">
      <w:pPr>
        <w:pStyle w:val="LiteraturaUMAR"/>
      </w:pPr>
      <w:bookmarkStart w:id="22" w:name="_Hlk140667616"/>
      <w:r w:rsidRPr="00BF61B8">
        <w:rPr>
          <w:b/>
          <w:bCs/>
        </w:rPr>
        <w:t xml:space="preserve">Tavčar, B. </w:t>
      </w:r>
      <w:r w:rsidRPr="00BF61B8">
        <w:t xml:space="preserve">(2020). </w:t>
      </w:r>
      <w:bookmarkEnd w:id="22"/>
      <w:r w:rsidRPr="00BF61B8">
        <w:t xml:space="preserve">Plačilna sposobnost poslovnih subjektov v Sloveniji. Ljubljana. Pridobljeno na: https://www.umar.gov.si/fileadmin/user_upload/publikacije/kratke_analize/Placilna_sposobnost_poslovnih_subjektov_v_Sloveniji/Placilna_sposobnost_poslovnih_subjektov_v_Sloveniji_P.pdf. </w:t>
      </w:r>
    </w:p>
    <w:p w14:paraId="050FD613" w14:textId="0CE738AE" w:rsidR="00392A8C" w:rsidRPr="00BF61B8" w:rsidRDefault="00392A8C" w:rsidP="00C06FB9">
      <w:pPr>
        <w:pStyle w:val="LiteraturaUMAR"/>
        <w:rPr>
          <w:rStyle w:val="Hyperlink"/>
          <w:rFonts w:ascii="Myriad Pro" w:hAnsi="Myriad Pro"/>
          <w:color w:val="auto"/>
          <w:u w:val="none"/>
        </w:rPr>
      </w:pPr>
      <w:r w:rsidRPr="00BF61B8">
        <w:rPr>
          <w:b/>
          <w:bCs/>
        </w:rPr>
        <w:t xml:space="preserve">Tavčar, B. </w:t>
      </w:r>
      <w:r w:rsidRPr="00BF61B8">
        <w:t xml:space="preserve">(2021). Kriza in insolventnost poslovnih subjektov v Sloveniji. Ljubljana. Pridobljeno na: </w:t>
      </w:r>
      <w:hyperlink r:id="rId29" w:history="1">
        <w:r w:rsidR="001E157C" w:rsidRPr="00BF61B8">
          <w:rPr>
            <w:rStyle w:val="Hyperlink"/>
            <w:rFonts w:ascii="Myriad Pro" w:hAnsi="Myriad Pro"/>
            <w:color w:val="auto"/>
          </w:rPr>
          <w:t>https://www.umar.gov.si/publikacije/kratke-analize/publikacija/news/kriza-in-insolventnost-poslovnih-subjektov/?tx_news_pi1%5Bcontroller%5D=News&amp;tx_news_pi1%5Baction%5D=detail&amp;cHash=af8b9c616906ede5a1e696a4ab273f50</w:t>
        </w:r>
      </w:hyperlink>
    </w:p>
    <w:p w14:paraId="57BC99B9" w14:textId="432FAF0D" w:rsidR="00FC6319" w:rsidRPr="00BF61B8" w:rsidRDefault="00FC6319" w:rsidP="00C06FB9">
      <w:pPr>
        <w:pStyle w:val="LiteraturaUMAR"/>
      </w:pPr>
      <w:r w:rsidRPr="00BF61B8">
        <w:rPr>
          <w:b/>
          <w:bCs/>
        </w:rPr>
        <w:t>UMAR.</w:t>
      </w:r>
      <w:r w:rsidRPr="00BF61B8">
        <w:t xml:space="preserve"> (2022). Analiza poslovanja slovenskih gospodarskih družb po dejavnostih v letu 2020. Delovni zvezek I/2022. Ljubljana. Pridobljeno na: https://www.umar.gov.si/fileadmin/user_upload/publikacije/dz/2022/DZ_GD_2020.pdf</w:t>
      </w:r>
    </w:p>
    <w:p w14:paraId="2FF8F867" w14:textId="0B7662E5" w:rsidR="001E157C" w:rsidRPr="00BF61B8" w:rsidRDefault="001E157C" w:rsidP="00C06FB9">
      <w:pPr>
        <w:pStyle w:val="LiteraturaUMAR"/>
      </w:pPr>
      <w:r w:rsidRPr="00BF61B8">
        <w:rPr>
          <w:b/>
          <w:bCs/>
        </w:rPr>
        <w:t>UMAR.</w:t>
      </w:r>
      <w:r w:rsidRPr="00BF61B8">
        <w:t xml:space="preserve"> (2023). Poročilo o razvoju 2023. Ljubljana. Pridobljeno na: https://www.umar.gov.si/publikacije/porocilo-o-razvoju/publikacija/news/porocilo-o-razvoju-2023/?tx_news_pi1%5Bcontroller%5D=News&amp;tx_news_pi1%5Baction%5D=detail&amp;cHash=0f6b51bb9dc7939d3f4f5986cbcc203c</w:t>
      </w:r>
    </w:p>
    <w:p w14:paraId="22DD9084" w14:textId="5C8401F6" w:rsidR="00D217F0" w:rsidRPr="001D0086" w:rsidRDefault="00D217F0" w:rsidP="00C06FB9">
      <w:pPr>
        <w:pStyle w:val="LiteraturaUMAR"/>
      </w:pPr>
      <w:r w:rsidRPr="001D0086">
        <w:rPr>
          <w:b/>
          <w:bCs/>
        </w:rPr>
        <w:t>Vrhovno sodišče RS</w:t>
      </w:r>
      <w:r w:rsidRPr="001D0086">
        <w:t>. (</w:t>
      </w:r>
      <w:r w:rsidR="00FB4C5F" w:rsidRPr="001D0086">
        <w:t>202</w:t>
      </w:r>
      <w:r w:rsidR="00877E6F" w:rsidRPr="001D0086">
        <w:t>3</w:t>
      </w:r>
      <w:r w:rsidRPr="001D0086">
        <w:t>). Interni podatki o osebnih stečajih. Ljubljana: Vrhovno sodišče RS.</w:t>
      </w:r>
    </w:p>
    <w:sectPr w:rsidR="00D217F0" w:rsidRPr="001D0086" w:rsidSect="00DA3486">
      <w:headerReference w:type="default" r:id="rId30"/>
      <w:pgSz w:w="11906" w:h="16838"/>
      <w:pgMar w:top="1701" w:right="1418" w:bottom="1418" w:left="1418" w:header="567" w:footer="1134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07AA0C5" w14:textId="77777777" w:rsidR="00DD7AC7" w:rsidRDefault="00DD7AC7" w:rsidP="009E1648">
      <w:r>
        <w:separator/>
      </w:r>
    </w:p>
    <w:p w14:paraId="5B769D60" w14:textId="77777777" w:rsidR="00DD7AC7" w:rsidRDefault="00DD7AC7" w:rsidP="009E1648"/>
    <w:p w14:paraId="708056B8" w14:textId="77777777" w:rsidR="00DD7AC7" w:rsidRDefault="00DD7AC7" w:rsidP="009E1648"/>
    <w:p w14:paraId="068BD1CD" w14:textId="77777777" w:rsidR="00DD7AC7" w:rsidRDefault="00DD7AC7" w:rsidP="009E1648"/>
    <w:p w14:paraId="3CFC49D0" w14:textId="77777777" w:rsidR="00DD7AC7" w:rsidRDefault="00DD7AC7" w:rsidP="009E1648"/>
    <w:p w14:paraId="35A88E13" w14:textId="77777777" w:rsidR="00DD7AC7" w:rsidRDefault="00DD7AC7" w:rsidP="009E1648"/>
    <w:p w14:paraId="1E5F3CC1" w14:textId="77777777" w:rsidR="00DD7AC7" w:rsidRDefault="00DD7AC7" w:rsidP="009E1648"/>
    <w:p w14:paraId="46AA8763" w14:textId="77777777" w:rsidR="00DD7AC7" w:rsidRDefault="00DD7AC7" w:rsidP="009E1648"/>
    <w:p w14:paraId="1718C18D" w14:textId="77777777" w:rsidR="00DD7AC7" w:rsidRDefault="00DD7AC7"/>
    <w:p w14:paraId="2BC5F6DF" w14:textId="77777777" w:rsidR="00DD7AC7" w:rsidRDefault="00DD7AC7"/>
    <w:p w14:paraId="649C88C6" w14:textId="77777777" w:rsidR="00DD7AC7" w:rsidRDefault="00DD7AC7" w:rsidP="00A540FA"/>
    <w:p w14:paraId="643803DF" w14:textId="77777777" w:rsidR="00DD7AC7" w:rsidRDefault="00DD7AC7" w:rsidP="00A540FA"/>
    <w:p w14:paraId="53F96A16" w14:textId="77777777" w:rsidR="00DD7AC7" w:rsidRDefault="00DD7AC7" w:rsidP="00A540FA"/>
    <w:p w14:paraId="2267B34C" w14:textId="77777777" w:rsidR="00DD7AC7" w:rsidRDefault="00DD7AC7" w:rsidP="00A540FA"/>
    <w:p w14:paraId="7F563443" w14:textId="77777777" w:rsidR="00DD7AC7" w:rsidRDefault="00DD7AC7" w:rsidP="00A540FA"/>
    <w:p w14:paraId="291FDD63" w14:textId="77777777" w:rsidR="00DD7AC7" w:rsidRDefault="00DD7AC7"/>
  </w:endnote>
  <w:endnote w:type="continuationSeparator" w:id="0">
    <w:p w14:paraId="3EC17DCA" w14:textId="77777777" w:rsidR="00DD7AC7" w:rsidRDefault="00DD7AC7" w:rsidP="009E1648">
      <w:r>
        <w:continuationSeparator/>
      </w:r>
    </w:p>
    <w:p w14:paraId="200391AA" w14:textId="77777777" w:rsidR="00DD7AC7" w:rsidRDefault="00DD7AC7" w:rsidP="009E1648"/>
    <w:p w14:paraId="43F7F415" w14:textId="77777777" w:rsidR="00DD7AC7" w:rsidRDefault="00DD7AC7" w:rsidP="009E1648"/>
    <w:p w14:paraId="1A5BB4DB" w14:textId="77777777" w:rsidR="00DD7AC7" w:rsidRDefault="00DD7AC7" w:rsidP="009E1648"/>
    <w:p w14:paraId="4B35E643" w14:textId="77777777" w:rsidR="00DD7AC7" w:rsidRDefault="00DD7AC7" w:rsidP="009E1648"/>
    <w:p w14:paraId="6DCF74B9" w14:textId="77777777" w:rsidR="00DD7AC7" w:rsidRDefault="00DD7AC7" w:rsidP="009E1648"/>
    <w:p w14:paraId="4ABDDBFC" w14:textId="77777777" w:rsidR="00DD7AC7" w:rsidRDefault="00DD7AC7" w:rsidP="009E1648"/>
    <w:p w14:paraId="70AD3945" w14:textId="77777777" w:rsidR="00DD7AC7" w:rsidRDefault="00DD7AC7" w:rsidP="009E1648"/>
    <w:p w14:paraId="407B0D65" w14:textId="77777777" w:rsidR="00DD7AC7" w:rsidRDefault="00DD7AC7"/>
    <w:p w14:paraId="4BBDA2F3" w14:textId="77777777" w:rsidR="00DD7AC7" w:rsidRDefault="00DD7AC7"/>
    <w:p w14:paraId="45211427" w14:textId="77777777" w:rsidR="00DD7AC7" w:rsidRDefault="00DD7AC7" w:rsidP="00A540FA"/>
    <w:p w14:paraId="210EE7C6" w14:textId="77777777" w:rsidR="00DD7AC7" w:rsidRDefault="00DD7AC7" w:rsidP="00A540FA"/>
    <w:p w14:paraId="53DE54F8" w14:textId="77777777" w:rsidR="00DD7AC7" w:rsidRDefault="00DD7AC7" w:rsidP="00A540FA"/>
    <w:p w14:paraId="136E9739" w14:textId="77777777" w:rsidR="00DD7AC7" w:rsidRDefault="00DD7AC7" w:rsidP="00A540FA"/>
    <w:p w14:paraId="14AC131E" w14:textId="77777777" w:rsidR="00DD7AC7" w:rsidRDefault="00DD7AC7" w:rsidP="00A540FA"/>
    <w:p w14:paraId="28661C39" w14:textId="77777777" w:rsidR="00DD7AC7" w:rsidRDefault="00DD7AC7"/>
  </w:endnote>
  <w:endnote w:type="continuationNotice" w:id="1">
    <w:p w14:paraId="1BCE1119" w14:textId="77777777" w:rsidR="00DD7AC7" w:rsidRDefault="00DD7AC7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 Narrow">
    <w:panose1 w:val="020B0606020202030204"/>
    <w:charset w:val="EE"/>
    <w:family w:val="swiss"/>
    <w:pitch w:val="variable"/>
    <w:sig w:usb0="00000287" w:usb1="00000800" w:usb2="00000000" w:usb3="00000000" w:csb0="0000009F" w:csb1="00000000"/>
  </w:font>
  <w:font w:name="Myriad Pro">
    <w:panose1 w:val="020B0503030403020204"/>
    <w:charset w:val="00"/>
    <w:family w:val="swiss"/>
    <w:notTrueType/>
    <w:pitch w:val="variable"/>
    <w:sig w:usb0="A00002AF" w:usb1="5000204B" w:usb2="00000000" w:usb3="00000000" w:csb0="0000009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5893596" w14:textId="6EA4E642" w:rsidR="00DD7AC7" w:rsidRDefault="00DD7AC7" w:rsidP="00B35647">
    <w:pPr>
      <w:pStyle w:val="Footer"/>
      <w:framePr w:wrap="around"/>
      <w:jc w:val="lef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A21098B" w14:textId="77777777" w:rsidR="00DD7AC7" w:rsidRPr="009B56EE" w:rsidRDefault="00DD7AC7" w:rsidP="009B56EE">
      <w:pPr>
        <w:pStyle w:val="BesediloUMAR"/>
      </w:pPr>
      <w:r w:rsidRPr="009B56EE">
        <w:separator/>
      </w:r>
    </w:p>
  </w:footnote>
  <w:footnote w:type="continuationSeparator" w:id="0">
    <w:p w14:paraId="12D37208" w14:textId="77777777" w:rsidR="00DD7AC7" w:rsidRDefault="00DD7AC7">
      <w:r>
        <w:separator/>
      </w:r>
    </w:p>
  </w:footnote>
  <w:footnote w:type="continuationNotice" w:id="1">
    <w:p w14:paraId="7288A51B" w14:textId="77777777" w:rsidR="00DD7AC7" w:rsidRDefault="00DD7AC7">
      <w:pPr>
        <w:spacing w:line="240" w:lineRule="auto"/>
      </w:pPr>
    </w:p>
  </w:footnote>
  <w:footnote w:id="2">
    <w:p w14:paraId="7A2C27EF" w14:textId="3EC2D3E6" w:rsidR="00DD7AC7" w:rsidRDefault="00DD7AC7" w:rsidP="00EC1EFE">
      <w:pPr>
        <w:pStyle w:val="FootnoteText"/>
      </w:pPr>
      <w:r>
        <w:rPr>
          <w:rStyle w:val="FootnoteReference"/>
        </w:rPr>
        <w:footnoteRef/>
      </w:r>
      <w:r>
        <w:t xml:space="preserve"> Glej UMAR, Delovni zvezek I/2022.</w:t>
      </w:r>
    </w:p>
  </w:footnote>
  <w:footnote w:id="3">
    <w:p w14:paraId="7D357872" w14:textId="71C22FAE" w:rsidR="00DD7AC7" w:rsidRPr="00835480" w:rsidRDefault="00DD7AC7" w:rsidP="00EC1EFE">
      <w:pPr>
        <w:pStyle w:val="FootnoteText"/>
      </w:pPr>
      <w:r w:rsidRPr="00EC1EFE">
        <w:rPr>
          <w:rStyle w:val="FootnoteReference"/>
        </w:rPr>
        <w:footnoteRef/>
      </w:r>
      <w:r w:rsidRPr="00835480">
        <w:t xml:space="preserve"> AJPES</w:t>
      </w:r>
      <w:r>
        <w:t>,</w:t>
      </w:r>
      <w:r w:rsidRPr="00835480">
        <w:t xml:space="preserve"> https://www.ajpes.si/novica/Poslovanje_gospodarskih_druzb_v_letu_2022?id=544</w:t>
      </w:r>
    </w:p>
  </w:footnote>
  <w:footnote w:id="4">
    <w:p w14:paraId="423F3200" w14:textId="0602A9B7" w:rsidR="00DD7AC7" w:rsidRPr="00835480" w:rsidRDefault="00DD7AC7" w:rsidP="00EC1EFE">
      <w:pPr>
        <w:pStyle w:val="FootnoteText"/>
      </w:pPr>
      <w:r w:rsidRPr="00EC1EFE">
        <w:rPr>
          <w:rStyle w:val="FootnoteReference"/>
        </w:rPr>
        <w:footnoteRef/>
      </w:r>
      <w:r w:rsidRPr="00835480">
        <w:t xml:space="preserve"> Pozitivna razlika med čistim dohodkom in čisto izgubo pri gospodarskih družbah.</w:t>
      </w:r>
    </w:p>
  </w:footnote>
  <w:footnote w:id="5">
    <w:p w14:paraId="518CCC91" w14:textId="5D419C76" w:rsidR="00DD7AC7" w:rsidRPr="00835480" w:rsidRDefault="00DD7AC7" w:rsidP="00EC1EFE">
      <w:pPr>
        <w:pStyle w:val="FootnoteText"/>
      </w:pPr>
      <w:r w:rsidRPr="00EC1EFE">
        <w:rPr>
          <w:rStyle w:val="FootnoteReference"/>
        </w:rPr>
        <w:footnoteRef/>
      </w:r>
      <w:r w:rsidRPr="00835480">
        <w:t xml:space="preserve"> Neto podjetnikov dohodek je razlika med prihodki in odhodki oziroma podjetnikov dohodek, zmanjšan za negativni poslovni izid.</w:t>
      </w:r>
      <w:r w:rsidRPr="00835480" w:rsidDel="00FD4645">
        <w:t xml:space="preserve"> </w:t>
      </w:r>
      <w:r w:rsidRPr="00835480">
        <w:t xml:space="preserve"> </w:t>
      </w:r>
    </w:p>
  </w:footnote>
  <w:footnote w:id="6">
    <w:p w14:paraId="0B3C3EE3" w14:textId="0EAF98CA" w:rsidR="00DD7AC7" w:rsidRPr="00656B76" w:rsidRDefault="00DD7AC7" w:rsidP="00EC1EFE">
      <w:pPr>
        <w:pStyle w:val="FootnoteText"/>
      </w:pPr>
      <w:r w:rsidRPr="00EC1EFE">
        <w:rPr>
          <w:rStyle w:val="FootnoteReference"/>
        </w:rPr>
        <w:footnoteRef/>
      </w:r>
      <w:r w:rsidRPr="00835480">
        <w:t xml:space="preserve"> Poslovni rezultati poslovnih subjektov, ki so oddali letno poročilo.Gospodarskih družb, ki letnega poročila niso oddale, je bilo v letih 2019</w:t>
      </w:r>
      <w:r>
        <w:t>–</w:t>
      </w:r>
      <w:r w:rsidRPr="00835480">
        <w:t>2022 7</w:t>
      </w:r>
      <w:r>
        <w:t xml:space="preserve"> </w:t>
      </w:r>
      <w:r w:rsidRPr="00835480">
        <w:t>%. Pri samostojnih podjetnikih so na manjše število predloženih letnih poročil vplivali samostojni podjetniki, obdavčeni na podlagi ugotovljenega dobička z upoštevanjem normiranih odhodkov, ki niso zavezani</w:t>
      </w:r>
      <w:r w:rsidRPr="00656B76">
        <w:t xml:space="preserve"> k predložitvi letnega poročila. Teh je bilo v letih 2019</w:t>
      </w:r>
      <w:r>
        <w:t>–</w:t>
      </w:r>
      <w:r w:rsidRPr="00656B76">
        <w:t>2022 48 %.</w:t>
      </w:r>
    </w:p>
  </w:footnote>
  <w:footnote w:id="7">
    <w:p w14:paraId="76560F29" w14:textId="77777777" w:rsidR="00DD7AC7" w:rsidRPr="00835480" w:rsidRDefault="00DD7AC7" w:rsidP="00EC1EFE">
      <w:pPr>
        <w:pStyle w:val="FootnoteText"/>
      </w:pPr>
      <w:r w:rsidRPr="00835480">
        <w:rPr>
          <w:vertAlign w:val="superscript"/>
        </w:rPr>
        <w:footnoteRef/>
      </w:r>
      <w:r w:rsidRPr="00835480">
        <w:t xml:space="preserve"> Neplačane obveznosti nad eno leto.</w:t>
      </w:r>
    </w:p>
  </w:footnote>
  <w:footnote w:id="8">
    <w:p w14:paraId="5E9098C5" w14:textId="77777777" w:rsidR="00DD7AC7" w:rsidRPr="00835480" w:rsidRDefault="00DD7AC7" w:rsidP="00EC1EFE">
      <w:pPr>
        <w:pStyle w:val="FootnoteText"/>
      </w:pPr>
      <w:r w:rsidRPr="00835480">
        <w:rPr>
          <w:vertAlign w:val="superscript"/>
        </w:rPr>
        <w:footnoteRef/>
      </w:r>
      <w:r w:rsidRPr="00835480">
        <w:t xml:space="preserve"> Gre za dospele neporavnane obveznosti neprekinjeno več kot pet dni v mesecu. AJPES vodi evidence dospelih neporavnanih obveznosti iz naslova sodnih sklepov o izvršbi in iz naslova davčnega dolga. Te evidence ne vključujejo ostalih neporavnanih obveznosti iz naslova neplačanih računov med upniki in dolžniki.</w:t>
      </w:r>
    </w:p>
  </w:footnote>
  <w:footnote w:id="9">
    <w:p w14:paraId="3670EFF8" w14:textId="40BB382D" w:rsidR="00DD7AC7" w:rsidRDefault="00DD7AC7" w:rsidP="00EC1EFE">
      <w:pPr>
        <w:pStyle w:val="FootnoteText"/>
      </w:pPr>
      <w:r w:rsidRPr="008D028F">
        <w:rPr>
          <w:rStyle w:val="FootnoteReference"/>
          <w:sz w:val="14"/>
        </w:rPr>
        <w:footnoteRef/>
      </w:r>
      <w:r>
        <w:t xml:space="preserve"> Samostojni podjetniki in druge fizične osebe, ki opravljajo registrirane dejavnosti, vpisani v poslovni register Slovenije.</w:t>
      </w:r>
    </w:p>
  </w:footnote>
  <w:footnote w:id="10">
    <w:p w14:paraId="65BBEEF7" w14:textId="6CB34B46" w:rsidR="00DD7AC7" w:rsidRPr="002237F8" w:rsidRDefault="00DD7AC7" w:rsidP="004D3BA7">
      <w:pPr>
        <w:pStyle w:val="FootnoteText"/>
      </w:pPr>
      <w:r w:rsidRPr="004D3BA7">
        <w:rPr>
          <w:rStyle w:val="FootnoteReference"/>
        </w:rPr>
        <w:footnoteRef/>
      </w:r>
      <w:r w:rsidRPr="002237F8">
        <w:t xml:space="preserve"> </w:t>
      </w:r>
      <w:r>
        <w:t>Z</w:t>
      </w:r>
      <w:r w:rsidRPr="002237F8">
        <w:t>ombi podjetja</w:t>
      </w:r>
      <w:r>
        <w:t xml:space="preserve"> so podjetja</w:t>
      </w:r>
      <w:r w:rsidRPr="002237F8">
        <w:t>, pri katerih je tveganje plačilne nesposobnosti najvišje, saj imajo poleg neto finančnega dolga že vsaj tri leta zapored negativen EBITDA</w:t>
      </w:r>
      <w:r>
        <w:t xml:space="preserve"> (dobiček pred obrestmi, davki in amortizacijo).</w:t>
      </w:r>
    </w:p>
  </w:footnote>
  <w:footnote w:id="11">
    <w:p w14:paraId="55E21FAE" w14:textId="77777777" w:rsidR="00DD7AC7" w:rsidRPr="00CB2464" w:rsidRDefault="00DD7AC7" w:rsidP="00EC1EFE">
      <w:pPr>
        <w:pStyle w:val="FootnoteText"/>
      </w:pPr>
      <w:r w:rsidRPr="004D3BA7">
        <w:rPr>
          <w:rStyle w:val="FootnoteReference"/>
        </w:rPr>
        <w:footnoteRef/>
      </w:r>
      <w:r w:rsidRPr="008D028F">
        <w:t xml:space="preserve"> </w:t>
      </w:r>
      <w:r w:rsidRPr="00CB2464">
        <w:t>https://ec.europa.eu/eurostat/web/products-eurostat-news/w/DDN-20220217-2</w:t>
      </w:r>
    </w:p>
  </w:footnote>
  <w:footnote w:id="12">
    <w:p w14:paraId="5EE64242" w14:textId="77777777" w:rsidR="00DD7AC7" w:rsidRDefault="00DD7AC7" w:rsidP="00EC1EFE">
      <w:pPr>
        <w:pStyle w:val="FootnoteText"/>
      </w:pPr>
      <w:r w:rsidRPr="004D3BA7">
        <w:rPr>
          <w:rStyle w:val="FootnoteReference"/>
        </w:rPr>
        <w:footnoteRef/>
      </w:r>
      <w:r>
        <w:t xml:space="preserve"> </w:t>
      </w:r>
      <w:r w:rsidRPr="00ED2E72">
        <w:t>https://ec.europa.eu/eurostat/en/web/products-eurostat-news/w/ddn-20230817-1</w:t>
      </w:r>
    </w:p>
  </w:footnote>
  <w:footnote w:id="13">
    <w:p w14:paraId="4288B4F8" w14:textId="34AFFAF7" w:rsidR="00DD7AC7" w:rsidRPr="00835480" w:rsidRDefault="00DD7AC7" w:rsidP="00EC1EFE">
      <w:pPr>
        <w:pStyle w:val="FootnoteText"/>
      </w:pPr>
      <w:r w:rsidRPr="004D3BA7">
        <w:rPr>
          <w:rStyle w:val="FootnoteReference"/>
        </w:rPr>
        <w:footnoteRef/>
      </w:r>
      <w:r w:rsidRPr="00835480">
        <w:t xml:space="preserve"> AJPES Informator, 14.</w:t>
      </w:r>
      <w:r>
        <w:t xml:space="preserve"> </w:t>
      </w:r>
      <w:r w:rsidRPr="00835480">
        <w:t>2.</w:t>
      </w:r>
      <w:r>
        <w:t xml:space="preserve"> </w:t>
      </w:r>
      <w:r w:rsidRPr="00835480">
        <w:t>2023.</w:t>
      </w:r>
    </w:p>
  </w:footnote>
  <w:footnote w:id="14">
    <w:p w14:paraId="658362A4" w14:textId="77777777" w:rsidR="00DD7AC7" w:rsidRDefault="00DD7AC7" w:rsidP="00EC1EFE">
      <w:pPr>
        <w:pStyle w:val="FootnoteText"/>
      </w:pPr>
      <w:r>
        <w:rPr>
          <w:rStyle w:val="FootnoteReference"/>
        </w:rPr>
        <w:footnoteRef/>
      </w:r>
      <w:r>
        <w:t xml:space="preserve"> Glej UMAR, Delovni zvezek I/2022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5FAB1C3" w14:textId="77777777" w:rsidR="00DD7AC7" w:rsidRPr="00810491" w:rsidRDefault="00DD7AC7" w:rsidP="0081049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8BC4480"/>
    <w:multiLevelType w:val="hybridMultilevel"/>
    <w:tmpl w:val="6E288B4A"/>
    <w:lvl w:ilvl="0" w:tplc="05028E56">
      <w:start w:val="1"/>
      <w:numFmt w:val="decimal"/>
      <w:pStyle w:val="natevanjesplono"/>
      <w:lvlText w:val="%1."/>
      <w:lvlJc w:val="left"/>
      <w:pPr>
        <w:tabs>
          <w:tab w:val="num" w:pos="284"/>
        </w:tabs>
        <w:ind w:left="284" w:hanging="284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" w15:restartNumberingAfterBreak="0">
    <w:nsid w:val="1D630B4C"/>
    <w:multiLevelType w:val="multilevel"/>
    <w:tmpl w:val="3BF0E7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2" w15:restartNumberingAfterBreak="0">
    <w:nsid w:val="2C7656CE"/>
    <w:multiLevelType w:val="multilevel"/>
    <w:tmpl w:val="03F05868"/>
    <w:lvl w:ilvl="0">
      <w:start w:val="1"/>
      <w:numFmt w:val="bullet"/>
      <w:pStyle w:val="Nastevanje"/>
      <w:lvlText w:val="–"/>
      <w:lvlJc w:val="left"/>
      <w:pPr>
        <w:tabs>
          <w:tab w:val="num" w:pos="624"/>
        </w:tabs>
        <w:ind w:left="624" w:hanging="340"/>
      </w:pPr>
      <w:rPr>
        <w:rFonts w:ascii="Arial" w:hAnsi="Arial" w:hint="default"/>
      </w:rPr>
    </w:lvl>
    <w:lvl w:ilvl="1">
      <w:start w:val="1"/>
      <w:numFmt w:val="bullet"/>
      <w:lvlText w:val="-"/>
      <w:lvlJc w:val="left"/>
      <w:pPr>
        <w:tabs>
          <w:tab w:val="num" w:pos="1724"/>
        </w:tabs>
        <w:ind w:left="1724" w:hanging="360"/>
      </w:pPr>
      <w:rPr>
        <w:rFonts w:ascii="Arial" w:hAnsi="Arial" w:hint="default"/>
      </w:rPr>
    </w:lvl>
    <w:lvl w:ilvl="2">
      <w:start w:val="1"/>
      <w:numFmt w:val="bullet"/>
      <w:lvlText w:val="-"/>
      <w:lvlJc w:val="left"/>
      <w:pPr>
        <w:tabs>
          <w:tab w:val="num" w:pos="2444"/>
        </w:tabs>
        <w:ind w:left="2444" w:hanging="360"/>
      </w:pPr>
      <w:rPr>
        <w:rFonts w:ascii="Arial" w:hAnsi="Arial" w:hint="default"/>
      </w:rPr>
    </w:lvl>
    <w:lvl w:ilvl="3">
      <w:start w:val="1"/>
      <w:numFmt w:val="bullet"/>
      <w:lvlText w:val=""/>
      <w:lvlJc w:val="left"/>
      <w:pPr>
        <w:tabs>
          <w:tab w:val="num" w:pos="3164"/>
        </w:tabs>
        <w:ind w:left="3164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884"/>
        </w:tabs>
        <w:ind w:left="3884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604"/>
        </w:tabs>
        <w:ind w:left="4604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324"/>
        </w:tabs>
        <w:ind w:left="5324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6044"/>
        </w:tabs>
        <w:ind w:left="6044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764"/>
        </w:tabs>
        <w:ind w:left="6764" w:hanging="360"/>
      </w:pPr>
      <w:rPr>
        <w:rFonts w:ascii="Wingdings" w:hAnsi="Wingdings" w:hint="default"/>
      </w:rPr>
    </w:lvl>
  </w:abstractNum>
  <w:abstractNum w:abstractNumId="3" w15:restartNumberingAfterBreak="0">
    <w:nsid w:val="314B3D24"/>
    <w:multiLevelType w:val="hybridMultilevel"/>
    <w:tmpl w:val="DA58DAD0"/>
    <w:lvl w:ilvl="0" w:tplc="382650E2">
      <w:start w:val="1"/>
      <w:numFmt w:val="bullet"/>
      <w:pStyle w:val="Nastevanje2"/>
      <w:lvlText w:val="–"/>
      <w:lvlJc w:val="left"/>
      <w:pPr>
        <w:tabs>
          <w:tab w:val="num" w:pos="1191"/>
        </w:tabs>
        <w:ind w:left="1211" w:hanging="360"/>
      </w:pPr>
      <w:rPr>
        <w:rFonts w:ascii="Arial" w:hAnsi="Arial" w:hint="default"/>
      </w:rPr>
    </w:lvl>
    <w:lvl w:ilvl="1" w:tplc="04240003" w:tentative="1">
      <w:start w:val="1"/>
      <w:numFmt w:val="bullet"/>
      <w:lvlText w:val="o"/>
      <w:lvlJc w:val="left"/>
      <w:pPr>
        <w:tabs>
          <w:tab w:val="num" w:pos="2291"/>
        </w:tabs>
        <w:ind w:left="2291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tabs>
          <w:tab w:val="num" w:pos="3011"/>
        </w:tabs>
        <w:ind w:left="3011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tabs>
          <w:tab w:val="num" w:pos="3731"/>
        </w:tabs>
        <w:ind w:left="3731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tabs>
          <w:tab w:val="num" w:pos="4451"/>
        </w:tabs>
        <w:ind w:left="4451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tabs>
          <w:tab w:val="num" w:pos="5171"/>
        </w:tabs>
        <w:ind w:left="5171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tabs>
          <w:tab w:val="num" w:pos="5891"/>
        </w:tabs>
        <w:ind w:left="5891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tabs>
          <w:tab w:val="num" w:pos="6611"/>
        </w:tabs>
        <w:ind w:left="6611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tabs>
          <w:tab w:val="num" w:pos="7331"/>
        </w:tabs>
        <w:ind w:left="7331" w:hanging="360"/>
      </w:pPr>
      <w:rPr>
        <w:rFonts w:ascii="Wingdings" w:hAnsi="Wingdings" w:hint="default"/>
      </w:rPr>
    </w:lvl>
  </w:abstractNum>
  <w:abstractNum w:abstractNumId="4" w15:restartNumberingAfterBreak="0">
    <w:nsid w:val="3B060CD8"/>
    <w:multiLevelType w:val="multilevel"/>
    <w:tmpl w:val="994A3B26"/>
    <w:lvl w:ilvl="0">
      <w:start w:val="1"/>
      <w:numFmt w:val="decimal"/>
      <w:pStyle w:val="Heading1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Heading2"/>
      <w:suff w:val="space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Heading3"/>
      <w:suff w:val="space"/>
      <w:lvlText w:val="%1.%2.%3"/>
      <w:lvlJc w:val="left"/>
      <w:pPr>
        <w:ind w:left="-2694" w:firstLine="0"/>
      </w:pPr>
      <w:rPr>
        <w:rFonts w:hint="default"/>
      </w:rPr>
    </w:lvl>
    <w:lvl w:ilvl="3">
      <w:start w:val="1"/>
      <w:numFmt w:val="decimal"/>
      <w:pStyle w:val="Heading4"/>
      <w:suff w:val="space"/>
      <w:lvlText w:val="%1.%2.%3.%4"/>
      <w:lvlJc w:val="left"/>
      <w:pPr>
        <w:ind w:left="-2694" w:firstLine="0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-1686"/>
        </w:tabs>
        <w:ind w:left="-1686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-1542"/>
        </w:tabs>
        <w:ind w:left="-154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-1398"/>
        </w:tabs>
        <w:ind w:left="-1398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-1254"/>
        </w:tabs>
        <w:ind w:left="-1254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-1110"/>
        </w:tabs>
        <w:ind w:left="-1110" w:hanging="1584"/>
      </w:pPr>
      <w:rPr>
        <w:rFonts w:hint="default"/>
      </w:rPr>
    </w:lvl>
  </w:abstractNum>
  <w:abstractNum w:abstractNumId="5" w15:restartNumberingAfterBreak="0">
    <w:nsid w:val="3FCE79E2"/>
    <w:multiLevelType w:val="hybridMultilevel"/>
    <w:tmpl w:val="78E8E364"/>
    <w:lvl w:ilvl="0" w:tplc="79FEA79E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1285FA4"/>
    <w:multiLevelType w:val="hybridMultilevel"/>
    <w:tmpl w:val="95322098"/>
    <w:lvl w:ilvl="0" w:tplc="181A1200">
      <w:start w:val="1"/>
      <w:numFmt w:val="upperRoman"/>
      <w:pStyle w:val="Naslov-DEL"/>
      <w:lvlText w:val="%1."/>
      <w:lvlJc w:val="right"/>
      <w:pPr>
        <w:tabs>
          <w:tab w:val="num" w:pos="57"/>
        </w:tabs>
        <w:ind w:left="57" w:firstLine="0"/>
      </w:pPr>
      <w:rPr>
        <w:rFonts w:ascii="Arial Narrow" w:hAnsi="Arial Narrow" w:hint="default"/>
        <w:b/>
        <w:i w:val="0"/>
        <w:sz w:val="26"/>
      </w:rPr>
    </w:lvl>
    <w:lvl w:ilvl="1" w:tplc="0424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7" w15:restartNumberingAfterBreak="0">
    <w:nsid w:val="4DEA5EEE"/>
    <w:multiLevelType w:val="multilevel"/>
    <w:tmpl w:val="DCA8C15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8" w15:restartNumberingAfterBreak="0">
    <w:nsid w:val="4F5832E3"/>
    <w:multiLevelType w:val="hybridMultilevel"/>
    <w:tmpl w:val="8EF24136"/>
    <w:lvl w:ilvl="0" w:tplc="9C7AA27A">
      <w:start w:val="3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ind w:left="1364" w:hanging="360"/>
      </w:pPr>
    </w:lvl>
    <w:lvl w:ilvl="2" w:tplc="0424001B" w:tentative="1">
      <w:start w:val="1"/>
      <w:numFmt w:val="lowerRoman"/>
      <w:lvlText w:val="%3."/>
      <w:lvlJc w:val="right"/>
      <w:pPr>
        <w:ind w:left="2084" w:hanging="180"/>
      </w:pPr>
    </w:lvl>
    <w:lvl w:ilvl="3" w:tplc="0424000F" w:tentative="1">
      <w:start w:val="1"/>
      <w:numFmt w:val="decimal"/>
      <w:lvlText w:val="%4."/>
      <w:lvlJc w:val="left"/>
      <w:pPr>
        <w:ind w:left="2804" w:hanging="360"/>
      </w:pPr>
    </w:lvl>
    <w:lvl w:ilvl="4" w:tplc="04240019" w:tentative="1">
      <w:start w:val="1"/>
      <w:numFmt w:val="lowerLetter"/>
      <w:lvlText w:val="%5."/>
      <w:lvlJc w:val="left"/>
      <w:pPr>
        <w:ind w:left="3524" w:hanging="360"/>
      </w:pPr>
    </w:lvl>
    <w:lvl w:ilvl="5" w:tplc="0424001B" w:tentative="1">
      <w:start w:val="1"/>
      <w:numFmt w:val="lowerRoman"/>
      <w:lvlText w:val="%6."/>
      <w:lvlJc w:val="right"/>
      <w:pPr>
        <w:ind w:left="4244" w:hanging="180"/>
      </w:pPr>
    </w:lvl>
    <w:lvl w:ilvl="6" w:tplc="0424000F" w:tentative="1">
      <w:start w:val="1"/>
      <w:numFmt w:val="decimal"/>
      <w:lvlText w:val="%7."/>
      <w:lvlJc w:val="left"/>
      <w:pPr>
        <w:ind w:left="4964" w:hanging="360"/>
      </w:pPr>
    </w:lvl>
    <w:lvl w:ilvl="7" w:tplc="04240019" w:tentative="1">
      <w:start w:val="1"/>
      <w:numFmt w:val="lowerLetter"/>
      <w:lvlText w:val="%8."/>
      <w:lvlJc w:val="left"/>
      <w:pPr>
        <w:ind w:left="5684" w:hanging="360"/>
      </w:pPr>
    </w:lvl>
    <w:lvl w:ilvl="8" w:tplc="0424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9" w15:restartNumberingAfterBreak="0">
    <w:nsid w:val="5CB66A94"/>
    <w:multiLevelType w:val="singleLevel"/>
    <w:tmpl w:val="BEAEA458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num w:numId="1">
    <w:abstractNumId w:val="9"/>
  </w:num>
  <w:num w:numId="2">
    <w:abstractNumId w:val="4"/>
  </w:num>
  <w:num w:numId="3">
    <w:abstractNumId w:val="2"/>
  </w:num>
  <w:num w:numId="4">
    <w:abstractNumId w:val="3"/>
  </w:num>
  <w:num w:numId="5">
    <w:abstractNumId w:val="0"/>
  </w:num>
  <w:num w:numId="6">
    <w:abstractNumId w:val="6"/>
  </w:num>
  <w:num w:numId="7">
    <w:abstractNumId w:val="5"/>
  </w:num>
  <w:num w:numId="8">
    <w:abstractNumId w:val="8"/>
  </w:num>
  <w:num w:numId="9">
    <w:abstractNumId w:val="4"/>
    <w:lvlOverride w:ilvl="0">
      <w:startOverride w:val="4"/>
    </w:lvlOverride>
  </w:num>
  <w:num w:numId="10">
    <w:abstractNumId w:val="7"/>
  </w:num>
  <w:num w:numId="11">
    <w:abstractNumId w:val="1"/>
  </w:num>
  <w:num w:numId="12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IdMacAtCleanup w:val="1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hideSpellingErrors/>
  <w:hideGrammaticalErrors/>
  <w:linkStyles/>
  <w:stylePaneFormatFilter w:val="3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1" w:visibleStyles="0" w:alternateStyleNames="0"/>
  <w:defaultTabStop w:val="720"/>
  <w:hyphenationZone w:val="425"/>
  <w:defaultTableStyle w:val="TableGridLight"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8193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9E3791"/>
    <w:rsid w:val="00000235"/>
    <w:rsid w:val="0000259D"/>
    <w:rsid w:val="000026EC"/>
    <w:rsid w:val="000029EC"/>
    <w:rsid w:val="00002CAF"/>
    <w:rsid w:val="00002CE0"/>
    <w:rsid w:val="00002DF2"/>
    <w:rsid w:val="000032F1"/>
    <w:rsid w:val="00003D76"/>
    <w:rsid w:val="00003E9D"/>
    <w:rsid w:val="00004D1E"/>
    <w:rsid w:val="00004DAC"/>
    <w:rsid w:val="00005A0D"/>
    <w:rsid w:val="00006657"/>
    <w:rsid w:val="00006975"/>
    <w:rsid w:val="00006AA9"/>
    <w:rsid w:val="00006BC6"/>
    <w:rsid w:val="000071B5"/>
    <w:rsid w:val="00007719"/>
    <w:rsid w:val="00010501"/>
    <w:rsid w:val="00013848"/>
    <w:rsid w:val="000141E1"/>
    <w:rsid w:val="00014DA7"/>
    <w:rsid w:val="00014F33"/>
    <w:rsid w:val="00017654"/>
    <w:rsid w:val="00021509"/>
    <w:rsid w:val="00023A5C"/>
    <w:rsid w:val="00023FFD"/>
    <w:rsid w:val="0002452C"/>
    <w:rsid w:val="00024FA0"/>
    <w:rsid w:val="000252AC"/>
    <w:rsid w:val="00025CE6"/>
    <w:rsid w:val="000267E2"/>
    <w:rsid w:val="00026ACB"/>
    <w:rsid w:val="00026FC3"/>
    <w:rsid w:val="00027726"/>
    <w:rsid w:val="000277E1"/>
    <w:rsid w:val="00027B60"/>
    <w:rsid w:val="00027D1F"/>
    <w:rsid w:val="0003002B"/>
    <w:rsid w:val="000300EB"/>
    <w:rsid w:val="0003011B"/>
    <w:rsid w:val="000310F5"/>
    <w:rsid w:val="0003151A"/>
    <w:rsid w:val="00033882"/>
    <w:rsid w:val="00033FF7"/>
    <w:rsid w:val="000354F4"/>
    <w:rsid w:val="00035FAB"/>
    <w:rsid w:val="00035FBD"/>
    <w:rsid w:val="00036055"/>
    <w:rsid w:val="000365D0"/>
    <w:rsid w:val="0003751E"/>
    <w:rsid w:val="00037DDD"/>
    <w:rsid w:val="0004003C"/>
    <w:rsid w:val="000401D8"/>
    <w:rsid w:val="000403B9"/>
    <w:rsid w:val="0004147D"/>
    <w:rsid w:val="00041BCA"/>
    <w:rsid w:val="000423D9"/>
    <w:rsid w:val="00042B8F"/>
    <w:rsid w:val="000438D4"/>
    <w:rsid w:val="0004394F"/>
    <w:rsid w:val="00043EC8"/>
    <w:rsid w:val="0004433E"/>
    <w:rsid w:val="00044363"/>
    <w:rsid w:val="0004441A"/>
    <w:rsid w:val="00044992"/>
    <w:rsid w:val="000449BE"/>
    <w:rsid w:val="00044C49"/>
    <w:rsid w:val="00045A48"/>
    <w:rsid w:val="00046370"/>
    <w:rsid w:val="000466D2"/>
    <w:rsid w:val="00046D58"/>
    <w:rsid w:val="00046FE9"/>
    <w:rsid w:val="00051D5F"/>
    <w:rsid w:val="00053040"/>
    <w:rsid w:val="000531AE"/>
    <w:rsid w:val="00054645"/>
    <w:rsid w:val="0005475A"/>
    <w:rsid w:val="000547F0"/>
    <w:rsid w:val="000550C6"/>
    <w:rsid w:val="000572B9"/>
    <w:rsid w:val="00057C74"/>
    <w:rsid w:val="00060302"/>
    <w:rsid w:val="000632C7"/>
    <w:rsid w:val="00063A85"/>
    <w:rsid w:val="000654AC"/>
    <w:rsid w:val="00066A45"/>
    <w:rsid w:val="0007025B"/>
    <w:rsid w:val="00070B55"/>
    <w:rsid w:val="00070D34"/>
    <w:rsid w:val="00071BAE"/>
    <w:rsid w:val="000725AE"/>
    <w:rsid w:val="00072E0A"/>
    <w:rsid w:val="00072EE0"/>
    <w:rsid w:val="000730D5"/>
    <w:rsid w:val="0007354C"/>
    <w:rsid w:val="00074284"/>
    <w:rsid w:val="00074C0E"/>
    <w:rsid w:val="00075D73"/>
    <w:rsid w:val="00076D9B"/>
    <w:rsid w:val="00077520"/>
    <w:rsid w:val="00077993"/>
    <w:rsid w:val="00077C63"/>
    <w:rsid w:val="00077D72"/>
    <w:rsid w:val="00077E9C"/>
    <w:rsid w:val="0008109A"/>
    <w:rsid w:val="00081BBF"/>
    <w:rsid w:val="0008223C"/>
    <w:rsid w:val="00082293"/>
    <w:rsid w:val="00083B1A"/>
    <w:rsid w:val="00083E22"/>
    <w:rsid w:val="00084484"/>
    <w:rsid w:val="00084B98"/>
    <w:rsid w:val="00085463"/>
    <w:rsid w:val="00085E7D"/>
    <w:rsid w:val="000876E7"/>
    <w:rsid w:val="00087945"/>
    <w:rsid w:val="00087D40"/>
    <w:rsid w:val="00090F05"/>
    <w:rsid w:val="0009148E"/>
    <w:rsid w:val="000917A3"/>
    <w:rsid w:val="000918F3"/>
    <w:rsid w:val="0009247A"/>
    <w:rsid w:val="000929C6"/>
    <w:rsid w:val="00092DA8"/>
    <w:rsid w:val="0009331E"/>
    <w:rsid w:val="000936DA"/>
    <w:rsid w:val="00095EDB"/>
    <w:rsid w:val="00096776"/>
    <w:rsid w:val="000968B4"/>
    <w:rsid w:val="000969D0"/>
    <w:rsid w:val="00096DB6"/>
    <w:rsid w:val="00097DD2"/>
    <w:rsid w:val="000A1DBC"/>
    <w:rsid w:val="000A1F78"/>
    <w:rsid w:val="000A20C3"/>
    <w:rsid w:val="000A3F0E"/>
    <w:rsid w:val="000A528A"/>
    <w:rsid w:val="000A52CE"/>
    <w:rsid w:val="000A5ADD"/>
    <w:rsid w:val="000A6B68"/>
    <w:rsid w:val="000A6E55"/>
    <w:rsid w:val="000A77BD"/>
    <w:rsid w:val="000A78C0"/>
    <w:rsid w:val="000B0C7C"/>
    <w:rsid w:val="000B177F"/>
    <w:rsid w:val="000B1E80"/>
    <w:rsid w:val="000B1EE5"/>
    <w:rsid w:val="000B2CC4"/>
    <w:rsid w:val="000B2F2D"/>
    <w:rsid w:val="000B3619"/>
    <w:rsid w:val="000B4780"/>
    <w:rsid w:val="000B48FF"/>
    <w:rsid w:val="000B4EB1"/>
    <w:rsid w:val="000B75F3"/>
    <w:rsid w:val="000B7D14"/>
    <w:rsid w:val="000C15E6"/>
    <w:rsid w:val="000C19F1"/>
    <w:rsid w:val="000C1C5A"/>
    <w:rsid w:val="000C21A1"/>
    <w:rsid w:val="000C29F7"/>
    <w:rsid w:val="000C2CAF"/>
    <w:rsid w:val="000C3369"/>
    <w:rsid w:val="000C3A63"/>
    <w:rsid w:val="000C43BF"/>
    <w:rsid w:val="000C4E62"/>
    <w:rsid w:val="000C5063"/>
    <w:rsid w:val="000C62FB"/>
    <w:rsid w:val="000C66F6"/>
    <w:rsid w:val="000D0254"/>
    <w:rsid w:val="000D0C8F"/>
    <w:rsid w:val="000D1E72"/>
    <w:rsid w:val="000D2E31"/>
    <w:rsid w:val="000D4237"/>
    <w:rsid w:val="000D4557"/>
    <w:rsid w:val="000D4CA8"/>
    <w:rsid w:val="000D4D14"/>
    <w:rsid w:val="000D545D"/>
    <w:rsid w:val="000D6B32"/>
    <w:rsid w:val="000D7F74"/>
    <w:rsid w:val="000E04E8"/>
    <w:rsid w:val="000E052F"/>
    <w:rsid w:val="000E0B25"/>
    <w:rsid w:val="000E10BE"/>
    <w:rsid w:val="000E1358"/>
    <w:rsid w:val="000E26F1"/>
    <w:rsid w:val="000E2E1E"/>
    <w:rsid w:val="000E3BEC"/>
    <w:rsid w:val="000E5B8A"/>
    <w:rsid w:val="000E70CE"/>
    <w:rsid w:val="000E77FA"/>
    <w:rsid w:val="000E7877"/>
    <w:rsid w:val="000E7B27"/>
    <w:rsid w:val="000E7BCB"/>
    <w:rsid w:val="000F0152"/>
    <w:rsid w:val="000F08ED"/>
    <w:rsid w:val="000F0B06"/>
    <w:rsid w:val="000F10FC"/>
    <w:rsid w:val="000F114D"/>
    <w:rsid w:val="000F23D6"/>
    <w:rsid w:val="000F2B1C"/>
    <w:rsid w:val="000F37C8"/>
    <w:rsid w:val="000F39B7"/>
    <w:rsid w:val="000F44C2"/>
    <w:rsid w:val="000F4A9F"/>
    <w:rsid w:val="000F5000"/>
    <w:rsid w:val="000F519A"/>
    <w:rsid w:val="000F5677"/>
    <w:rsid w:val="000F5B6A"/>
    <w:rsid w:val="000F5E02"/>
    <w:rsid w:val="000F5EA8"/>
    <w:rsid w:val="000F65F1"/>
    <w:rsid w:val="000F6F5D"/>
    <w:rsid w:val="000F6FF3"/>
    <w:rsid w:val="000F77C7"/>
    <w:rsid w:val="000F7D1E"/>
    <w:rsid w:val="00100DB9"/>
    <w:rsid w:val="00100DBD"/>
    <w:rsid w:val="00101197"/>
    <w:rsid w:val="00101496"/>
    <w:rsid w:val="001015F3"/>
    <w:rsid w:val="00102756"/>
    <w:rsid w:val="0010366B"/>
    <w:rsid w:val="00104A18"/>
    <w:rsid w:val="0010507E"/>
    <w:rsid w:val="001056C0"/>
    <w:rsid w:val="00105A87"/>
    <w:rsid w:val="00105D95"/>
    <w:rsid w:val="00106B4D"/>
    <w:rsid w:val="00106BE5"/>
    <w:rsid w:val="00106DE5"/>
    <w:rsid w:val="00107A6B"/>
    <w:rsid w:val="00107A7C"/>
    <w:rsid w:val="0011018D"/>
    <w:rsid w:val="00110C49"/>
    <w:rsid w:val="00110FEB"/>
    <w:rsid w:val="001115CF"/>
    <w:rsid w:val="0011365A"/>
    <w:rsid w:val="00115051"/>
    <w:rsid w:val="001153EC"/>
    <w:rsid w:val="0011551D"/>
    <w:rsid w:val="0011598A"/>
    <w:rsid w:val="00116E68"/>
    <w:rsid w:val="001170C5"/>
    <w:rsid w:val="00117115"/>
    <w:rsid w:val="00117342"/>
    <w:rsid w:val="0011783D"/>
    <w:rsid w:val="00117F28"/>
    <w:rsid w:val="00120572"/>
    <w:rsid w:val="00121329"/>
    <w:rsid w:val="00121772"/>
    <w:rsid w:val="00121F6F"/>
    <w:rsid w:val="001249B1"/>
    <w:rsid w:val="00124AF4"/>
    <w:rsid w:val="00124C9D"/>
    <w:rsid w:val="001278D4"/>
    <w:rsid w:val="001278FD"/>
    <w:rsid w:val="00127B1E"/>
    <w:rsid w:val="00127B81"/>
    <w:rsid w:val="00130591"/>
    <w:rsid w:val="00130A1A"/>
    <w:rsid w:val="001310D2"/>
    <w:rsid w:val="00131BCA"/>
    <w:rsid w:val="0013283F"/>
    <w:rsid w:val="0013312D"/>
    <w:rsid w:val="001336C7"/>
    <w:rsid w:val="001348E1"/>
    <w:rsid w:val="00134E2A"/>
    <w:rsid w:val="0013548A"/>
    <w:rsid w:val="00135C71"/>
    <w:rsid w:val="00135CF8"/>
    <w:rsid w:val="00136C40"/>
    <w:rsid w:val="00137AB5"/>
    <w:rsid w:val="001400E4"/>
    <w:rsid w:val="001406F5"/>
    <w:rsid w:val="00140706"/>
    <w:rsid w:val="001418BC"/>
    <w:rsid w:val="00141E1A"/>
    <w:rsid w:val="00141E91"/>
    <w:rsid w:val="001429D5"/>
    <w:rsid w:val="00142B9B"/>
    <w:rsid w:val="001432F4"/>
    <w:rsid w:val="001436BD"/>
    <w:rsid w:val="00143E7F"/>
    <w:rsid w:val="0014481D"/>
    <w:rsid w:val="001455D8"/>
    <w:rsid w:val="00146969"/>
    <w:rsid w:val="00146B7D"/>
    <w:rsid w:val="001475B8"/>
    <w:rsid w:val="00150E9F"/>
    <w:rsid w:val="001519EE"/>
    <w:rsid w:val="00151F24"/>
    <w:rsid w:val="00152083"/>
    <w:rsid w:val="001551A2"/>
    <w:rsid w:val="0015528E"/>
    <w:rsid w:val="00155394"/>
    <w:rsid w:val="00155A6A"/>
    <w:rsid w:val="00155FA9"/>
    <w:rsid w:val="00156041"/>
    <w:rsid w:val="00156987"/>
    <w:rsid w:val="00157058"/>
    <w:rsid w:val="00157377"/>
    <w:rsid w:val="00161445"/>
    <w:rsid w:val="00161611"/>
    <w:rsid w:val="0016173F"/>
    <w:rsid w:val="00161A45"/>
    <w:rsid w:val="00162093"/>
    <w:rsid w:val="00162561"/>
    <w:rsid w:val="001652EC"/>
    <w:rsid w:val="00165810"/>
    <w:rsid w:val="0016719D"/>
    <w:rsid w:val="001673B5"/>
    <w:rsid w:val="001673FC"/>
    <w:rsid w:val="00167B9C"/>
    <w:rsid w:val="001709CB"/>
    <w:rsid w:val="00170CF3"/>
    <w:rsid w:val="00171B0E"/>
    <w:rsid w:val="00173B0C"/>
    <w:rsid w:val="00173BF8"/>
    <w:rsid w:val="00174F6B"/>
    <w:rsid w:val="00175219"/>
    <w:rsid w:val="00175457"/>
    <w:rsid w:val="00175632"/>
    <w:rsid w:val="00175D93"/>
    <w:rsid w:val="001764AB"/>
    <w:rsid w:val="001770F0"/>
    <w:rsid w:val="00177E23"/>
    <w:rsid w:val="001800CD"/>
    <w:rsid w:val="00180207"/>
    <w:rsid w:val="00181502"/>
    <w:rsid w:val="00181CCA"/>
    <w:rsid w:val="001820B5"/>
    <w:rsid w:val="00182D0E"/>
    <w:rsid w:val="001844FD"/>
    <w:rsid w:val="00184AF4"/>
    <w:rsid w:val="00184C6B"/>
    <w:rsid w:val="0018519C"/>
    <w:rsid w:val="001868CB"/>
    <w:rsid w:val="001908FD"/>
    <w:rsid w:val="00190AD5"/>
    <w:rsid w:val="001910C2"/>
    <w:rsid w:val="001917B6"/>
    <w:rsid w:val="00193633"/>
    <w:rsid w:val="00193E7F"/>
    <w:rsid w:val="00194E4A"/>
    <w:rsid w:val="001951AA"/>
    <w:rsid w:val="00195F97"/>
    <w:rsid w:val="0019720D"/>
    <w:rsid w:val="001A0885"/>
    <w:rsid w:val="001A1629"/>
    <w:rsid w:val="001A5287"/>
    <w:rsid w:val="001A554F"/>
    <w:rsid w:val="001A7AEA"/>
    <w:rsid w:val="001B00AE"/>
    <w:rsid w:val="001B02EA"/>
    <w:rsid w:val="001B2284"/>
    <w:rsid w:val="001B2F40"/>
    <w:rsid w:val="001B34C8"/>
    <w:rsid w:val="001B3B6C"/>
    <w:rsid w:val="001B3FF0"/>
    <w:rsid w:val="001B60BD"/>
    <w:rsid w:val="001B615B"/>
    <w:rsid w:val="001B6398"/>
    <w:rsid w:val="001B64FF"/>
    <w:rsid w:val="001B7302"/>
    <w:rsid w:val="001B778E"/>
    <w:rsid w:val="001C15D1"/>
    <w:rsid w:val="001C20B3"/>
    <w:rsid w:val="001C2A2D"/>
    <w:rsid w:val="001C3A0A"/>
    <w:rsid w:val="001C3B41"/>
    <w:rsid w:val="001C487D"/>
    <w:rsid w:val="001C4D46"/>
    <w:rsid w:val="001C5197"/>
    <w:rsid w:val="001C5AF2"/>
    <w:rsid w:val="001C652E"/>
    <w:rsid w:val="001C79B1"/>
    <w:rsid w:val="001D0086"/>
    <w:rsid w:val="001D0A6E"/>
    <w:rsid w:val="001D0A90"/>
    <w:rsid w:val="001D0B2F"/>
    <w:rsid w:val="001D1834"/>
    <w:rsid w:val="001D2564"/>
    <w:rsid w:val="001D2ABA"/>
    <w:rsid w:val="001D3A3F"/>
    <w:rsid w:val="001D4495"/>
    <w:rsid w:val="001D4B9B"/>
    <w:rsid w:val="001D65E7"/>
    <w:rsid w:val="001D663D"/>
    <w:rsid w:val="001D7AA2"/>
    <w:rsid w:val="001E07FD"/>
    <w:rsid w:val="001E0960"/>
    <w:rsid w:val="001E0A83"/>
    <w:rsid w:val="001E157C"/>
    <w:rsid w:val="001E3564"/>
    <w:rsid w:val="001E7BEE"/>
    <w:rsid w:val="001F0482"/>
    <w:rsid w:val="001F1537"/>
    <w:rsid w:val="001F166C"/>
    <w:rsid w:val="001F1B5A"/>
    <w:rsid w:val="001F1F26"/>
    <w:rsid w:val="001F2E58"/>
    <w:rsid w:val="001F379C"/>
    <w:rsid w:val="001F46F8"/>
    <w:rsid w:val="001F5502"/>
    <w:rsid w:val="001F5BED"/>
    <w:rsid w:val="001F5FF2"/>
    <w:rsid w:val="001F60CF"/>
    <w:rsid w:val="001F62CF"/>
    <w:rsid w:val="001F63BB"/>
    <w:rsid w:val="0020029E"/>
    <w:rsid w:val="00201080"/>
    <w:rsid w:val="00201884"/>
    <w:rsid w:val="00201BD0"/>
    <w:rsid w:val="002022C9"/>
    <w:rsid w:val="00203C04"/>
    <w:rsid w:val="00203C21"/>
    <w:rsid w:val="00204C92"/>
    <w:rsid w:val="00205616"/>
    <w:rsid w:val="0020575B"/>
    <w:rsid w:val="002059BE"/>
    <w:rsid w:val="00205BFA"/>
    <w:rsid w:val="00206830"/>
    <w:rsid w:val="0020703E"/>
    <w:rsid w:val="002070FB"/>
    <w:rsid w:val="00207A8F"/>
    <w:rsid w:val="002111FC"/>
    <w:rsid w:val="0021190C"/>
    <w:rsid w:val="00211A87"/>
    <w:rsid w:val="00212697"/>
    <w:rsid w:val="00212D33"/>
    <w:rsid w:val="002130FD"/>
    <w:rsid w:val="00213474"/>
    <w:rsid w:val="00213811"/>
    <w:rsid w:val="00213984"/>
    <w:rsid w:val="00214084"/>
    <w:rsid w:val="00214A8B"/>
    <w:rsid w:val="002154BF"/>
    <w:rsid w:val="00215603"/>
    <w:rsid w:val="00217E32"/>
    <w:rsid w:val="002201F3"/>
    <w:rsid w:val="00220A86"/>
    <w:rsid w:val="00220E84"/>
    <w:rsid w:val="0022108A"/>
    <w:rsid w:val="002225D3"/>
    <w:rsid w:val="00222BFD"/>
    <w:rsid w:val="002237F8"/>
    <w:rsid w:val="00223839"/>
    <w:rsid w:val="00225170"/>
    <w:rsid w:val="0022533F"/>
    <w:rsid w:val="002257A9"/>
    <w:rsid w:val="00230DE5"/>
    <w:rsid w:val="0023165C"/>
    <w:rsid w:val="002319D0"/>
    <w:rsid w:val="00232BBE"/>
    <w:rsid w:val="00233450"/>
    <w:rsid w:val="00233532"/>
    <w:rsid w:val="00234DFD"/>
    <w:rsid w:val="00235E12"/>
    <w:rsid w:val="00236F46"/>
    <w:rsid w:val="00237995"/>
    <w:rsid w:val="00240E44"/>
    <w:rsid w:val="002427A8"/>
    <w:rsid w:val="002435C6"/>
    <w:rsid w:val="00243D25"/>
    <w:rsid w:val="00244B2B"/>
    <w:rsid w:val="00244E0B"/>
    <w:rsid w:val="00245E32"/>
    <w:rsid w:val="00247D49"/>
    <w:rsid w:val="00250B99"/>
    <w:rsid w:val="002514BD"/>
    <w:rsid w:val="002516E7"/>
    <w:rsid w:val="00252294"/>
    <w:rsid w:val="00252660"/>
    <w:rsid w:val="00252F81"/>
    <w:rsid w:val="002531D4"/>
    <w:rsid w:val="00253567"/>
    <w:rsid w:val="0025401A"/>
    <w:rsid w:val="002541E7"/>
    <w:rsid w:val="002546E7"/>
    <w:rsid w:val="00254D3B"/>
    <w:rsid w:val="0025582E"/>
    <w:rsid w:val="00255B15"/>
    <w:rsid w:val="002572F0"/>
    <w:rsid w:val="002577FF"/>
    <w:rsid w:val="00260FD7"/>
    <w:rsid w:val="0026243B"/>
    <w:rsid w:val="002628DA"/>
    <w:rsid w:val="00262F60"/>
    <w:rsid w:val="00263B2B"/>
    <w:rsid w:val="00263E3D"/>
    <w:rsid w:val="00264017"/>
    <w:rsid w:val="00264A07"/>
    <w:rsid w:val="00265B02"/>
    <w:rsid w:val="00265E7B"/>
    <w:rsid w:val="00266AC6"/>
    <w:rsid w:val="00266B89"/>
    <w:rsid w:val="002678FC"/>
    <w:rsid w:val="0027271F"/>
    <w:rsid w:val="00272A35"/>
    <w:rsid w:val="00272C68"/>
    <w:rsid w:val="002733B9"/>
    <w:rsid w:val="002744C1"/>
    <w:rsid w:val="002744FE"/>
    <w:rsid w:val="00274A6B"/>
    <w:rsid w:val="002750B5"/>
    <w:rsid w:val="00275AFF"/>
    <w:rsid w:val="00275CAC"/>
    <w:rsid w:val="00277466"/>
    <w:rsid w:val="0027768E"/>
    <w:rsid w:val="002800D2"/>
    <w:rsid w:val="00280B77"/>
    <w:rsid w:val="00280DCE"/>
    <w:rsid w:val="00281355"/>
    <w:rsid w:val="00281B46"/>
    <w:rsid w:val="00281F1F"/>
    <w:rsid w:val="002825E1"/>
    <w:rsid w:val="00282A01"/>
    <w:rsid w:val="00282FCC"/>
    <w:rsid w:val="0028394D"/>
    <w:rsid w:val="0028579D"/>
    <w:rsid w:val="00286A6E"/>
    <w:rsid w:val="002875F4"/>
    <w:rsid w:val="00287C4E"/>
    <w:rsid w:val="002901C9"/>
    <w:rsid w:val="00291052"/>
    <w:rsid w:val="002910B9"/>
    <w:rsid w:val="00291B55"/>
    <w:rsid w:val="0029204B"/>
    <w:rsid w:val="0029286F"/>
    <w:rsid w:val="00292B23"/>
    <w:rsid w:val="00294CE2"/>
    <w:rsid w:val="00295489"/>
    <w:rsid w:val="00296447"/>
    <w:rsid w:val="00296655"/>
    <w:rsid w:val="00296ADF"/>
    <w:rsid w:val="00296B59"/>
    <w:rsid w:val="00297475"/>
    <w:rsid w:val="00297FB0"/>
    <w:rsid w:val="002A0E59"/>
    <w:rsid w:val="002A1940"/>
    <w:rsid w:val="002A28DF"/>
    <w:rsid w:val="002A368E"/>
    <w:rsid w:val="002A57ED"/>
    <w:rsid w:val="002A622A"/>
    <w:rsid w:val="002A66B8"/>
    <w:rsid w:val="002A6C97"/>
    <w:rsid w:val="002A7408"/>
    <w:rsid w:val="002B06FB"/>
    <w:rsid w:val="002B0EB9"/>
    <w:rsid w:val="002B3773"/>
    <w:rsid w:val="002B3890"/>
    <w:rsid w:val="002B3FA8"/>
    <w:rsid w:val="002B4547"/>
    <w:rsid w:val="002B5794"/>
    <w:rsid w:val="002B58F4"/>
    <w:rsid w:val="002B5937"/>
    <w:rsid w:val="002B5D48"/>
    <w:rsid w:val="002B631F"/>
    <w:rsid w:val="002C0C81"/>
    <w:rsid w:val="002C0D76"/>
    <w:rsid w:val="002C1ECA"/>
    <w:rsid w:val="002C2DAD"/>
    <w:rsid w:val="002C2F06"/>
    <w:rsid w:val="002C2F48"/>
    <w:rsid w:val="002C42D3"/>
    <w:rsid w:val="002C4E88"/>
    <w:rsid w:val="002C513A"/>
    <w:rsid w:val="002C7196"/>
    <w:rsid w:val="002D01B4"/>
    <w:rsid w:val="002D0928"/>
    <w:rsid w:val="002D0D1B"/>
    <w:rsid w:val="002D1D30"/>
    <w:rsid w:val="002D4281"/>
    <w:rsid w:val="002D460E"/>
    <w:rsid w:val="002D5102"/>
    <w:rsid w:val="002D6396"/>
    <w:rsid w:val="002D6DCF"/>
    <w:rsid w:val="002E032A"/>
    <w:rsid w:val="002E37AA"/>
    <w:rsid w:val="002E45C6"/>
    <w:rsid w:val="002E45D9"/>
    <w:rsid w:val="002E4D3F"/>
    <w:rsid w:val="002E578E"/>
    <w:rsid w:val="002E6236"/>
    <w:rsid w:val="002E6930"/>
    <w:rsid w:val="002E7C30"/>
    <w:rsid w:val="002F183E"/>
    <w:rsid w:val="002F2A97"/>
    <w:rsid w:val="002F3009"/>
    <w:rsid w:val="002F340F"/>
    <w:rsid w:val="002F36AC"/>
    <w:rsid w:val="002F5D0F"/>
    <w:rsid w:val="002F62CB"/>
    <w:rsid w:val="002F66DE"/>
    <w:rsid w:val="0030011D"/>
    <w:rsid w:val="003014DC"/>
    <w:rsid w:val="00302799"/>
    <w:rsid w:val="00304506"/>
    <w:rsid w:val="003058AB"/>
    <w:rsid w:val="00305924"/>
    <w:rsid w:val="00306706"/>
    <w:rsid w:val="00307C48"/>
    <w:rsid w:val="003108EF"/>
    <w:rsid w:val="003119D2"/>
    <w:rsid w:val="003121DE"/>
    <w:rsid w:val="00313C46"/>
    <w:rsid w:val="00314DE5"/>
    <w:rsid w:val="00315009"/>
    <w:rsid w:val="00315406"/>
    <w:rsid w:val="0031550F"/>
    <w:rsid w:val="00315AAE"/>
    <w:rsid w:val="00315BA0"/>
    <w:rsid w:val="00316651"/>
    <w:rsid w:val="0031766C"/>
    <w:rsid w:val="00317AB5"/>
    <w:rsid w:val="0032114C"/>
    <w:rsid w:val="003225E4"/>
    <w:rsid w:val="003233E7"/>
    <w:rsid w:val="00325BB4"/>
    <w:rsid w:val="00326C19"/>
    <w:rsid w:val="00327247"/>
    <w:rsid w:val="00327494"/>
    <w:rsid w:val="00327646"/>
    <w:rsid w:val="003278CD"/>
    <w:rsid w:val="00330829"/>
    <w:rsid w:val="0033107B"/>
    <w:rsid w:val="003312A2"/>
    <w:rsid w:val="00334607"/>
    <w:rsid w:val="003362F5"/>
    <w:rsid w:val="00336899"/>
    <w:rsid w:val="00340546"/>
    <w:rsid w:val="00340869"/>
    <w:rsid w:val="0034152B"/>
    <w:rsid w:val="00341E37"/>
    <w:rsid w:val="00341EEF"/>
    <w:rsid w:val="00343039"/>
    <w:rsid w:val="00344791"/>
    <w:rsid w:val="003448BE"/>
    <w:rsid w:val="00344940"/>
    <w:rsid w:val="00344FE4"/>
    <w:rsid w:val="00345D21"/>
    <w:rsid w:val="00345DA0"/>
    <w:rsid w:val="00345EF5"/>
    <w:rsid w:val="00347515"/>
    <w:rsid w:val="003506A5"/>
    <w:rsid w:val="00350BFF"/>
    <w:rsid w:val="0035126D"/>
    <w:rsid w:val="00351BD0"/>
    <w:rsid w:val="00351EB5"/>
    <w:rsid w:val="003529F5"/>
    <w:rsid w:val="00353175"/>
    <w:rsid w:val="003531D1"/>
    <w:rsid w:val="00353D73"/>
    <w:rsid w:val="003540A2"/>
    <w:rsid w:val="00354409"/>
    <w:rsid w:val="00354A68"/>
    <w:rsid w:val="00354FA3"/>
    <w:rsid w:val="003553D1"/>
    <w:rsid w:val="00355A12"/>
    <w:rsid w:val="00355D20"/>
    <w:rsid w:val="00356280"/>
    <w:rsid w:val="00357911"/>
    <w:rsid w:val="00357DDF"/>
    <w:rsid w:val="00360FB2"/>
    <w:rsid w:val="00363A1A"/>
    <w:rsid w:val="003649A7"/>
    <w:rsid w:val="00364CEA"/>
    <w:rsid w:val="003656BC"/>
    <w:rsid w:val="00365B36"/>
    <w:rsid w:val="00365CA9"/>
    <w:rsid w:val="003663C9"/>
    <w:rsid w:val="003663EC"/>
    <w:rsid w:val="0036651A"/>
    <w:rsid w:val="00367549"/>
    <w:rsid w:val="00372E38"/>
    <w:rsid w:val="003732CB"/>
    <w:rsid w:val="00373951"/>
    <w:rsid w:val="00373E63"/>
    <w:rsid w:val="00374268"/>
    <w:rsid w:val="003743DD"/>
    <w:rsid w:val="00374A64"/>
    <w:rsid w:val="00375903"/>
    <w:rsid w:val="00375C3D"/>
    <w:rsid w:val="00376234"/>
    <w:rsid w:val="003763ED"/>
    <w:rsid w:val="0037696C"/>
    <w:rsid w:val="00377668"/>
    <w:rsid w:val="003779E9"/>
    <w:rsid w:val="0038002A"/>
    <w:rsid w:val="003806E7"/>
    <w:rsid w:val="00380DEB"/>
    <w:rsid w:val="00383F11"/>
    <w:rsid w:val="003844E5"/>
    <w:rsid w:val="003847B3"/>
    <w:rsid w:val="00384C51"/>
    <w:rsid w:val="00385490"/>
    <w:rsid w:val="00386ACD"/>
    <w:rsid w:val="003876AB"/>
    <w:rsid w:val="0038783C"/>
    <w:rsid w:val="00387ED6"/>
    <w:rsid w:val="0039093F"/>
    <w:rsid w:val="00391645"/>
    <w:rsid w:val="003926AD"/>
    <w:rsid w:val="00392A5C"/>
    <w:rsid w:val="00392A8C"/>
    <w:rsid w:val="003936E4"/>
    <w:rsid w:val="00394200"/>
    <w:rsid w:val="003943E3"/>
    <w:rsid w:val="003944B6"/>
    <w:rsid w:val="00394B17"/>
    <w:rsid w:val="0039508B"/>
    <w:rsid w:val="00395413"/>
    <w:rsid w:val="00395516"/>
    <w:rsid w:val="00395593"/>
    <w:rsid w:val="00396660"/>
    <w:rsid w:val="00396C50"/>
    <w:rsid w:val="003972D3"/>
    <w:rsid w:val="003A0F65"/>
    <w:rsid w:val="003A130C"/>
    <w:rsid w:val="003A1CC3"/>
    <w:rsid w:val="003A2A54"/>
    <w:rsid w:val="003A2EB1"/>
    <w:rsid w:val="003A2EBF"/>
    <w:rsid w:val="003A4AA1"/>
    <w:rsid w:val="003A4B98"/>
    <w:rsid w:val="003A4C58"/>
    <w:rsid w:val="003A5848"/>
    <w:rsid w:val="003A5F63"/>
    <w:rsid w:val="003A6453"/>
    <w:rsid w:val="003A6C2F"/>
    <w:rsid w:val="003A7D45"/>
    <w:rsid w:val="003A7F44"/>
    <w:rsid w:val="003B0209"/>
    <w:rsid w:val="003B0384"/>
    <w:rsid w:val="003B0F70"/>
    <w:rsid w:val="003B1115"/>
    <w:rsid w:val="003B13FA"/>
    <w:rsid w:val="003B1429"/>
    <w:rsid w:val="003B1BDA"/>
    <w:rsid w:val="003B2277"/>
    <w:rsid w:val="003B2E0E"/>
    <w:rsid w:val="003B3D3D"/>
    <w:rsid w:val="003B49D5"/>
    <w:rsid w:val="003B5ABE"/>
    <w:rsid w:val="003B5B70"/>
    <w:rsid w:val="003B5F73"/>
    <w:rsid w:val="003B64A5"/>
    <w:rsid w:val="003B7CD1"/>
    <w:rsid w:val="003C0344"/>
    <w:rsid w:val="003C0A61"/>
    <w:rsid w:val="003C0C57"/>
    <w:rsid w:val="003C179E"/>
    <w:rsid w:val="003C297D"/>
    <w:rsid w:val="003C343C"/>
    <w:rsid w:val="003C3E4B"/>
    <w:rsid w:val="003C7A7B"/>
    <w:rsid w:val="003C7B6B"/>
    <w:rsid w:val="003C7BD0"/>
    <w:rsid w:val="003D2EFD"/>
    <w:rsid w:val="003D3483"/>
    <w:rsid w:val="003D3897"/>
    <w:rsid w:val="003D39EE"/>
    <w:rsid w:val="003D431F"/>
    <w:rsid w:val="003D5072"/>
    <w:rsid w:val="003D5924"/>
    <w:rsid w:val="003D6084"/>
    <w:rsid w:val="003D65E1"/>
    <w:rsid w:val="003D7EE3"/>
    <w:rsid w:val="003E0B22"/>
    <w:rsid w:val="003E16FF"/>
    <w:rsid w:val="003E193D"/>
    <w:rsid w:val="003E1D01"/>
    <w:rsid w:val="003E2BA4"/>
    <w:rsid w:val="003E2EC8"/>
    <w:rsid w:val="003E31F6"/>
    <w:rsid w:val="003E3315"/>
    <w:rsid w:val="003E3A2D"/>
    <w:rsid w:val="003E4173"/>
    <w:rsid w:val="003E4990"/>
    <w:rsid w:val="003E5A61"/>
    <w:rsid w:val="003E5C63"/>
    <w:rsid w:val="003E6384"/>
    <w:rsid w:val="003E6757"/>
    <w:rsid w:val="003E6C61"/>
    <w:rsid w:val="003F02AB"/>
    <w:rsid w:val="003F058C"/>
    <w:rsid w:val="003F0660"/>
    <w:rsid w:val="003F090C"/>
    <w:rsid w:val="003F18D2"/>
    <w:rsid w:val="003F1B14"/>
    <w:rsid w:val="003F1D22"/>
    <w:rsid w:val="003F2249"/>
    <w:rsid w:val="003F25B1"/>
    <w:rsid w:val="003F26A8"/>
    <w:rsid w:val="003F2F7C"/>
    <w:rsid w:val="003F5A1F"/>
    <w:rsid w:val="003F5FD3"/>
    <w:rsid w:val="003F6AB1"/>
    <w:rsid w:val="003F6F43"/>
    <w:rsid w:val="003F7350"/>
    <w:rsid w:val="00400465"/>
    <w:rsid w:val="00400627"/>
    <w:rsid w:val="00400DE5"/>
    <w:rsid w:val="004016AB"/>
    <w:rsid w:val="00402400"/>
    <w:rsid w:val="004029BB"/>
    <w:rsid w:val="00402B00"/>
    <w:rsid w:val="004035CC"/>
    <w:rsid w:val="00403948"/>
    <w:rsid w:val="00404473"/>
    <w:rsid w:val="00404841"/>
    <w:rsid w:val="004049B7"/>
    <w:rsid w:val="004054BC"/>
    <w:rsid w:val="004079EA"/>
    <w:rsid w:val="00407C0D"/>
    <w:rsid w:val="00407E3C"/>
    <w:rsid w:val="004105FD"/>
    <w:rsid w:val="0041164B"/>
    <w:rsid w:val="00411E79"/>
    <w:rsid w:val="00411FE9"/>
    <w:rsid w:val="00413A61"/>
    <w:rsid w:val="004155C8"/>
    <w:rsid w:val="00415D75"/>
    <w:rsid w:val="004164C6"/>
    <w:rsid w:val="00416D9C"/>
    <w:rsid w:val="004218AB"/>
    <w:rsid w:val="0042245F"/>
    <w:rsid w:val="00422EFA"/>
    <w:rsid w:val="0042350D"/>
    <w:rsid w:val="00423D6C"/>
    <w:rsid w:val="004248C0"/>
    <w:rsid w:val="00424C5B"/>
    <w:rsid w:val="0042577D"/>
    <w:rsid w:val="00425E29"/>
    <w:rsid w:val="00426789"/>
    <w:rsid w:val="00426AD3"/>
    <w:rsid w:val="00427E7B"/>
    <w:rsid w:val="00430333"/>
    <w:rsid w:val="00430598"/>
    <w:rsid w:val="00430947"/>
    <w:rsid w:val="00430EDD"/>
    <w:rsid w:val="00431063"/>
    <w:rsid w:val="004316BF"/>
    <w:rsid w:val="004316F7"/>
    <w:rsid w:val="00431FB3"/>
    <w:rsid w:val="00433DBE"/>
    <w:rsid w:val="00433EC8"/>
    <w:rsid w:val="00434312"/>
    <w:rsid w:val="00434D6A"/>
    <w:rsid w:val="00435423"/>
    <w:rsid w:val="00435691"/>
    <w:rsid w:val="00435C49"/>
    <w:rsid w:val="004365C3"/>
    <w:rsid w:val="0043675B"/>
    <w:rsid w:val="00437CB6"/>
    <w:rsid w:val="0044006D"/>
    <w:rsid w:val="00440960"/>
    <w:rsid w:val="00440FB2"/>
    <w:rsid w:val="00441504"/>
    <w:rsid w:val="00441E58"/>
    <w:rsid w:val="0044242E"/>
    <w:rsid w:val="0044421E"/>
    <w:rsid w:val="004448D1"/>
    <w:rsid w:val="00446186"/>
    <w:rsid w:val="0044754D"/>
    <w:rsid w:val="00447A71"/>
    <w:rsid w:val="00450D5F"/>
    <w:rsid w:val="00452B84"/>
    <w:rsid w:val="00453D90"/>
    <w:rsid w:val="0045426C"/>
    <w:rsid w:val="004542AA"/>
    <w:rsid w:val="00454751"/>
    <w:rsid w:val="00454B92"/>
    <w:rsid w:val="00455787"/>
    <w:rsid w:val="0045626A"/>
    <w:rsid w:val="00457C59"/>
    <w:rsid w:val="004610CF"/>
    <w:rsid w:val="00461514"/>
    <w:rsid w:val="00461535"/>
    <w:rsid w:val="00461BD5"/>
    <w:rsid w:val="00461E52"/>
    <w:rsid w:val="004635AF"/>
    <w:rsid w:val="00463654"/>
    <w:rsid w:val="0046366D"/>
    <w:rsid w:val="00463D65"/>
    <w:rsid w:val="00467B42"/>
    <w:rsid w:val="00470031"/>
    <w:rsid w:val="00470D4F"/>
    <w:rsid w:val="00471237"/>
    <w:rsid w:val="00471568"/>
    <w:rsid w:val="00471806"/>
    <w:rsid w:val="00471D85"/>
    <w:rsid w:val="00472479"/>
    <w:rsid w:val="00472B30"/>
    <w:rsid w:val="004730B8"/>
    <w:rsid w:val="0047376B"/>
    <w:rsid w:val="00473C6A"/>
    <w:rsid w:val="004745D7"/>
    <w:rsid w:val="00474F4F"/>
    <w:rsid w:val="0047533F"/>
    <w:rsid w:val="0047635E"/>
    <w:rsid w:val="004774EA"/>
    <w:rsid w:val="004774F9"/>
    <w:rsid w:val="00477952"/>
    <w:rsid w:val="00477DBE"/>
    <w:rsid w:val="00480427"/>
    <w:rsid w:val="00481B30"/>
    <w:rsid w:val="00481BF3"/>
    <w:rsid w:val="00481E14"/>
    <w:rsid w:val="0048307D"/>
    <w:rsid w:val="00483A43"/>
    <w:rsid w:val="00484DF1"/>
    <w:rsid w:val="00485096"/>
    <w:rsid w:val="00485174"/>
    <w:rsid w:val="004856A5"/>
    <w:rsid w:val="0048594C"/>
    <w:rsid w:val="0048599C"/>
    <w:rsid w:val="00485C2D"/>
    <w:rsid w:val="004866D3"/>
    <w:rsid w:val="004867E8"/>
    <w:rsid w:val="0048699E"/>
    <w:rsid w:val="00487357"/>
    <w:rsid w:val="00487611"/>
    <w:rsid w:val="00487D9F"/>
    <w:rsid w:val="00487DB9"/>
    <w:rsid w:val="00487FA1"/>
    <w:rsid w:val="004901C2"/>
    <w:rsid w:val="0049058C"/>
    <w:rsid w:val="00490C48"/>
    <w:rsid w:val="00492562"/>
    <w:rsid w:val="00492A9E"/>
    <w:rsid w:val="00492E7E"/>
    <w:rsid w:val="0049345B"/>
    <w:rsid w:val="0049356B"/>
    <w:rsid w:val="00493FC3"/>
    <w:rsid w:val="00494395"/>
    <w:rsid w:val="004945BD"/>
    <w:rsid w:val="00494D73"/>
    <w:rsid w:val="00495854"/>
    <w:rsid w:val="00495889"/>
    <w:rsid w:val="00495896"/>
    <w:rsid w:val="00496165"/>
    <w:rsid w:val="004964EE"/>
    <w:rsid w:val="004966FB"/>
    <w:rsid w:val="004976AD"/>
    <w:rsid w:val="004976D9"/>
    <w:rsid w:val="00497805"/>
    <w:rsid w:val="004A02D7"/>
    <w:rsid w:val="004A318E"/>
    <w:rsid w:val="004A3312"/>
    <w:rsid w:val="004A45DA"/>
    <w:rsid w:val="004A4E20"/>
    <w:rsid w:val="004A5FA5"/>
    <w:rsid w:val="004A6220"/>
    <w:rsid w:val="004B0A84"/>
    <w:rsid w:val="004B275E"/>
    <w:rsid w:val="004B3384"/>
    <w:rsid w:val="004B39ED"/>
    <w:rsid w:val="004B3A36"/>
    <w:rsid w:val="004B4B54"/>
    <w:rsid w:val="004B4FA6"/>
    <w:rsid w:val="004B5B57"/>
    <w:rsid w:val="004B5BE5"/>
    <w:rsid w:val="004C0235"/>
    <w:rsid w:val="004C0E41"/>
    <w:rsid w:val="004C1588"/>
    <w:rsid w:val="004C15F1"/>
    <w:rsid w:val="004C1673"/>
    <w:rsid w:val="004C22C6"/>
    <w:rsid w:val="004C4982"/>
    <w:rsid w:val="004C4BA1"/>
    <w:rsid w:val="004C5433"/>
    <w:rsid w:val="004C5AD3"/>
    <w:rsid w:val="004C5CCF"/>
    <w:rsid w:val="004C5D4A"/>
    <w:rsid w:val="004C6B99"/>
    <w:rsid w:val="004D0127"/>
    <w:rsid w:val="004D03A0"/>
    <w:rsid w:val="004D13EB"/>
    <w:rsid w:val="004D1933"/>
    <w:rsid w:val="004D1C81"/>
    <w:rsid w:val="004D22FB"/>
    <w:rsid w:val="004D2A60"/>
    <w:rsid w:val="004D2B31"/>
    <w:rsid w:val="004D33D1"/>
    <w:rsid w:val="004D372F"/>
    <w:rsid w:val="004D3BA7"/>
    <w:rsid w:val="004D4303"/>
    <w:rsid w:val="004D44B7"/>
    <w:rsid w:val="004D51EA"/>
    <w:rsid w:val="004D5670"/>
    <w:rsid w:val="004D67A3"/>
    <w:rsid w:val="004D6D6F"/>
    <w:rsid w:val="004D78A9"/>
    <w:rsid w:val="004E0CE8"/>
    <w:rsid w:val="004E26C0"/>
    <w:rsid w:val="004E2B03"/>
    <w:rsid w:val="004E2E87"/>
    <w:rsid w:val="004E45DD"/>
    <w:rsid w:val="004E538D"/>
    <w:rsid w:val="004E5C56"/>
    <w:rsid w:val="004E62E8"/>
    <w:rsid w:val="004E665C"/>
    <w:rsid w:val="004F03C6"/>
    <w:rsid w:val="004F0798"/>
    <w:rsid w:val="004F085E"/>
    <w:rsid w:val="004F09ED"/>
    <w:rsid w:val="004F0A8D"/>
    <w:rsid w:val="004F0F3E"/>
    <w:rsid w:val="004F1872"/>
    <w:rsid w:val="004F25F6"/>
    <w:rsid w:val="004F2BE3"/>
    <w:rsid w:val="004F3799"/>
    <w:rsid w:val="004F38FC"/>
    <w:rsid w:val="004F3C08"/>
    <w:rsid w:val="004F52DB"/>
    <w:rsid w:val="004F54A2"/>
    <w:rsid w:val="004F5B18"/>
    <w:rsid w:val="004F62F9"/>
    <w:rsid w:val="004F6889"/>
    <w:rsid w:val="004F7C2C"/>
    <w:rsid w:val="0050010C"/>
    <w:rsid w:val="00500A60"/>
    <w:rsid w:val="00500CEB"/>
    <w:rsid w:val="00501748"/>
    <w:rsid w:val="00501B23"/>
    <w:rsid w:val="00501BD9"/>
    <w:rsid w:val="005020DB"/>
    <w:rsid w:val="0050241B"/>
    <w:rsid w:val="00502C16"/>
    <w:rsid w:val="00502FA8"/>
    <w:rsid w:val="0050550D"/>
    <w:rsid w:val="00505EC0"/>
    <w:rsid w:val="00507640"/>
    <w:rsid w:val="0050798F"/>
    <w:rsid w:val="00507A56"/>
    <w:rsid w:val="00510461"/>
    <w:rsid w:val="005139FA"/>
    <w:rsid w:val="00513F1A"/>
    <w:rsid w:val="00513F8E"/>
    <w:rsid w:val="00514D28"/>
    <w:rsid w:val="0051506A"/>
    <w:rsid w:val="0051582D"/>
    <w:rsid w:val="005158A5"/>
    <w:rsid w:val="00515A4A"/>
    <w:rsid w:val="00516B5E"/>
    <w:rsid w:val="0051702C"/>
    <w:rsid w:val="0051777D"/>
    <w:rsid w:val="00517DEB"/>
    <w:rsid w:val="00520D37"/>
    <w:rsid w:val="00520E00"/>
    <w:rsid w:val="00521A3E"/>
    <w:rsid w:val="005237FD"/>
    <w:rsid w:val="00523A09"/>
    <w:rsid w:val="00523D7C"/>
    <w:rsid w:val="00523FB9"/>
    <w:rsid w:val="0052552A"/>
    <w:rsid w:val="005259E8"/>
    <w:rsid w:val="00525FE4"/>
    <w:rsid w:val="00530445"/>
    <w:rsid w:val="00530590"/>
    <w:rsid w:val="0053228F"/>
    <w:rsid w:val="00532FEB"/>
    <w:rsid w:val="005331FB"/>
    <w:rsid w:val="005340E6"/>
    <w:rsid w:val="00534995"/>
    <w:rsid w:val="00534B33"/>
    <w:rsid w:val="00534DAF"/>
    <w:rsid w:val="0053625F"/>
    <w:rsid w:val="00537053"/>
    <w:rsid w:val="00537886"/>
    <w:rsid w:val="00537DE8"/>
    <w:rsid w:val="0054083E"/>
    <w:rsid w:val="00540A1E"/>
    <w:rsid w:val="00540CF3"/>
    <w:rsid w:val="00541F46"/>
    <w:rsid w:val="0054229D"/>
    <w:rsid w:val="005425EE"/>
    <w:rsid w:val="00543646"/>
    <w:rsid w:val="00543748"/>
    <w:rsid w:val="00543B05"/>
    <w:rsid w:val="00544B4E"/>
    <w:rsid w:val="00544F40"/>
    <w:rsid w:val="0054608C"/>
    <w:rsid w:val="0054632F"/>
    <w:rsid w:val="0054650F"/>
    <w:rsid w:val="00547009"/>
    <w:rsid w:val="005472C7"/>
    <w:rsid w:val="00550662"/>
    <w:rsid w:val="00550AD2"/>
    <w:rsid w:val="00550F6A"/>
    <w:rsid w:val="00551677"/>
    <w:rsid w:val="00553D54"/>
    <w:rsid w:val="00553E9B"/>
    <w:rsid w:val="005548EA"/>
    <w:rsid w:val="00554F0B"/>
    <w:rsid w:val="00555663"/>
    <w:rsid w:val="00555CC3"/>
    <w:rsid w:val="0055724C"/>
    <w:rsid w:val="0055750F"/>
    <w:rsid w:val="00560321"/>
    <w:rsid w:val="005604EC"/>
    <w:rsid w:val="00560F75"/>
    <w:rsid w:val="0056113D"/>
    <w:rsid w:val="0056140B"/>
    <w:rsid w:val="00562453"/>
    <w:rsid w:val="005627CB"/>
    <w:rsid w:val="00562993"/>
    <w:rsid w:val="005633C7"/>
    <w:rsid w:val="00564898"/>
    <w:rsid w:val="00564C6F"/>
    <w:rsid w:val="00566BB4"/>
    <w:rsid w:val="00571063"/>
    <w:rsid w:val="00571F0D"/>
    <w:rsid w:val="005727D4"/>
    <w:rsid w:val="00575C6D"/>
    <w:rsid w:val="00575FE2"/>
    <w:rsid w:val="00577B34"/>
    <w:rsid w:val="00577D88"/>
    <w:rsid w:val="005812A1"/>
    <w:rsid w:val="00581C83"/>
    <w:rsid w:val="00583023"/>
    <w:rsid w:val="0058433A"/>
    <w:rsid w:val="00584621"/>
    <w:rsid w:val="00584636"/>
    <w:rsid w:val="00584BBB"/>
    <w:rsid w:val="00584F4B"/>
    <w:rsid w:val="00585C7B"/>
    <w:rsid w:val="005861F1"/>
    <w:rsid w:val="0058622D"/>
    <w:rsid w:val="00586607"/>
    <w:rsid w:val="00586C8F"/>
    <w:rsid w:val="00587AA5"/>
    <w:rsid w:val="00587FB9"/>
    <w:rsid w:val="00590676"/>
    <w:rsid w:val="00590EE5"/>
    <w:rsid w:val="0059148D"/>
    <w:rsid w:val="0059231A"/>
    <w:rsid w:val="0059266A"/>
    <w:rsid w:val="00593328"/>
    <w:rsid w:val="00593D05"/>
    <w:rsid w:val="00594ACA"/>
    <w:rsid w:val="00594B4F"/>
    <w:rsid w:val="00595217"/>
    <w:rsid w:val="005955CD"/>
    <w:rsid w:val="00595D2C"/>
    <w:rsid w:val="00596071"/>
    <w:rsid w:val="00596BFA"/>
    <w:rsid w:val="00597A6D"/>
    <w:rsid w:val="00597C6C"/>
    <w:rsid w:val="005A075D"/>
    <w:rsid w:val="005A088E"/>
    <w:rsid w:val="005A1D18"/>
    <w:rsid w:val="005A265B"/>
    <w:rsid w:val="005A6C2B"/>
    <w:rsid w:val="005A7F55"/>
    <w:rsid w:val="005B0500"/>
    <w:rsid w:val="005B0540"/>
    <w:rsid w:val="005B0A11"/>
    <w:rsid w:val="005B0D84"/>
    <w:rsid w:val="005B244C"/>
    <w:rsid w:val="005B30B3"/>
    <w:rsid w:val="005B3500"/>
    <w:rsid w:val="005B3B73"/>
    <w:rsid w:val="005B4654"/>
    <w:rsid w:val="005B490C"/>
    <w:rsid w:val="005B6575"/>
    <w:rsid w:val="005B6E4D"/>
    <w:rsid w:val="005C00FC"/>
    <w:rsid w:val="005C161F"/>
    <w:rsid w:val="005C22DD"/>
    <w:rsid w:val="005C2526"/>
    <w:rsid w:val="005C2926"/>
    <w:rsid w:val="005C2CEA"/>
    <w:rsid w:val="005C3D05"/>
    <w:rsid w:val="005C3D35"/>
    <w:rsid w:val="005C441B"/>
    <w:rsid w:val="005C4ABF"/>
    <w:rsid w:val="005C4CF8"/>
    <w:rsid w:val="005C5C18"/>
    <w:rsid w:val="005C60C3"/>
    <w:rsid w:val="005C6559"/>
    <w:rsid w:val="005C6830"/>
    <w:rsid w:val="005C68F5"/>
    <w:rsid w:val="005C73B0"/>
    <w:rsid w:val="005C7A17"/>
    <w:rsid w:val="005C7A2B"/>
    <w:rsid w:val="005D0DF9"/>
    <w:rsid w:val="005D1010"/>
    <w:rsid w:val="005D104F"/>
    <w:rsid w:val="005D17C6"/>
    <w:rsid w:val="005D1862"/>
    <w:rsid w:val="005D1D02"/>
    <w:rsid w:val="005D1FEF"/>
    <w:rsid w:val="005D28CF"/>
    <w:rsid w:val="005D33C7"/>
    <w:rsid w:val="005D40BC"/>
    <w:rsid w:val="005D46FD"/>
    <w:rsid w:val="005D49B8"/>
    <w:rsid w:val="005D4DD8"/>
    <w:rsid w:val="005D50A8"/>
    <w:rsid w:val="005D5CF4"/>
    <w:rsid w:val="005D5FEB"/>
    <w:rsid w:val="005D6BEE"/>
    <w:rsid w:val="005D6EE4"/>
    <w:rsid w:val="005D741E"/>
    <w:rsid w:val="005D7D9D"/>
    <w:rsid w:val="005E048E"/>
    <w:rsid w:val="005E2A7C"/>
    <w:rsid w:val="005E335F"/>
    <w:rsid w:val="005E3DEA"/>
    <w:rsid w:val="005E56C8"/>
    <w:rsid w:val="005E5F1D"/>
    <w:rsid w:val="005E7AAF"/>
    <w:rsid w:val="005E7D54"/>
    <w:rsid w:val="005F0C3E"/>
    <w:rsid w:val="005F0C5A"/>
    <w:rsid w:val="005F333F"/>
    <w:rsid w:val="005F3BD9"/>
    <w:rsid w:val="005F3C8A"/>
    <w:rsid w:val="005F4578"/>
    <w:rsid w:val="005F4B6E"/>
    <w:rsid w:val="005F52F4"/>
    <w:rsid w:val="005F6279"/>
    <w:rsid w:val="005F69E0"/>
    <w:rsid w:val="005F6A1C"/>
    <w:rsid w:val="005F6AB6"/>
    <w:rsid w:val="005F7B4D"/>
    <w:rsid w:val="005F7E71"/>
    <w:rsid w:val="005F7F5A"/>
    <w:rsid w:val="006000A1"/>
    <w:rsid w:val="00600262"/>
    <w:rsid w:val="0060077B"/>
    <w:rsid w:val="006019B5"/>
    <w:rsid w:val="006040E6"/>
    <w:rsid w:val="00604372"/>
    <w:rsid w:val="00604883"/>
    <w:rsid w:val="0060495B"/>
    <w:rsid w:val="00604D98"/>
    <w:rsid w:val="006055D9"/>
    <w:rsid w:val="00605B8A"/>
    <w:rsid w:val="0060610A"/>
    <w:rsid w:val="00611991"/>
    <w:rsid w:val="006119CB"/>
    <w:rsid w:val="0061345D"/>
    <w:rsid w:val="006134EC"/>
    <w:rsid w:val="0061384F"/>
    <w:rsid w:val="00613AC7"/>
    <w:rsid w:val="006151CF"/>
    <w:rsid w:val="0061586C"/>
    <w:rsid w:val="006164D9"/>
    <w:rsid w:val="00617A3A"/>
    <w:rsid w:val="00617A5B"/>
    <w:rsid w:val="00617F94"/>
    <w:rsid w:val="006203F4"/>
    <w:rsid w:val="00621303"/>
    <w:rsid w:val="006217FD"/>
    <w:rsid w:val="00622948"/>
    <w:rsid w:val="006231D5"/>
    <w:rsid w:val="00623D9C"/>
    <w:rsid w:val="00626525"/>
    <w:rsid w:val="0062670C"/>
    <w:rsid w:val="00626994"/>
    <w:rsid w:val="00631422"/>
    <w:rsid w:val="0063281E"/>
    <w:rsid w:val="00632C88"/>
    <w:rsid w:val="006334D1"/>
    <w:rsid w:val="006338EE"/>
    <w:rsid w:val="0063395E"/>
    <w:rsid w:val="00633AA6"/>
    <w:rsid w:val="00634D6B"/>
    <w:rsid w:val="00635FBD"/>
    <w:rsid w:val="0063676F"/>
    <w:rsid w:val="00637ECF"/>
    <w:rsid w:val="00641386"/>
    <w:rsid w:val="00642E9E"/>
    <w:rsid w:val="0064371C"/>
    <w:rsid w:val="0064480F"/>
    <w:rsid w:val="0064491A"/>
    <w:rsid w:val="00645A47"/>
    <w:rsid w:val="00646298"/>
    <w:rsid w:val="006474C3"/>
    <w:rsid w:val="006501DA"/>
    <w:rsid w:val="00650855"/>
    <w:rsid w:val="006521BA"/>
    <w:rsid w:val="00653C8D"/>
    <w:rsid w:val="00654CF4"/>
    <w:rsid w:val="006552FD"/>
    <w:rsid w:val="006556AC"/>
    <w:rsid w:val="00655CD6"/>
    <w:rsid w:val="00655D24"/>
    <w:rsid w:val="006562B8"/>
    <w:rsid w:val="00656B76"/>
    <w:rsid w:val="00657BEF"/>
    <w:rsid w:val="00657CD9"/>
    <w:rsid w:val="00660A5C"/>
    <w:rsid w:val="00663059"/>
    <w:rsid w:val="0066357F"/>
    <w:rsid w:val="00664C9A"/>
    <w:rsid w:val="006650DD"/>
    <w:rsid w:val="006658A7"/>
    <w:rsid w:val="00666210"/>
    <w:rsid w:val="006667FE"/>
    <w:rsid w:val="00666AF3"/>
    <w:rsid w:val="00666BE2"/>
    <w:rsid w:val="006674A7"/>
    <w:rsid w:val="0066780A"/>
    <w:rsid w:val="00667950"/>
    <w:rsid w:val="00670185"/>
    <w:rsid w:val="0067227C"/>
    <w:rsid w:val="00672367"/>
    <w:rsid w:val="006724E8"/>
    <w:rsid w:val="006730C0"/>
    <w:rsid w:val="00674223"/>
    <w:rsid w:val="00674D6E"/>
    <w:rsid w:val="0067505F"/>
    <w:rsid w:val="006773E4"/>
    <w:rsid w:val="00677435"/>
    <w:rsid w:val="00680364"/>
    <w:rsid w:val="00680D3D"/>
    <w:rsid w:val="00680E78"/>
    <w:rsid w:val="00680F1A"/>
    <w:rsid w:val="00681A42"/>
    <w:rsid w:val="00681ABD"/>
    <w:rsid w:val="00681BF6"/>
    <w:rsid w:val="006839FC"/>
    <w:rsid w:val="00683F4C"/>
    <w:rsid w:val="00684441"/>
    <w:rsid w:val="006848D4"/>
    <w:rsid w:val="006854D3"/>
    <w:rsid w:val="00685F42"/>
    <w:rsid w:val="00686AC1"/>
    <w:rsid w:val="00686F72"/>
    <w:rsid w:val="00687952"/>
    <w:rsid w:val="00690371"/>
    <w:rsid w:val="006909E4"/>
    <w:rsid w:val="00691861"/>
    <w:rsid w:val="00692712"/>
    <w:rsid w:val="0069284A"/>
    <w:rsid w:val="006936C2"/>
    <w:rsid w:val="00693AF7"/>
    <w:rsid w:val="00693BD3"/>
    <w:rsid w:val="00694D01"/>
    <w:rsid w:val="00695023"/>
    <w:rsid w:val="00695368"/>
    <w:rsid w:val="006954CB"/>
    <w:rsid w:val="006957B4"/>
    <w:rsid w:val="006960CF"/>
    <w:rsid w:val="006966BC"/>
    <w:rsid w:val="006969C3"/>
    <w:rsid w:val="00696B96"/>
    <w:rsid w:val="006A0D44"/>
    <w:rsid w:val="006A0D7E"/>
    <w:rsid w:val="006A1216"/>
    <w:rsid w:val="006A221E"/>
    <w:rsid w:val="006A2EF0"/>
    <w:rsid w:val="006A5965"/>
    <w:rsid w:val="006A66F4"/>
    <w:rsid w:val="006A7519"/>
    <w:rsid w:val="006B1D3D"/>
    <w:rsid w:val="006B20DE"/>
    <w:rsid w:val="006B2B42"/>
    <w:rsid w:val="006B2E64"/>
    <w:rsid w:val="006B2FE1"/>
    <w:rsid w:val="006B558B"/>
    <w:rsid w:val="006B55CD"/>
    <w:rsid w:val="006B639B"/>
    <w:rsid w:val="006B75E9"/>
    <w:rsid w:val="006B7AE0"/>
    <w:rsid w:val="006C017F"/>
    <w:rsid w:val="006C086E"/>
    <w:rsid w:val="006C09F7"/>
    <w:rsid w:val="006C100F"/>
    <w:rsid w:val="006C1815"/>
    <w:rsid w:val="006C3FD6"/>
    <w:rsid w:val="006C403C"/>
    <w:rsid w:val="006C4097"/>
    <w:rsid w:val="006C4B8D"/>
    <w:rsid w:val="006C4DBB"/>
    <w:rsid w:val="006C5709"/>
    <w:rsid w:val="006C6647"/>
    <w:rsid w:val="006C680F"/>
    <w:rsid w:val="006C712B"/>
    <w:rsid w:val="006C7CC5"/>
    <w:rsid w:val="006C7E4C"/>
    <w:rsid w:val="006D0C34"/>
    <w:rsid w:val="006D11C8"/>
    <w:rsid w:val="006D1872"/>
    <w:rsid w:val="006D1AFD"/>
    <w:rsid w:val="006D2D7D"/>
    <w:rsid w:val="006D360F"/>
    <w:rsid w:val="006D3693"/>
    <w:rsid w:val="006D45C6"/>
    <w:rsid w:val="006D4736"/>
    <w:rsid w:val="006D47AD"/>
    <w:rsid w:val="006D48B0"/>
    <w:rsid w:val="006D48EC"/>
    <w:rsid w:val="006D4C24"/>
    <w:rsid w:val="006D7195"/>
    <w:rsid w:val="006E2C8C"/>
    <w:rsid w:val="006E37C6"/>
    <w:rsid w:val="006E38BC"/>
    <w:rsid w:val="006E4F55"/>
    <w:rsid w:val="006E4FDE"/>
    <w:rsid w:val="006E62CC"/>
    <w:rsid w:val="006E67D9"/>
    <w:rsid w:val="006E6833"/>
    <w:rsid w:val="006E78F4"/>
    <w:rsid w:val="006E7DEF"/>
    <w:rsid w:val="006F1B98"/>
    <w:rsid w:val="006F1F19"/>
    <w:rsid w:val="006F2B7B"/>
    <w:rsid w:val="006F2C16"/>
    <w:rsid w:val="006F2DD1"/>
    <w:rsid w:val="006F32D2"/>
    <w:rsid w:val="006F340D"/>
    <w:rsid w:val="006F3D70"/>
    <w:rsid w:val="006F4BBF"/>
    <w:rsid w:val="006F5351"/>
    <w:rsid w:val="006F7A51"/>
    <w:rsid w:val="007004ED"/>
    <w:rsid w:val="00701097"/>
    <w:rsid w:val="007010B4"/>
    <w:rsid w:val="007013F6"/>
    <w:rsid w:val="00701411"/>
    <w:rsid w:val="00701E95"/>
    <w:rsid w:val="00702624"/>
    <w:rsid w:val="00702D9F"/>
    <w:rsid w:val="00703342"/>
    <w:rsid w:val="00704190"/>
    <w:rsid w:val="007044A1"/>
    <w:rsid w:val="0070473C"/>
    <w:rsid w:val="00704A07"/>
    <w:rsid w:val="00704C3C"/>
    <w:rsid w:val="00704C63"/>
    <w:rsid w:val="00704F67"/>
    <w:rsid w:val="00705590"/>
    <w:rsid w:val="00706494"/>
    <w:rsid w:val="0070699D"/>
    <w:rsid w:val="0071002E"/>
    <w:rsid w:val="007100CC"/>
    <w:rsid w:val="007110C3"/>
    <w:rsid w:val="00712125"/>
    <w:rsid w:val="007123CD"/>
    <w:rsid w:val="0071240A"/>
    <w:rsid w:val="00713406"/>
    <w:rsid w:val="0071423C"/>
    <w:rsid w:val="007149B8"/>
    <w:rsid w:val="007152B8"/>
    <w:rsid w:val="0071711E"/>
    <w:rsid w:val="007171A6"/>
    <w:rsid w:val="00717AD3"/>
    <w:rsid w:val="007209FA"/>
    <w:rsid w:val="00721B54"/>
    <w:rsid w:val="00722488"/>
    <w:rsid w:val="00722F86"/>
    <w:rsid w:val="0072522B"/>
    <w:rsid w:val="00725D56"/>
    <w:rsid w:val="00727AA2"/>
    <w:rsid w:val="00731138"/>
    <w:rsid w:val="00731841"/>
    <w:rsid w:val="00731E0A"/>
    <w:rsid w:val="00732BAD"/>
    <w:rsid w:val="007331B2"/>
    <w:rsid w:val="00733D88"/>
    <w:rsid w:val="00733E66"/>
    <w:rsid w:val="007340C3"/>
    <w:rsid w:val="0073436E"/>
    <w:rsid w:val="007345C0"/>
    <w:rsid w:val="00734990"/>
    <w:rsid w:val="0073554B"/>
    <w:rsid w:val="00736DB1"/>
    <w:rsid w:val="0073758B"/>
    <w:rsid w:val="0073783D"/>
    <w:rsid w:val="00737CD8"/>
    <w:rsid w:val="007408EB"/>
    <w:rsid w:val="00741025"/>
    <w:rsid w:val="00741C27"/>
    <w:rsid w:val="0074312E"/>
    <w:rsid w:val="007439FD"/>
    <w:rsid w:val="0074446B"/>
    <w:rsid w:val="007444E2"/>
    <w:rsid w:val="007444EC"/>
    <w:rsid w:val="007445C9"/>
    <w:rsid w:val="00744F0D"/>
    <w:rsid w:val="00745A0B"/>
    <w:rsid w:val="00745BAB"/>
    <w:rsid w:val="00747002"/>
    <w:rsid w:val="00747281"/>
    <w:rsid w:val="00747FC8"/>
    <w:rsid w:val="00750C50"/>
    <w:rsid w:val="007532FA"/>
    <w:rsid w:val="007538F0"/>
    <w:rsid w:val="00753CE9"/>
    <w:rsid w:val="00754A97"/>
    <w:rsid w:val="0075575B"/>
    <w:rsid w:val="00756DFB"/>
    <w:rsid w:val="007570D8"/>
    <w:rsid w:val="00757564"/>
    <w:rsid w:val="00757DA6"/>
    <w:rsid w:val="00761FD7"/>
    <w:rsid w:val="00763422"/>
    <w:rsid w:val="00763700"/>
    <w:rsid w:val="00763CDB"/>
    <w:rsid w:val="00764FCA"/>
    <w:rsid w:val="007653EB"/>
    <w:rsid w:val="0076591F"/>
    <w:rsid w:val="00765C58"/>
    <w:rsid w:val="007661DC"/>
    <w:rsid w:val="00766C84"/>
    <w:rsid w:val="007673CC"/>
    <w:rsid w:val="00767818"/>
    <w:rsid w:val="00770703"/>
    <w:rsid w:val="00771744"/>
    <w:rsid w:val="00772268"/>
    <w:rsid w:val="00772CB7"/>
    <w:rsid w:val="007731CD"/>
    <w:rsid w:val="007736C3"/>
    <w:rsid w:val="00773792"/>
    <w:rsid w:val="00774B58"/>
    <w:rsid w:val="00774D84"/>
    <w:rsid w:val="007759EA"/>
    <w:rsid w:val="00776758"/>
    <w:rsid w:val="00776801"/>
    <w:rsid w:val="0078033E"/>
    <w:rsid w:val="00781338"/>
    <w:rsid w:val="00781D29"/>
    <w:rsid w:val="00781F66"/>
    <w:rsid w:val="0078243B"/>
    <w:rsid w:val="00782524"/>
    <w:rsid w:val="00782B62"/>
    <w:rsid w:val="00783145"/>
    <w:rsid w:val="00783CFF"/>
    <w:rsid w:val="00783EFD"/>
    <w:rsid w:val="00784074"/>
    <w:rsid w:val="00784670"/>
    <w:rsid w:val="00784FF2"/>
    <w:rsid w:val="00785B70"/>
    <w:rsid w:val="007860F8"/>
    <w:rsid w:val="00786D8E"/>
    <w:rsid w:val="00787735"/>
    <w:rsid w:val="0078795E"/>
    <w:rsid w:val="007879E2"/>
    <w:rsid w:val="00787EC1"/>
    <w:rsid w:val="00787F5E"/>
    <w:rsid w:val="007915C0"/>
    <w:rsid w:val="00791AAE"/>
    <w:rsid w:val="00791DBB"/>
    <w:rsid w:val="00792BEF"/>
    <w:rsid w:val="0079354E"/>
    <w:rsid w:val="00793927"/>
    <w:rsid w:val="00793A9C"/>
    <w:rsid w:val="007960CB"/>
    <w:rsid w:val="007960DF"/>
    <w:rsid w:val="00796692"/>
    <w:rsid w:val="00796A3A"/>
    <w:rsid w:val="00797889"/>
    <w:rsid w:val="007A001A"/>
    <w:rsid w:val="007A1E4A"/>
    <w:rsid w:val="007A28DE"/>
    <w:rsid w:val="007A2CF3"/>
    <w:rsid w:val="007A3179"/>
    <w:rsid w:val="007A3542"/>
    <w:rsid w:val="007A3C64"/>
    <w:rsid w:val="007A4D1D"/>
    <w:rsid w:val="007A5348"/>
    <w:rsid w:val="007B34D6"/>
    <w:rsid w:val="007B3712"/>
    <w:rsid w:val="007B4CBE"/>
    <w:rsid w:val="007B4F5B"/>
    <w:rsid w:val="007B5C5D"/>
    <w:rsid w:val="007B6137"/>
    <w:rsid w:val="007B6215"/>
    <w:rsid w:val="007B7666"/>
    <w:rsid w:val="007B7CC6"/>
    <w:rsid w:val="007B7EEE"/>
    <w:rsid w:val="007C03A8"/>
    <w:rsid w:val="007C26AB"/>
    <w:rsid w:val="007C3A38"/>
    <w:rsid w:val="007C4BAE"/>
    <w:rsid w:val="007C4E26"/>
    <w:rsid w:val="007C58E1"/>
    <w:rsid w:val="007C5A43"/>
    <w:rsid w:val="007C5ADD"/>
    <w:rsid w:val="007C6212"/>
    <w:rsid w:val="007C6528"/>
    <w:rsid w:val="007C7A7E"/>
    <w:rsid w:val="007D02D4"/>
    <w:rsid w:val="007D08DC"/>
    <w:rsid w:val="007D0B86"/>
    <w:rsid w:val="007D1020"/>
    <w:rsid w:val="007D22BF"/>
    <w:rsid w:val="007D23CC"/>
    <w:rsid w:val="007D401A"/>
    <w:rsid w:val="007D4BF3"/>
    <w:rsid w:val="007D4FDE"/>
    <w:rsid w:val="007D5FE5"/>
    <w:rsid w:val="007D6760"/>
    <w:rsid w:val="007D6807"/>
    <w:rsid w:val="007D6994"/>
    <w:rsid w:val="007D6B1B"/>
    <w:rsid w:val="007D75A4"/>
    <w:rsid w:val="007E0A43"/>
    <w:rsid w:val="007E135C"/>
    <w:rsid w:val="007E233B"/>
    <w:rsid w:val="007E24F5"/>
    <w:rsid w:val="007E2A83"/>
    <w:rsid w:val="007E2B35"/>
    <w:rsid w:val="007E2C46"/>
    <w:rsid w:val="007E4739"/>
    <w:rsid w:val="007E5EE2"/>
    <w:rsid w:val="007E5FB3"/>
    <w:rsid w:val="007E607E"/>
    <w:rsid w:val="007E7B3F"/>
    <w:rsid w:val="007F1CC9"/>
    <w:rsid w:val="007F24FB"/>
    <w:rsid w:val="007F3976"/>
    <w:rsid w:val="007F3981"/>
    <w:rsid w:val="007F41DF"/>
    <w:rsid w:val="007F4938"/>
    <w:rsid w:val="007F5985"/>
    <w:rsid w:val="007F698C"/>
    <w:rsid w:val="007F781E"/>
    <w:rsid w:val="007F7C04"/>
    <w:rsid w:val="00803E1C"/>
    <w:rsid w:val="00804218"/>
    <w:rsid w:val="00804622"/>
    <w:rsid w:val="00805108"/>
    <w:rsid w:val="0080531D"/>
    <w:rsid w:val="008059DF"/>
    <w:rsid w:val="008062CD"/>
    <w:rsid w:val="008067A8"/>
    <w:rsid w:val="00806C3F"/>
    <w:rsid w:val="00806D14"/>
    <w:rsid w:val="00807E3A"/>
    <w:rsid w:val="008101ED"/>
    <w:rsid w:val="00810491"/>
    <w:rsid w:val="008104F7"/>
    <w:rsid w:val="00810D18"/>
    <w:rsid w:val="008118B7"/>
    <w:rsid w:val="00811F1B"/>
    <w:rsid w:val="00812202"/>
    <w:rsid w:val="008135D9"/>
    <w:rsid w:val="00813972"/>
    <w:rsid w:val="008139D4"/>
    <w:rsid w:val="00813F73"/>
    <w:rsid w:val="00815019"/>
    <w:rsid w:val="008156D7"/>
    <w:rsid w:val="00816849"/>
    <w:rsid w:val="00816C3E"/>
    <w:rsid w:val="00816CD8"/>
    <w:rsid w:val="00817F76"/>
    <w:rsid w:val="00820420"/>
    <w:rsid w:val="00820795"/>
    <w:rsid w:val="00821084"/>
    <w:rsid w:val="00821B6A"/>
    <w:rsid w:val="00821BEF"/>
    <w:rsid w:val="0082247E"/>
    <w:rsid w:val="00822A25"/>
    <w:rsid w:val="00824448"/>
    <w:rsid w:val="00824C58"/>
    <w:rsid w:val="00825445"/>
    <w:rsid w:val="00825C0A"/>
    <w:rsid w:val="00825CC5"/>
    <w:rsid w:val="008261A9"/>
    <w:rsid w:val="00826216"/>
    <w:rsid w:val="00827D9E"/>
    <w:rsid w:val="00830962"/>
    <w:rsid w:val="00830B20"/>
    <w:rsid w:val="0083280E"/>
    <w:rsid w:val="00833526"/>
    <w:rsid w:val="00833551"/>
    <w:rsid w:val="008336EA"/>
    <w:rsid w:val="00834903"/>
    <w:rsid w:val="00834A3E"/>
    <w:rsid w:val="00835480"/>
    <w:rsid w:val="00835CBB"/>
    <w:rsid w:val="00835D43"/>
    <w:rsid w:val="008374CD"/>
    <w:rsid w:val="00837F86"/>
    <w:rsid w:val="008406B9"/>
    <w:rsid w:val="008416E2"/>
    <w:rsid w:val="00841F72"/>
    <w:rsid w:val="0084415D"/>
    <w:rsid w:val="008442C5"/>
    <w:rsid w:val="00845DA1"/>
    <w:rsid w:val="00847855"/>
    <w:rsid w:val="00847870"/>
    <w:rsid w:val="008507C3"/>
    <w:rsid w:val="008507E8"/>
    <w:rsid w:val="00850ECF"/>
    <w:rsid w:val="00851B5D"/>
    <w:rsid w:val="00852D36"/>
    <w:rsid w:val="00852F19"/>
    <w:rsid w:val="00853638"/>
    <w:rsid w:val="008542A0"/>
    <w:rsid w:val="0085438B"/>
    <w:rsid w:val="008544BC"/>
    <w:rsid w:val="008544ED"/>
    <w:rsid w:val="00854777"/>
    <w:rsid w:val="00854DBD"/>
    <w:rsid w:val="00855CDF"/>
    <w:rsid w:val="0085615C"/>
    <w:rsid w:val="008563ED"/>
    <w:rsid w:val="0085654D"/>
    <w:rsid w:val="008577F4"/>
    <w:rsid w:val="00861694"/>
    <w:rsid w:val="008621D2"/>
    <w:rsid w:val="00862568"/>
    <w:rsid w:val="00863095"/>
    <w:rsid w:val="00863651"/>
    <w:rsid w:val="00863835"/>
    <w:rsid w:val="008639E8"/>
    <w:rsid w:val="008641C9"/>
    <w:rsid w:val="00865904"/>
    <w:rsid w:val="00866884"/>
    <w:rsid w:val="00867CC9"/>
    <w:rsid w:val="00870DED"/>
    <w:rsid w:val="00871DEE"/>
    <w:rsid w:val="00871FF4"/>
    <w:rsid w:val="0087311A"/>
    <w:rsid w:val="00873DAF"/>
    <w:rsid w:val="00873FB1"/>
    <w:rsid w:val="008740D5"/>
    <w:rsid w:val="00875AE5"/>
    <w:rsid w:val="00875BCF"/>
    <w:rsid w:val="0087606A"/>
    <w:rsid w:val="00876FAF"/>
    <w:rsid w:val="00877E6F"/>
    <w:rsid w:val="00880668"/>
    <w:rsid w:val="00880D8D"/>
    <w:rsid w:val="00880DE7"/>
    <w:rsid w:val="00881457"/>
    <w:rsid w:val="00881723"/>
    <w:rsid w:val="00882775"/>
    <w:rsid w:val="00883A2D"/>
    <w:rsid w:val="008853BD"/>
    <w:rsid w:val="00885D31"/>
    <w:rsid w:val="00885F18"/>
    <w:rsid w:val="00885FB3"/>
    <w:rsid w:val="00886E25"/>
    <w:rsid w:val="00887956"/>
    <w:rsid w:val="00890FA1"/>
    <w:rsid w:val="00891302"/>
    <w:rsid w:val="0089266B"/>
    <w:rsid w:val="00894788"/>
    <w:rsid w:val="00894B47"/>
    <w:rsid w:val="00894F84"/>
    <w:rsid w:val="00895281"/>
    <w:rsid w:val="0089589F"/>
    <w:rsid w:val="00895927"/>
    <w:rsid w:val="00895B4C"/>
    <w:rsid w:val="00897B99"/>
    <w:rsid w:val="00897D11"/>
    <w:rsid w:val="008A0A91"/>
    <w:rsid w:val="008A0DBF"/>
    <w:rsid w:val="008A1652"/>
    <w:rsid w:val="008A3347"/>
    <w:rsid w:val="008A3530"/>
    <w:rsid w:val="008A4D66"/>
    <w:rsid w:val="008A5C0C"/>
    <w:rsid w:val="008A5FC7"/>
    <w:rsid w:val="008A76A2"/>
    <w:rsid w:val="008B068D"/>
    <w:rsid w:val="008B18F0"/>
    <w:rsid w:val="008B3EB1"/>
    <w:rsid w:val="008B4AB1"/>
    <w:rsid w:val="008B501C"/>
    <w:rsid w:val="008B5730"/>
    <w:rsid w:val="008B59A0"/>
    <w:rsid w:val="008B6EC2"/>
    <w:rsid w:val="008B733C"/>
    <w:rsid w:val="008B7525"/>
    <w:rsid w:val="008C202A"/>
    <w:rsid w:val="008C211D"/>
    <w:rsid w:val="008C2631"/>
    <w:rsid w:val="008C3125"/>
    <w:rsid w:val="008C320E"/>
    <w:rsid w:val="008C3DC1"/>
    <w:rsid w:val="008C4268"/>
    <w:rsid w:val="008C44ED"/>
    <w:rsid w:val="008C4587"/>
    <w:rsid w:val="008C4A7C"/>
    <w:rsid w:val="008C4D4F"/>
    <w:rsid w:val="008C53D7"/>
    <w:rsid w:val="008C5D4B"/>
    <w:rsid w:val="008C61DB"/>
    <w:rsid w:val="008C6369"/>
    <w:rsid w:val="008C6C37"/>
    <w:rsid w:val="008D028F"/>
    <w:rsid w:val="008D0CA5"/>
    <w:rsid w:val="008D0E22"/>
    <w:rsid w:val="008D0E70"/>
    <w:rsid w:val="008D1DDE"/>
    <w:rsid w:val="008D2938"/>
    <w:rsid w:val="008D30A3"/>
    <w:rsid w:val="008D5BE8"/>
    <w:rsid w:val="008D64B9"/>
    <w:rsid w:val="008D6769"/>
    <w:rsid w:val="008E1911"/>
    <w:rsid w:val="008E1ECC"/>
    <w:rsid w:val="008E25BB"/>
    <w:rsid w:val="008E2858"/>
    <w:rsid w:val="008E2FB6"/>
    <w:rsid w:val="008E32CA"/>
    <w:rsid w:val="008E4C99"/>
    <w:rsid w:val="008E5AB4"/>
    <w:rsid w:val="008F02AE"/>
    <w:rsid w:val="008F0A49"/>
    <w:rsid w:val="008F0A52"/>
    <w:rsid w:val="008F1409"/>
    <w:rsid w:val="008F19FA"/>
    <w:rsid w:val="008F1BF4"/>
    <w:rsid w:val="008F1C25"/>
    <w:rsid w:val="008F1F50"/>
    <w:rsid w:val="008F27B7"/>
    <w:rsid w:val="008F3146"/>
    <w:rsid w:val="008F329B"/>
    <w:rsid w:val="008F35C6"/>
    <w:rsid w:val="008F4A6D"/>
    <w:rsid w:val="008F4D66"/>
    <w:rsid w:val="008F4F89"/>
    <w:rsid w:val="008F5512"/>
    <w:rsid w:val="008F5E0F"/>
    <w:rsid w:val="008F5E24"/>
    <w:rsid w:val="008F7D04"/>
    <w:rsid w:val="00900046"/>
    <w:rsid w:val="00900064"/>
    <w:rsid w:val="0090052C"/>
    <w:rsid w:val="00901025"/>
    <w:rsid w:val="0090185E"/>
    <w:rsid w:val="00901ACE"/>
    <w:rsid w:val="0090304B"/>
    <w:rsid w:val="00904029"/>
    <w:rsid w:val="00904DB8"/>
    <w:rsid w:val="00910010"/>
    <w:rsid w:val="00911C4F"/>
    <w:rsid w:val="00912B20"/>
    <w:rsid w:val="009138CB"/>
    <w:rsid w:val="00914772"/>
    <w:rsid w:val="00914F2B"/>
    <w:rsid w:val="00914F39"/>
    <w:rsid w:val="00917167"/>
    <w:rsid w:val="00917FF4"/>
    <w:rsid w:val="00921E98"/>
    <w:rsid w:val="00922AEB"/>
    <w:rsid w:val="00922D25"/>
    <w:rsid w:val="00922E00"/>
    <w:rsid w:val="00923AFA"/>
    <w:rsid w:val="00923B83"/>
    <w:rsid w:val="00924498"/>
    <w:rsid w:val="00924D77"/>
    <w:rsid w:val="0092535E"/>
    <w:rsid w:val="00925373"/>
    <w:rsid w:val="00925B0C"/>
    <w:rsid w:val="00925ECA"/>
    <w:rsid w:val="009265ED"/>
    <w:rsid w:val="009273D2"/>
    <w:rsid w:val="009278D9"/>
    <w:rsid w:val="00927F0A"/>
    <w:rsid w:val="00927F24"/>
    <w:rsid w:val="00930E9D"/>
    <w:rsid w:val="00931917"/>
    <w:rsid w:val="00931E94"/>
    <w:rsid w:val="00931EB8"/>
    <w:rsid w:val="00931F14"/>
    <w:rsid w:val="00932310"/>
    <w:rsid w:val="00932E92"/>
    <w:rsid w:val="00933447"/>
    <w:rsid w:val="00933AFC"/>
    <w:rsid w:val="00933BFC"/>
    <w:rsid w:val="00933E33"/>
    <w:rsid w:val="00935560"/>
    <w:rsid w:val="009362BE"/>
    <w:rsid w:val="009363B6"/>
    <w:rsid w:val="00936DB4"/>
    <w:rsid w:val="009400F0"/>
    <w:rsid w:val="009412B5"/>
    <w:rsid w:val="0094181A"/>
    <w:rsid w:val="00941D0A"/>
    <w:rsid w:val="0094225F"/>
    <w:rsid w:val="009424F7"/>
    <w:rsid w:val="009436C9"/>
    <w:rsid w:val="009457C6"/>
    <w:rsid w:val="00947E74"/>
    <w:rsid w:val="00950A42"/>
    <w:rsid w:val="00950A57"/>
    <w:rsid w:val="00950D6B"/>
    <w:rsid w:val="009525B3"/>
    <w:rsid w:val="00952758"/>
    <w:rsid w:val="009529C1"/>
    <w:rsid w:val="00952E5E"/>
    <w:rsid w:val="0095498C"/>
    <w:rsid w:val="00954E2D"/>
    <w:rsid w:val="00955363"/>
    <w:rsid w:val="009559AD"/>
    <w:rsid w:val="00956337"/>
    <w:rsid w:val="009566AD"/>
    <w:rsid w:val="00957F07"/>
    <w:rsid w:val="00960CF2"/>
    <w:rsid w:val="00961E13"/>
    <w:rsid w:val="0096254E"/>
    <w:rsid w:val="00962676"/>
    <w:rsid w:val="009627CD"/>
    <w:rsid w:val="00963048"/>
    <w:rsid w:val="009642FA"/>
    <w:rsid w:val="00964F7A"/>
    <w:rsid w:val="00965315"/>
    <w:rsid w:val="009655F7"/>
    <w:rsid w:val="00965FF0"/>
    <w:rsid w:val="00966F00"/>
    <w:rsid w:val="009676CE"/>
    <w:rsid w:val="00967CBF"/>
    <w:rsid w:val="00967DEC"/>
    <w:rsid w:val="00970438"/>
    <w:rsid w:val="009704B2"/>
    <w:rsid w:val="0097063C"/>
    <w:rsid w:val="0097070F"/>
    <w:rsid w:val="00970CF7"/>
    <w:rsid w:val="009721B6"/>
    <w:rsid w:val="00973842"/>
    <w:rsid w:val="00973A53"/>
    <w:rsid w:val="00973B3C"/>
    <w:rsid w:val="00975ECB"/>
    <w:rsid w:val="00977E7C"/>
    <w:rsid w:val="0098049F"/>
    <w:rsid w:val="0098063B"/>
    <w:rsid w:val="00980B79"/>
    <w:rsid w:val="00981513"/>
    <w:rsid w:val="00982B80"/>
    <w:rsid w:val="00982E23"/>
    <w:rsid w:val="00982FC9"/>
    <w:rsid w:val="00986CB8"/>
    <w:rsid w:val="0098745C"/>
    <w:rsid w:val="00987E90"/>
    <w:rsid w:val="00991297"/>
    <w:rsid w:val="00991A41"/>
    <w:rsid w:val="00993E33"/>
    <w:rsid w:val="0099400D"/>
    <w:rsid w:val="00994420"/>
    <w:rsid w:val="00994754"/>
    <w:rsid w:val="0099612C"/>
    <w:rsid w:val="009968F5"/>
    <w:rsid w:val="00996BF0"/>
    <w:rsid w:val="00997037"/>
    <w:rsid w:val="0099728A"/>
    <w:rsid w:val="009A02AF"/>
    <w:rsid w:val="009A0AA1"/>
    <w:rsid w:val="009A0B77"/>
    <w:rsid w:val="009A1A6D"/>
    <w:rsid w:val="009A202D"/>
    <w:rsid w:val="009A3A04"/>
    <w:rsid w:val="009A435A"/>
    <w:rsid w:val="009A65AD"/>
    <w:rsid w:val="009A6A8F"/>
    <w:rsid w:val="009A7A5C"/>
    <w:rsid w:val="009A7FC8"/>
    <w:rsid w:val="009B0030"/>
    <w:rsid w:val="009B034A"/>
    <w:rsid w:val="009B0A34"/>
    <w:rsid w:val="009B225D"/>
    <w:rsid w:val="009B2DE8"/>
    <w:rsid w:val="009B31E1"/>
    <w:rsid w:val="009B469A"/>
    <w:rsid w:val="009B56EE"/>
    <w:rsid w:val="009B5D75"/>
    <w:rsid w:val="009B60BA"/>
    <w:rsid w:val="009B6DB6"/>
    <w:rsid w:val="009B7807"/>
    <w:rsid w:val="009B7846"/>
    <w:rsid w:val="009B7C4C"/>
    <w:rsid w:val="009C14F7"/>
    <w:rsid w:val="009C1561"/>
    <w:rsid w:val="009C2471"/>
    <w:rsid w:val="009C2527"/>
    <w:rsid w:val="009C27DC"/>
    <w:rsid w:val="009C4867"/>
    <w:rsid w:val="009C4DDF"/>
    <w:rsid w:val="009C5658"/>
    <w:rsid w:val="009C6C39"/>
    <w:rsid w:val="009D00EB"/>
    <w:rsid w:val="009D02DD"/>
    <w:rsid w:val="009D09A7"/>
    <w:rsid w:val="009D0AF5"/>
    <w:rsid w:val="009D0F39"/>
    <w:rsid w:val="009D3754"/>
    <w:rsid w:val="009D4A53"/>
    <w:rsid w:val="009D4D42"/>
    <w:rsid w:val="009D4D98"/>
    <w:rsid w:val="009D58BD"/>
    <w:rsid w:val="009D6F28"/>
    <w:rsid w:val="009D702B"/>
    <w:rsid w:val="009E14EF"/>
    <w:rsid w:val="009E1648"/>
    <w:rsid w:val="009E1EAE"/>
    <w:rsid w:val="009E2576"/>
    <w:rsid w:val="009E2C35"/>
    <w:rsid w:val="009E3791"/>
    <w:rsid w:val="009E3A46"/>
    <w:rsid w:val="009E3E69"/>
    <w:rsid w:val="009E60E6"/>
    <w:rsid w:val="009E627A"/>
    <w:rsid w:val="009E660C"/>
    <w:rsid w:val="009E6A7B"/>
    <w:rsid w:val="009E6EA1"/>
    <w:rsid w:val="009F06DB"/>
    <w:rsid w:val="009F174F"/>
    <w:rsid w:val="009F2785"/>
    <w:rsid w:val="009F330F"/>
    <w:rsid w:val="009F3553"/>
    <w:rsid w:val="009F4CF2"/>
    <w:rsid w:val="009F5424"/>
    <w:rsid w:val="009F60E2"/>
    <w:rsid w:val="009F6362"/>
    <w:rsid w:val="009F7933"/>
    <w:rsid w:val="009F7C6F"/>
    <w:rsid w:val="00A01BA7"/>
    <w:rsid w:val="00A01F4F"/>
    <w:rsid w:val="00A01F8A"/>
    <w:rsid w:val="00A02AF2"/>
    <w:rsid w:val="00A02DEE"/>
    <w:rsid w:val="00A02EAD"/>
    <w:rsid w:val="00A02FC4"/>
    <w:rsid w:val="00A030BA"/>
    <w:rsid w:val="00A03436"/>
    <w:rsid w:val="00A03F4D"/>
    <w:rsid w:val="00A04B14"/>
    <w:rsid w:val="00A04ED7"/>
    <w:rsid w:val="00A0586D"/>
    <w:rsid w:val="00A05D92"/>
    <w:rsid w:val="00A07163"/>
    <w:rsid w:val="00A105A4"/>
    <w:rsid w:val="00A10664"/>
    <w:rsid w:val="00A106F8"/>
    <w:rsid w:val="00A118CD"/>
    <w:rsid w:val="00A1240D"/>
    <w:rsid w:val="00A12E4C"/>
    <w:rsid w:val="00A148E1"/>
    <w:rsid w:val="00A149C2"/>
    <w:rsid w:val="00A1574D"/>
    <w:rsid w:val="00A20DBD"/>
    <w:rsid w:val="00A21F90"/>
    <w:rsid w:val="00A22AD3"/>
    <w:rsid w:val="00A23281"/>
    <w:rsid w:val="00A23853"/>
    <w:rsid w:val="00A242AE"/>
    <w:rsid w:val="00A24BFE"/>
    <w:rsid w:val="00A252DD"/>
    <w:rsid w:val="00A25D73"/>
    <w:rsid w:val="00A271A3"/>
    <w:rsid w:val="00A27CD9"/>
    <w:rsid w:val="00A30109"/>
    <w:rsid w:val="00A30C4A"/>
    <w:rsid w:val="00A317DA"/>
    <w:rsid w:val="00A32666"/>
    <w:rsid w:val="00A33A1F"/>
    <w:rsid w:val="00A349BA"/>
    <w:rsid w:val="00A3547C"/>
    <w:rsid w:val="00A35AF0"/>
    <w:rsid w:val="00A36C9A"/>
    <w:rsid w:val="00A404A0"/>
    <w:rsid w:val="00A406AE"/>
    <w:rsid w:val="00A42F1E"/>
    <w:rsid w:val="00A431FB"/>
    <w:rsid w:val="00A4374F"/>
    <w:rsid w:val="00A469E0"/>
    <w:rsid w:val="00A479C5"/>
    <w:rsid w:val="00A501E0"/>
    <w:rsid w:val="00A50389"/>
    <w:rsid w:val="00A50610"/>
    <w:rsid w:val="00A507BD"/>
    <w:rsid w:val="00A51E1C"/>
    <w:rsid w:val="00A52C67"/>
    <w:rsid w:val="00A52DF1"/>
    <w:rsid w:val="00A53AB7"/>
    <w:rsid w:val="00A53E2D"/>
    <w:rsid w:val="00A540FA"/>
    <w:rsid w:val="00A54D3B"/>
    <w:rsid w:val="00A5511E"/>
    <w:rsid w:val="00A559FD"/>
    <w:rsid w:val="00A56B63"/>
    <w:rsid w:val="00A56E31"/>
    <w:rsid w:val="00A57D65"/>
    <w:rsid w:val="00A600FE"/>
    <w:rsid w:val="00A61130"/>
    <w:rsid w:val="00A61A4B"/>
    <w:rsid w:val="00A61D1C"/>
    <w:rsid w:val="00A620BA"/>
    <w:rsid w:val="00A62154"/>
    <w:rsid w:val="00A6239D"/>
    <w:rsid w:val="00A62BAF"/>
    <w:rsid w:val="00A63099"/>
    <w:rsid w:val="00A637C9"/>
    <w:rsid w:val="00A63976"/>
    <w:rsid w:val="00A639AE"/>
    <w:rsid w:val="00A6402E"/>
    <w:rsid w:val="00A643A4"/>
    <w:rsid w:val="00A647F3"/>
    <w:rsid w:val="00A659B1"/>
    <w:rsid w:val="00A65C05"/>
    <w:rsid w:val="00A7070D"/>
    <w:rsid w:val="00A716E2"/>
    <w:rsid w:val="00A71860"/>
    <w:rsid w:val="00A72494"/>
    <w:rsid w:val="00A728FF"/>
    <w:rsid w:val="00A72FD5"/>
    <w:rsid w:val="00A7408A"/>
    <w:rsid w:val="00A74277"/>
    <w:rsid w:val="00A74549"/>
    <w:rsid w:val="00A74EFF"/>
    <w:rsid w:val="00A759FA"/>
    <w:rsid w:val="00A77310"/>
    <w:rsid w:val="00A7796D"/>
    <w:rsid w:val="00A77D2B"/>
    <w:rsid w:val="00A81144"/>
    <w:rsid w:val="00A81D1B"/>
    <w:rsid w:val="00A8210E"/>
    <w:rsid w:val="00A830A3"/>
    <w:rsid w:val="00A836E7"/>
    <w:rsid w:val="00A83835"/>
    <w:rsid w:val="00A8446A"/>
    <w:rsid w:val="00A84EC5"/>
    <w:rsid w:val="00A859D2"/>
    <w:rsid w:val="00A860F3"/>
    <w:rsid w:val="00A8625F"/>
    <w:rsid w:val="00A87541"/>
    <w:rsid w:val="00A8760B"/>
    <w:rsid w:val="00A87994"/>
    <w:rsid w:val="00A90994"/>
    <w:rsid w:val="00A918E2"/>
    <w:rsid w:val="00A9191A"/>
    <w:rsid w:val="00A92A65"/>
    <w:rsid w:val="00A9303C"/>
    <w:rsid w:val="00A93735"/>
    <w:rsid w:val="00A93B0A"/>
    <w:rsid w:val="00A93B0F"/>
    <w:rsid w:val="00A947DF"/>
    <w:rsid w:val="00A96D11"/>
    <w:rsid w:val="00AA0164"/>
    <w:rsid w:val="00AA030F"/>
    <w:rsid w:val="00AA04DC"/>
    <w:rsid w:val="00AA0F51"/>
    <w:rsid w:val="00AA13B9"/>
    <w:rsid w:val="00AA1566"/>
    <w:rsid w:val="00AA1A80"/>
    <w:rsid w:val="00AA1D6E"/>
    <w:rsid w:val="00AA2804"/>
    <w:rsid w:val="00AA422E"/>
    <w:rsid w:val="00AA4C82"/>
    <w:rsid w:val="00AA5404"/>
    <w:rsid w:val="00AA5EF3"/>
    <w:rsid w:val="00AA6694"/>
    <w:rsid w:val="00AA6CE9"/>
    <w:rsid w:val="00AA77F2"/>
    <w:rsid w:val="00AA796C"/>
    <w:rsid w:val="00AB0521"/>
    <w:rsid w:val="00AB0522"/>
    <w:rsid w:val="00AB09C9"/>
    <w:rsid w:val="00AB12A8"/>
    <w:rsid w:val="00AB1AF2"/>
    <w:rsid w:val="00AB1E38"/>
    <w:rsid w:val="00AB276E"/>
    <w:rsid w:val="00AB2BDC"/>
    <w:rsid w:val="00AB2D21"/>
    <w:rsid w:val="00AB514D"/>
    <w:rsid w:val="00AB5AE7"/>
    <w:rsid w:val="00AB5F46"/>
    <w:rsid w:val="00AB6376"/>
    <w:rsid w:val="00AB7254"/>
    <w:rsid w:val="00AB770E"/>
    <w:rsid w:val="00AC0949"/>
    <w:rsid w:val="00AC2293"/>
    <w:rsid w:val="00AC23C3"/>
    <w:rsid w:val="00AC3C48"/>
    <w:rsid w:val="00AC42AF"/>
    <w:rsid w:val="00AC45A6"/>
    <w:rsid w:val="00AC5AF3"/>
    <w:rsid w:val="00AD0554"/>
    <w:rsid w:val="00AD0DC4"/>
    <w:rsid w:val="00AD1692"/>
    <w:rsid w:val="00AD1C2A"/>
    <w:rsid w:val="00AD208C"/>
    <w:rsid w:val="00AD2F99"/>
    <w:rsid w:val="00AD3B91"/>
    <w:rsid w:val="00AD3EC9"/>
    <w:rsid w:val="00AD3FCE"/>
    <w:rsid w:val="00AD408C"/>
    <w:rsid w:val="00AD46D5"/>
    <w:rsid w:val="00AD492E"/>
    <w:rsid w:val="00AD53FA"/>
    <w:rsid w:val="00AD7313"/>
    <w:rsid w:val="00AD78D7"/>
    <w:rsid w:val="00AD7EE1"/>
    <w:rsid w:val="00AE10D2"/>
    <w:rsid w:val="00AE24D6"/>
    <w:rsid w:val="00AE2805"/>
    <w:rsid w:val="00AE2FAE"/>
    <w:rsid w:val="00AE3561"/>
    <w:rsid w:val="00AE35C2"/>
    <w:rsid w:val="00AE3D62"/>
    <w:rsid w:val="00AE4027"/>
    <w:rsid w:val="00AE438F"/>
    <w:rsid w:val="00AE49DA"/>
    <w:rsid w:val="00AE5CFF"/>
    <w:rsid w:val="00AE6142"/>
    <w:rsid w:val="00AE7513"/>
    <w:rsid w:val="00AE75C6"/>
    <w:rsid w:val="00AE7FB5"/>
    <w:rsid w:val="00AF0F50"/>
    <w:rsid w:val="00AF1F68"/>
    <w:rsid w:val="00AF2A4F"/>
    <w:rsid w:val="00AF2E43"/>
    <w:rsid w:val="00AF3249"/>
    <w:rsid w:val="00AF47A6"/>
    <w:rsid w:val="00AF4BD4"/>
    <w:rsid w:val="00AF5825"/>
    <w:rsid w:val="00AF6A26"/>
    <w:rsid w:val="00B00636"/>
    <w:rsid w:val="00B00D38"/>
    <w:rsid w:val="00B0164E"/>
    <w:rsid w:val="00B01962"/>
    <w:rsid w:val="00B0279B"/>
    <w:rsid w:val="00B0287C"/>
    <w:rsid w:val="00B02D9A"/>
    <w:rsid w:val="00B02E82"/>
    <w:rsid w:val="00B03D09"/>
    <w:rsid w:val="00B045D1"/>
    <w:rsid w:val="00B05B88"/>
    <w:rsid w:val="00B06B73"/>
    <w:rsid w:val="00B1008F"/>
    <w:rsid w:val="00B107CA"/>
    <w:rsid w:val="00B10C74"/>
    <w:rsid w:val="00B11C3B"/>
    <w:rsid w:val="00B11E4E"/>
    <w:rsid w:val="00B122B4"/>
    <w:rsid w:val="00B12FF0"/>
    <w:rsid w:val="00B14138"/>
    <w:rsid w:val="00B148C6"/>
    <w:rsid w:val="00B155DD"/>
    <w:rsid w:val="00B15A82"/>
    <w:rsid w:val="00B15C2E"/>
    <w:rsid w:val="00B15C74"/>
    <w:rsid w:val="00B1609D"/>
    <w:rsid w:val="00B1676B"/>
    <w:rsid w:val="00B17270"/>
    <w:rsid w:val="00B1772E"/>
    <w:rsid w:val="00B17FDD"/>
    <w:rsid w:val="00B201D8"/>
    <w:rsid w:val="00B20560"/>
    <w:rsid w:val="00B210F8"/>
    <w:rsid w:val="00B22F4C"/>
    <w:rsid w:val="00B23E7A"/>
    <w:rsid w:val="00B24101"/>
    <w:rsid w:val="00B249EF"/>
    <w:rsid w:val="00B24F55"/>
    <w:rsid w:val="00B26F24"/>
    <w:rsid w:val="00B339CD"/>
    <w:rsid w:val="00B3482D"/>
    <w:rsid w:val="00B35647"/>
    <w:rsid w:val="00B3615D"/>
    <w:rsid w:val="00B36820"/>
    <w:rsid w:val="00B3697D"/>
    <w:rsid w:val="00B36A91"/>
    <w:rsid w:val="00B36CD4"/>
    <w:rsid w:val="00B3702F"/>
    <w:rsid w:val="00B371B2"/>
    <w:rsid w:val="00B3728E"/>
    <w:rsid w:val="00B37623"/>
    <w:rsid w:val="00B37A5B"/>
    <w:rsid w:val="00B37C4F"/>
    <w:rsid w:val="00B37E57"/>
    <w:rsid w:val="00B412FC"/>
    <w:rsid w:val="00B41E8A"/>
    <w:rsid w:val="00B4227A"/>
    <w:rsid w:val="00B426E6"/>
    <w:rsid w:val="00B434E0"/>
    <w:rsid w:val="00B438C8"/>
    <w:rsid w:val="00B44E41"/>
    <w:rsid w:val="00B45979"/>
    <w:rsid w:val="00B46B04"/>
    <w:rsid w:val="00B514FD"/>
    <w:rsid w:val="00B54069"/>
    <w:rsid w:val="00B54999"/>
    <w:rsid w:val="00B54BE1"/>
    <w:rsid w:val="00B54E12"/>
    <w:rsid w:val="00B550F2"/>
    <w:rsid w:val="00B560A6"/>
    <w:rsid w:val="00B607E3"/>
    <w:rsid w:val="00B60B0C"/>
    <w:rsid w:val="00B61530"/>
    <w:rsid w:val="00B63504"/>
    <w:rsid w:val="00B638F1"/>
    <w:rsid w:val="00B64CD8"/>
    <w:rsid w:val="00B6581E"/>
    <w:rsid w:val="00B65982"/>
    <w:rsid w:val="00B65FA9"/>
    <w:rsid w:val="00B6680B"/>
    <w:rsid w:val="00B66957"/>
    <w:rsid w:val="00B6725C"/>
    <w:rsid w:val="00B673C6"/>
    <w:rsid w:val="00B71376"/>
    <w:rsid w:val="00B71FFC"/>
    <w:rsid w:val="00B7216E"/>
    <w:rsid w:val="00B724BA"/>
    <w:rsid w:val="00B72F53"/>
    <w:rsid w:val="00B73769"/>
    <w:rsid w:val="00B7418D"/>
    <w:rsid w:val="00B74789"/>
    <w:rsid w:val="00B75916"/>
    <w:rsid w:val="00B75DBF"/>
    <w:rsid w:val="00B75EE2"/>
    <w:rsid w:val="00B7609F"/>
    <w:rsid w:val="00B767D7"/>
    <w:rsid w:val="00B76FFD"/>
    <w:rsid w:val="00B77A5C"/>
    <w:rsid w:val="00B80885"/>
    <w:rsid w:val="00B80CF5"/>
    <w:rsid w:val="00B813D7"/>
    <w:rsid w:val="00B81785"/>
    <w:rsid w:val="00B81A11"/>
    <w:rsid w:val="00B81A22"/>
    <w:rsid w:val="00B82BB1"/>
    <w:rsid w:val="00B82E45"/>
    <w:rsid w:val="00B83BE7"/>
    <w:rsid w:val="00B83EB7"/>
    <w:rsid w:val="00B84351"/>
    <w:rsid w:val="00B8482D"/>
    <w:rsid w:val="00B85066"/>
    <w:rsid w:val="00B8508B"/>
    <w:rsid w:val="00B85309"/>
    <w:rsid w:val="00B85F35"/>
    <w:rsid w:val="00B85FA5"/>
    <w:rsid w:val="00B86905"/>
    <w:rsid w:val="00B9020F"/>
    <w:rsid w:val="00B904AA"/>
    <w:rsid w:val="00B9059C"/>
    <w:rsid w:val="00B91716"/>
    <w:rsid w:val="00B919FC"/>
    <w:rsid w:val="00B91D24"/>
    <w:rsid w:val="00B92FB5"/>
    <w:rsid w:val="00B93C61"/>
    <w:rsid w:val="00B9423D"/>
    <w:rsid w:val="00B94B1F"/>
    <w:rsid w:val="00B951D5"/>
    <w:rsid w:val="00B9580A"/>
    <w:rsid w:val="00B95EA1"/>
    <w:rsid w:val="00B960CC"/>
    <w:rsid w:val="00B9618C"/>
    <w:rsid w:val="00B96F89"/>
    <w:rsid w:val="00BA00C9"/>
    <w:rsid w:val="00BA0EC6"/>
    <w:rsid w:val="00BA19F6"/>
    <w:rsid w:val="00BA23E2"/>
    <w:rsid w:val="00BA23F1"/>
    <w:rsid w:val="00BA2BDE"/>
    <w:rsid w:val="00BA2E57"/>
    <w:rsid w:val="00BA2F2E"/>
    <w:rsid w:val="00BA3470"/>
    <w:rsid w:val="00BA3AE0"/>
    <w:rsid w:val="00BA3F01"/>
    <w:rsid w:val="00BA40A9"/>
    <w:rsid w:val="00BA4571"/>
    <w:rsid w:val="00BA54B2"/>
    <w:rsid w:val="00BA5A48"/>
    <w:rsid w:val="00BA5C0D"/>
    <w:rsid w:val="00BA6005"/>
    <w:rsid w:val="00BA6519"/>
    <w:rsid w:val="00BA6D9F"/>
    <w:rsid w:val="00BA762D"/>
    <w:rsid w:val="00BA7859"/>
    <w:rsid w:val="00BA78D9"/>
    <w:rsid w:val="00BA79AA"/>
    <w:rsid w:val="00BB029D"/>
    <w:rsid w:val="00BB0A65"/>
    <w:rsid w:val="00BB19BC"/>
    <w:rsid w:val="00BB1C7E"/>
    <w:rsid w:val="00BB213C"/>
    <w:rsid w:val="00BB247E"/>
    <w:rsid w:val="00BB374B"/>
    <w:rsid w:val="00BB3C18"/>
    <w:rsid w:val="00BB3F75"/>
    <w:rsid w:val="00BB45D8"/>
    <w:rsid w:val="00BB539F"/>
    <w:rsid w:val="00BB558B"/>
    <w:rsid w:val="00BB5712"/>
    <w:rsid w:val="00BB6382"/>
    <w:rsid w:val="00BB6FDE"/>
    <w:rsid w:val="00BB734F"/>
    <w:rsid w:val="00BB73B9"/>
    <w:rsid w:val="00BB7930"/>
    <w:rsid w:val="00BC0210"/>
    <w:rsid w:val="00BC0425"/>
    <w:rsid w:val="00BC1C29"/>
    <w:rsid w:val="00BC371D"/>
    <w:rsid w:val="00BC3903"/>
    <w:rsid w:val="00BC3A93"/>
    <w:rsid w:val="00BC4993"/>
    <w:rsid w:val="00BC4F2C"/>
    <w:rsid w:val="00BC576E"/>
    <w:rsid w:val="00BC61BA"/>
    <w:rsid w:val="00BC6BD7"/>
    <w:rsid w:val="00BC6E7C"/>
    <w:rsid w:val="00BD1D65"/>
    <w:rsid w:val="00BD23AF"/>
    <w:rsid w:val="00BD2CC1"/>
    <w:rsid w:val="00BD4DE8"/>
    <w:rsid w:val="00BD5C16"/>
    <w:rsid w:val="00BD70AE"/>
    <w:rsid w:val="00BE0341"/>
    <w:rsid w:val="00BE117F"/>
    <w:rsid w:val="00BE3732"/>
    <w:rsid w:val="00BE3DAE"/>
    <w:rsid w:val="00BE4897"/>
    <w:rsid w:val="00BE49D4"/>
    <w:rsid w:val="00BE55C3"/>
    <w:rsid w:val="00BE5E05"/>
    <w:rsid w:val="00BE605E"/>
    <w:rsid w:val="00BE671F"/>
    <w:rsid w:val="00BE68F9"/>
    <w:rsid w:val="00BE72C1"/>
    <w:rsid w:val="00BE7A38"/>
    <w:rsid w:val="00BF00D5"/>
    <w:rsid w:val="00BF3456"/>
    <w:rsid w:val="00BF34C6"/>
    <w:rsid w:val="00BF3D71"/>
    <w:rsid w:val="00BF4889"/>
    <w:rsid w:val="00BF61B8"/>
    <w:rsid w:val="00BF6229"/>
    <w:rsid w:val="00BF688F"/>
    <w:rsid w:val="00BF7667"/>
    <w:rsid w:val="00BF799E"/>
    <w:rsid w:val="00C000C2"/>
    <w:rsid w:val="00C0037D"/>
    <w:rsid w:val="00C0057E"/>
    <w:rsid w:val="00C0127A"/>
    <w:rsid w:val="00C02607"/>
    <w:rsid w:val="00C0336B"/>
    <w:rsid w:val="00C03746"/>
    <w:rsid w:val="00C038D6"/>
    <w:rsid w:val="00C03B91"/>
    <w:rsid w:val="00C047F1"/>
    <w:rsid w:val="00C04E2A"/>
    <w:rsid w:val="00C04ED1"/>
    <w:rsid w:val="00C055A6"/>
    <w:rsid w:val="00C0565A"/>
    <w:rsid w:val="00C0623C"/>
    <w:rsid w:val="00C06672"/>
    <w:rsid w:val="00C06FB9"/>
    <w:rsid w:val="00C071A2"/>
    <w:rsid w:val="00C07B14"/>
    <w:rsid w:val="00C07CEA"/>
    <w:rsid w:val="00C07EBC"/>
    <w:rsid w:val="00C10C24"/>
    <w:rsid w:val="00C13110"/>
    <w:rsid w:val="00C14070"/>
    <w:rsid w:val="00C15D8F"/>
    <w:rsid w:val="00C166CD"/>
    <w:rsid w:val="00C17EE9"/>
    <w:rsid w:val="00C200C8"/>
    <w:rsid w:val="00C2207D"/>
    <w:rsid w:val="00C227A0"/>
    <w:rsid w:val="00C22D27"/>
    <w:rsid w:val="00C23998"/>
    <w:rsid w:val="00C23E2B"/>
    <w:rsid w:val="00C2435B"/>
    <w:rsid w:val="00C24E64"/>
    <w:rsid w:val="00C2548D"/>
    <w:rsid w:val="00C276A8"/>
    <w:rsid w:val="00C30182"/>
    <w:rsid w:val="00C3048F"/>
    <w:rsid w:val="00C309FC"/>
    <w:rsid w:val="00C30A04"/>
    <w:rsid w:val="00C326A4"/>
    <w:rsid w:val="00C32C57"/>
    <w:rsid w:val="00C33781"/>
    <w:rsid w:val="00C3427C"/>
    <w:rsid w:val="00C360E5"/>
    <w:rsid w:val="00C365BF"/>
    <w:rsid w:val="00C36BAB"/>
    <w:rsid w:val="00C36D64"/>
    <w:rsid w:val="00C3784A"/>
    <w:rsid w:val="00C37C91"/>
    <w:rsid w:val="00C403A0"/>
    <w:rsid w:val="00C40E92"/>
    <w:rsid w:val="00C41181"/>
    <w:rsid w:val="00C41964"/>
    <w:rsid w:val="00C41DD7"/>
    <w:rsid w:val="00C42146"/>
    <w:rsid w:val="00C4232F"/>
    <w:rsid w:val="00C43BBD"/>
    <w:rsid w:val="00C448DD"/>
    <w:rsid w:val="00C453A8"/>
    <w:rsid w:val="00C45BB6"/>
    <w:rsid w:val="00C45E30"/>
    <w:rsid w:val="00C46248"/>
    <w:rsid w:val="00C46EFA"/>
    <w:rsid w:val="00C47308"/>
    <w:rsid w:val="00C475AF"/>
    <w:rsid w:val="00C479E8"/>
    <w:rsid w:val="00C500CC"/>
    <w:rsid w:val="00C50BE0"/>
    <w:rsid w:val="00C50C1B"/>
    <w:rsid w:val="00C5172E"/>
    <w:rsid w:val="00C525A7"/>
    <w:rsid w:val="00C52686"/>
    <w:rsid w:val="00C52C41"/>
    <w:rsid w:val="00C52E1F"/>
    <w:rsid w:val="00C52FC3"/>
    <w:rsid w:val="00C53008"/>
    <w:rsid w:val="00C53A5D"/>
    <w:rsid w:val="00C53B1A"/>
    <w:rsid w:val="00C53F28"/>
    <w:rsid w:val="00C54592"/>
    <w:rsid w:val="00C55BCD"/>
    <w:rsid w:val="00C56118"/>
    <w:rsid w:val="00C5680B"/>
    <w:rsid w:val="00C56B2A"/>
    <w:rsid w:val="00C5740D"/>
    <w:rsid w:val="00C5748F"/>
    <w:rsid w:val="00C57DED"/>
    <w:rsid w:val="00C60027"/>
    <w:rsid w:val="00C60040"/>
    <w:rsid w:val="00C60FBD"/>
    <w:rsid w:val="00C625F6"/>
    <w:rsid w:val="00C62E5F"/>
    <w:rsid w:val="00C63E97"/>
    <w:rsid w:val="00C63FC9"/>
    <w:rsid w:val="00C64AD2"/>
    <w:rsid w:val="00C658F8"/>
    <w:rsid w:val="00C65A3D"/>
    <w:rsid w:val="00C66804"/>
    <w:rsid w:val="00C70492"/>
    <w:rsid w:val="00C7088B"/>
    <w:rsid w:val="00C7118B"/>
    <w:rsid w:val="00C71B4C"/>
    <w:rsid w:val="00C72275"/>
    <w:rsid w:val="00C72360"/>
    <w:rsid w:val="00C72E56"/>
    <w:rsid w:val="00C73240"/>
    <w:rsid w:val="00C737EC"/>
    <w:rsid w:val="00C73ECE"/>
    <w:rsid w:val="00C768BA"/>
    <w:rsid w:val="00C76913"/>
    <w:rsid w:val="00C76E7F"/>
    <w:rsid w:val="00C77094"/>
    <w:rsid w:val="00C7748A"/>
    <w:rsid w:val="00C7779E"/>
    <w:rsid w:val="00C77FD3"/>
    <w:rsid w:val="00C80950"/>
    <w:rsid w:val="00C80CBB"/>
    <w:rsid w:val="00C813F6"/>
    <w:rsid w:val="00C815A0"/>
    <w:rsid w:val="00C81F73"/>
    <w:rsid w:val="00C81FBD"/>
    <w:rsid w:val="00C82175"/>
    <w:rsid w:val="00C824F7"/>
    <w:rsid w:val="00C84318"/>
    <w:rsid w:val="00C849D8"/>
    <w:rsid w:val="00C85995"/>
    <w:rsid w:val="00C8630D"/>
    <w:rsid w:val="00C86814"/>
    <w:rsid w:val="00C868E1"/>
    <w:rsid w:val="00C90C03"/>
    <w:rsid w:val="00C90C31"/>
    <w:rsid w:val="00C91012"/>
    <w:rsid w:val="00C92340"/>
    <w:rsid w:val="00C9246C"/>
    <w:rsid w:val="00C92493"/>
    <w:rsid w:val="00C926D7"/>
    <w:rsid w:val="00C92BCC"/>
    <w:rsid w:val="00C92F5E"/>
    <w:rsid w:val="00C93B11"/>
    <w:rsid w:val="00C93F70"/>
    <w:rsid w:val="00C940DD"/>
    <w:rsid w:val="00C94362"/>
    <w:rsid w:val="00C94A2D"/>
    <w:rsid w:val="00C94DF1"/>
    <w:rsid w:val="00C957BF"/>
    <w:rsid w:val="00C97E2F"/>
    <w:rsid w:val="00CA1D5E"/>
    <w:rsid w:val="00CA2736"/>
    <w:rsid w:val="00CA2EA4"/>
    <w:rsid w:val="00CA30DA"/>
    <w:rsid w:val="00CA32AF"/>
    <w:rsid w:val="00CA37B1"/>
    <w:rsid w:val="00CA387F"/>
    <w:rsid w:val="00CA4569"/>
    <w:rsid w:val="00CA4B94"/>
    <w:rsid w:val="00CA4C1C"/>
    <w:rsid w:val="00CA5CED"/>
    <w:rsid w:val="00CA61A9"/>
    <w:rsid w:val="00CA6A68"/>
    <w:rsid w:val="00CA6C22"/>
    <w:rsid w:val="00CA6C96"/>
    <w:rsid w:val="00CA7441"/>
    <w:rsid w:val="00CA7F7D"/>
    <w:rsid w:val="00CB06BD"/>
    <w:rsid w:val="00CB2464"/>
    <w:rsid w:val="00CB36AD"/>
    <w:rsid w:val="00CB44DC"/>
    <w:rsid w:val="00CB4E86"/>
    <w:rsid w:val="00CB560C"/>
    <w:rsid w:val="00CB59CE"/>
    <w:rsid w:val="00CB5D31"/>
    <w:rsid w:val="00CB663D"/>
    <w:rsid w:val="00CB6664"/>
    <w:rsid w:val="00CB7058"/>
    <w:rsid w:val="00CB7163"/>
    <w:rsid w:val="00CC11A7"/>
    <w:rsid w:val="00CC1DD1"/>
    <w:rsid w:val="00CC20EF"/>
    <w:rsid w:val="00CC2626"/>
    <w:rsid w:val="00CC28D2"/>
    <w:rsid w:val="00CC389F"/>
    <w:rsid w:val="00CC3CB2"/>
    <w:rsid w:val="00CC472B"/>
    <w:rsid w:val="00CC6F6A"/>
    <w:rsid w:val="00CC7395"/>
    <w:rsid w:val="00CC7CC0"/>
    <w:rsid w:val="00CC7E33"/>
    <w:rsid w:val="00CD2593"/>
    <w:rsid w:val="00CD3DB7"/>
    <w:rsid w:val="00CD40DF"/>
    <w:rsid w:val="00CD432D"/>
    <w:rsid w:val="00CD46C5"/>
    <w:rsid w:val="00CD47AC"/>
    <w:rsid w:val="00CD4E05"/>
    <w:rsid w:val="00CD4F79"/>
    <w:rsid w:val="00CD5359"/>
    <w:rsid w:val="00CD605E"/>
    <w:rsid w:val="00CD701B"/>
    <w:rsid w:val="00CD7E72"/>
    <w:rsid w:val="00CE02CA"/>
    <w:rsid w:val="00CE03CD"/>
    <w:rsid w:val="00CE0A6D"/>
    <w:rsid w:val="00CE0BFC"/>
    <w:rsid w:val="00CE0C27"/>
    <w:rsid w:val="00CE1396"/>
    <w:rsid w:val="00CE175A"/>
    <w:rsid w:val="00CE2225"/>
    <w:rsid w:val="00CE25D2"/>
    <w:rsid w:val="00CE48F8"/>
    <w:rsid w:val="00CE4C6E"/>
    <w:rsid w:val="00CE4E83"/>
    <w:rsid w:val="00CE4FA4"/>
    <w:rsid w:val="00CE5E57"/>
    <w:rsid w:val="00CE6D73"/>
    <w:rsid w:val="00CE7232"/>
    <w:rsid w:val="00CE7996"/>
    <w:rsid w:val="00CF0EE2"/>
    <w:rsid w:val="00CF24CE"/>
    <w:rsid w:val="00CF3311"/>
    <w:rsid w:val="00CF4501"/>
    <w:rsid w:val="00CF52C1"/>
    <w:rsid w:val="00CF5DDE"/>
    <w:rsid w:val="00CF623C"/>
    <w:rsid w:val="00CF6EB2"/>
    <w:rsid w:val="00CF6F52"/>
    <w:rsid w:val="00CF7454"/>
    <w:rsid w:val="00D001E9"/>
    <w:rsid w:val="00D01AE0"/>
    <w:rsid w:val="00D01D77"/>
    <w:rsid w:val="00D01EB5"/>
    <w:rsid w:val="00D01F24"/>
    <w:rsid w:val="00D01F75"/>
    <w:rsid w:val="00D0282D"/>
    <w:rsid w:val="00D02F94"/>
    <w:rsid w:val="00D03277"/>
    <w:rsid w:val="00D0328F"/>
    <w:rsid w:val="00D0345C"/>
    <w:rsid w:val="00D0457E"/>
    <w:rsid w:val="00D04E87"/>
    <w:rsid w:val="00D07CCD"/>
    <w:rsid w:val="00D100FC"/>
    <w:rsid w:val="00D105E9"/>
    <w:rsid w:val="00D1060A"/>
    <w:rsid w:val="00D11114"/>
    <w:rsid w:val="00D11999"/>
    <w:rsid w:val="00D11E1E"/>
    <w:rsid w:val="00D1212F"/>
    <w:rsid w:val="00D12D89"/>
    <w:rsid w:val="00D12E86"/>
    <w:rsid w:val="00D142E1"/>
    <w:rsid w:val="00D145FA"/>
    <w:rsid w:val="00D146D5"/>
    <w:rsid w:val="00D14D91"/>
    <w:rsid w:val="00D1504B"/>
    <w:rsid w:val="00D15DD2"/>
    <w:rsid w:val="00D15EE0"/>
    <w:rsid w:val="00D16E2E"/>
    <w:rsid w:val="00D17034"/>
    <w:rsid w:val="00D20194"/>
    <w:rsid w:val="00D2029A"/>
    <w:rsid w:val="00D217F0"/>
    <w:rsid w:val="00D2202E"/>
    <w:rsid w:val="00D22DA7"/>
    <w:rsid w:val="00D25F65"/>
    <w:rsid w:val="00D26069"/>
    <w:rsid w:val="00D26256"/>
    <w:rsid w:val="00D266EA"/>
    <w:rsid w:val="00D27B84"/>
    <w:rsid w:val="00D27FD4"/>
    <w:rsid w:val="00D302CC"/>
    <w:rsid w:val="00D302F2"/>
    <w:rsid w:val="00D306B4"/>
    <w:rsid w:val="00D30B2E"/>
    <w:rsid w:val="00D3263F"/>
    <w:rsid w:val="00D3300C"/>
    <w:rsid w:val="00D3493C"/>
    <w:rsid w:val="00D35D39"/>
    <w:rsid w:val="00D364AA"/>
    <w:rsid w:val="00D36E92"/>
    <w:rsid w:val="00D37EFE"/>
    <w:rsid w:val="00D41181"/>
    <w:rsid w:val="00D419A6"/>
    <w:rsid w:val="00D42840"/>
    <w:rsid w:val="00D42AD2"/>
    <w:rsid w:val="00D4386F"/>
    <w:rsid w:val="00D44317"/>
    <w:rsid w:val="00D44FE5"/>
    <w:rsid w:val="00D470C7"/>
    <w:rsid w:val="00D50354"/>
    <w:rsid w:val="00D50AB4"/>
    <w:rsid w:val="00D52C76"/>
    <w:rsid w:val="00D54E6D"/>
    <w:rsid w:val="00D55C9E"/>
    <w:rsid w:val="00D56DEC"/>
    <w:rsid w:val="00D5776E"/>
    <w:rsid w:val="00D57891"/>
    <w:rsid w:val="00D57AA3"/>
    <w:rsid w:val="00D61039"/>
    <w:rsid w:val="00D6193D"/>
    <w:rsid w:val="00D61D47"/>
    <w:rsid w:val="00D63388"/>
    <w:rsid w:val="00D63900"/>
    <w:rsid w:val="00D63B46"/>
    <w:rsid w:val="00D63DB9"/>
    <w:rsid w:val="00D642D5"/>
    <w:rsid w:val="00D64796"/>
    <w:rsid w:val="00D6595C"/>
    <w:rsid w:val="00D65D3C"/>
    <w:rsid w:val="00D67382"/>
    <w:rsid w:val="00D71159"/>
    <w:rsid w:val="00D716D7"/>
    <w:rsid w:val="00D717D2"/>
    <w:rsid w:val="00D72F79"/>
    <w:rsid w:val="00D74E8D"/>
    <w:rsid w:val="00D77203"/>
    <w:rsid w:val="00D77D88"/>
    <w:rsid w:val="00D814ED"/>
    <w:rsid w:val="00D82012"/>
    <w:rsid w:val="00D82C2A"/>
    <w:rsid w:val="00D83D84"/>
    <w:rsid w:val="00D853FC"/>
    <w:rsid w:val="00D85442"/>
    <w:rsid w:val="00D86267"/>
    <w:rsid w:val="00D862F1"/>
    <w:rsid w:val="00D86973"/>
    <w:rsid w:val="00D86C63"/>
    <w:rsid w:val="00D904E8"/>
    <w:rsid w:val="00D90D0F"/>
    <w:rsid w:val="00D92B68"/>
    <w:rsid w:val="00D93107"/>
    <w:rsid w:val="00D95305"/>
    <w:rsid w:val="00D963ED"/>
    <w:rsid w:val="00D9666D"/>
    <w:rsid w:val="00DA02F7"/>
    <w:rsid w:val="00DA1F19"/>
    <w:rsid w:val="00DA2704"/>
    <w:rsid w:val="00DA27D7"/>
    <w:rsid w:val="00DA2EAA"/>
    <w:rsid w:val="00DA3448"/>
    <w:rsid w:val="00DA3486"/>
    <w:rsid w:val="00DA35E9"/>
    <w:rsid w:val="00DA5020"/>
    <w:rsid w:val="00DA5834"/>
    <w:rsid w:val="00DA64F0"/>
    <w:rsid w:val="00DA7D75"/>
    <w:rsid w:val="00DB0C19"/>
    <w:rsid w:val="00DB0C62"/>
    <w:rsid w:val="00DB1C17"/>
    <w:rsid w:val="00DB1DF6"/>
    <w:rsid w:val="00DB222E"/>
    <w:rsid w:val="00DB2577"/>
    <w:rsid w:val="00DB2A47"/>
    <w:rsid w:val="00DB2C99"/>
    <w:rsid w:val="00DB3309"/>
    <w:rsid w:val="00DB3C83"/>
    <w:rsid w:val="00DB3F24"/>
    <w:rsid w:val="00DB4857"/>
    <w:rsid w:val="00DB5113"/>
    <w:rsid w:val="00DB55B1"/>
    <w:rsid w:val="00DB5FD7"/>
    <w:rsid w:val="00DB652E"/>
    <w:rsid w:val="00DB7110"/>
    <w:rsid w:val="00DB7810"/>
    <w:rsid w:val="00DC1380"/>
    <w:rsid w:val="00DC1B9A"/>
    <w:rsid w:val="00DC1D12"/>
    <w:rsid w:val="00DC26E4"/>
    <w:rsid w:val="00DC26F6"/>
    <w:rsid w:val="00DC2848"/>
    <w:rsid w:val="00DC2B0E"/>
    <w:rsid w:val="00DC2E9B"/>
    <w:rsid w:val="00DC305D"/>
    <w:rsid w:val="00DC4347"/>
    <w:rsid w:val="00DC4AA4"/>
    <w:rsid w:val="00DC589C"/>
    <w:rsid w:val="00DC5A3B"/>
    <w:rsid w:val="00DC67EC"/>
    <w:rsid w:val="00DC6B9F"/>
    <w:rsid w:val="00DC7361"/>
    <w:rsid w:val="00DC7A0C"/>
    <w:rsid w:val="00DC7B9E"/>
    <w:rsid w:val="00DC7DF8"/>
    <w:rsid w:val="00DC7FAB"/>
    <w:rsid w:val="00DD4080"/>
    <w:rsid w:val="00DD5C69"/>
    <w:rsid w:val="00DD6724"/>
    <w:rsid w:val="00DD7AC7"/>
    <w:rsid w:val="00DE0700"/>
    <w:rsid w:val="00DE1988"/>
    <w:rsid w:val="00DE26F9"/>
    <w:rsid w:val="00DE3607"/>
    <w:rsid w:val="00DE4972"/>
    <w:rsid w:val="00DE5022"/>
    <w:rsid w:val="00DE5BCC"/>
    <w:rsid w:val="00DE641D"/>
    <w:rsid w:val="00DE6521"/>
    <w:rsid w:val="00DE6556"/>
    <w:rsid w:val="00DE6D08"/>
    <w:rsid w:val="00DE7047"/>
    <w:rsid w:val="00DF0DFD"/>
    <w:rsid w:val="00DF1972"/>
    <w:rsid w:val="00DF1FEA"/>
    <w:rsid w:val="00DF3078"/>
    <w:rsid w:val="00DF3197"/>
    <w:rsid w:val="00DF5212"/>
    <w:rsid w:val="00DF567A"/>
    <w:rsid w:val="00DF58A8"/>
    <w:rsid w:val="00DF709F"/>
    <w:rsid w:val="00DF777C"/>
    <w:rsid w:val="00DF7F07"/>
    <w:rsid w:val="00E001F8"/>
    <w:rsid w:val="00E00289"/>
    <w:rsid w:val="00E01653"/>
    <w:rsid w:val="00E01C0E"/>
    <w:rsid w:val="00E02F56"/>
    <w:rsid w:val="00E03939"/>
    <w:rsid w:val="00E05592"/>
    <w:rsid w:val="00E06A8C"/>
    <w:rsid w:val="00E0772D"/>
    <w:rsid w:val="00E100BA"/>
    <w:rsid w:val="00E107E5"/>
    <w:rsid w:val="00E125FA"/>
    <w:rsid w:val="00E1338F"/>
    <w:rsid w:val="00E136F1"/>
    <w:rsid w:val="00E14771"/>
    <w:rsid w:val="00E1492B"/>
    <w:rsid w:val="00E151B3"/>
    <w:rsid w:val="00E158A3"/>
    <w:rsid w:val="00E162C5"/>
    <w:rsid w:val="00E16C7B"/>
    <w:rsid w:val="00E171D2"/>
    <w:rsid w:val="00E172EA"/>
    <w:rsid w:val="00E200E9"/>
    <w:rsid w:val="00E20B44"/>
    <w:rsid w:val="00E23027"/>
    <w:rsid w:val="00E23609"/>
    <w:rsid w:val="00E23DBE"/>
    <w:rsid w:val="00E2567D"/>
    <w:rsid w:val="00E277B0"/>
    <w:rsid w:val="00E2782C"/>
    <w:rsid w:val="00E30802"/>
    <w:rsid w:val="00E30A27"/>
    <w:rsid w:val="00E32146"/>
    <w:rsid w:val="00E33849"/>
    <w:rsid w:val="00E34843"/>
    <w:rsid w:val="00E34B93"/>
    <w:rsid w:val="00E35522"/>
    <w:rsid w:val="00E362E3"/>
    <w:rsid w:val="00E37864"/>
    <w:rsid w:val="00E402B8"/>
    <w:rsid w:val="00E4053F"/>
    <w:rsid w:val="00E406F7"/>
    <w:rsid w:val="00E41A80"/>
    <w:rsid w:val="00E42EFE"/>
    <w:rsid w:val="00E43059"/>
    <w:rsid w:val="00E430D9"/>
    <w:rsid w:val="00E43EFE"/>
    <w:rsid w:val="00E4547C"/>
    <w:rsid w:val="00E4765C"/>
    <w:rsid w:val="00E47687"/>
    <w:rsid w:val="00E47A07"/>
    <w:rsid w:val="00E47F60"/>
    <w:rsid w:val="00E47F9F"/>
    <w:rsid w:val="00E50A09"/>
    <w:rsid w:val="00E52D30"/>
    <w:rsid w:val="00E55E0B"/>
    <w:rsid w:val="00E56ECC"/>
    <w:rsid w:val="00E56FBC"/>
    <w:rsid w:val="00E571AD"/>
    <w:rsid w:val="00E57AD2"/>
    <w:rsid w:val="00E60966"/>
    <w:rsid w:val="00E631E0"/>
    <w:rsid w:val="00E63EDC"/>
    <w:rsid w:val="00E64149"/>
    <w:rsid w:val="00E64446"/>
    <w:rsid w:val="00E659E9"/>
    <w:rsid w:val="00E667D2"/>
    <w:rsid w:val="00E67AC5"/>
    <w:rsid w:val="00E67D2B"/>
    <w:rsid w:val="00E7094A"/>
    <w:rsid w:val="00E71624"/>
    <w:rsid w:val="00E71E41"/>
    <w:rsid w:val="00E726E1"/>
    <w:rsid w:val="00E72ACF"/>
    <w:rsid w:val="00E7465A"/>
    <w:rsid w:val="00E7476A"/>
    <w:rsid w:val="00E779C2"/>
    <w:rsid w:val="00E8125B"/>
    <w:rsid w:val="00E8179D"/>
    <w:rsid w:val="00E81D39"/>
    <w:rsid w:val="00E820AB"/>
    <w:rsid w:val="00E82A66"/>
    <w:rsid w:val="00E82F57"/>
    <w:rsid w:val="00E8317D"/>
    <w:rsid w:val="00E832F3"/>
    <w:rsid w:val="00E838DA"/>
    <w:rsid w:val="00E83E6B"/>
    <w:rsid w:val="00E855DE"/>
    <w:rsid w:val="00E858DB"/>
    <w:rsid w:val="00E86386"/>
    <w:rsid w:val="00E8750F"/>
    <w:rsid w:val="00E87633"/>
    <w:rsid w:val="00E8774C"/>
    <w:rsid w:val="00E90BB7"/>
    <w:rsid w:val="00E9270C"/>
    <w:rsid w:val="00E93012"/>
    <w:rsid w:val="00E934AF"/>
    <w:rsid w:val="00E94317"/>
    <w:rsid w:val="00E94AEB"/>
    <w:rsid w:val="00E94D39"/>
    <w:rsid w:val="00E95014"/>
    <w:rsid w:val="00E95618"/>
    <w:rsid w:val="00E979D0"/>
    <w:rsid w:val="00EA0B3A"/>
    <w:rsid w:val="00EA1102"/>
    <w:rsid w:val="00EA1B99"/>
    <w:rsid w:val="00EA61C6"/>
    <w:rsid w:val="00EA61C7"/>
    <w:rsid w:val="00EA6AE5"/>
    <w:rsid w:val="00EA6C91"/>
    <w:rsid w:val="00EA7277"/>
    <w:rsid w:val="00EA7324"/>
    <w:rsid w:val="00EA7899"/>
    <w:rsid w:val="00EA790C"/>
    <w:rsid w:val="00EA7F24"/>
    <w:rsid w:val="00EB071D"/>
    <w:rsid w:val="00EB1BCF"/>
    <w:rsid w:val="00EB1F15"/>
    <w:rsid w:val="00EB2275"/>
    <w:rsid w:val="00EB3ECC"/>
    <w:rsid w:val="00EB457E"/>
    <w:rsid w:val="00EB5559"/>
    <w:rsid w:val="00EB5B82"/>
    <w:rsid w:val="00EB5C23"/>
    <w:rsid w:val="00EB67A4"/>
    <w:rsid w:val="00EB6C4C"/>
    <w:rsid w:val="00EC02BB"/>
    <w:rsid w:val="00EC1EFE"/>
    <w:rsid w:val="00EC2141"/>
    <w:rsid w:val="00EC2655"/>
    <w:rsid w:val="00EC293E"/>
    <w:rsid w:val="00EC2E5D"/>
    <w:rsid w:val="00EC35DA"/>
    <w:rsid w:val="00EC3F6C"/>
    <w:rsid w:val="00EC616A"/>
    <w:rsid w:val="00EC78CF"/>
    <w:rsid w:val="00EC7E96"/>
    <w:rsid w:val="00ED12FD"/>
    <w:rsid w:val="00ED18E4"/>
    <w:rsid w:val="00ED1AD2"/>
    <w:rsid w:val="00ED1C7D"/>
    <w:rsid w:val="00ED1EFE"/>
    <w:rsid w:val="00ED222C"/>
    <w:rsid w:val="00ED3100"/>
    <w:rsid w:val="00ED53E3"/>
    <w:rsid w:val="00ED6923"/>
    <w:rsid w:val="00ED6F38"/>
    <w:rsid w:val="00ED71F8"/>
    <w:rsid w:val="00ED7E59"/>
    <w:rsid w:val="00EE069C"/>
    <w:rsid w:val="00EE0FCB"/>
    <w:rsid w:val="00EE1AAE"/>
    <w:rsid w:val="00EE2BE1"/>
    <w:rsid w:val="00EE3676"/>
    <w:rsid w:val="00EE3A64"/>
    <w:rsid w:val="00EE3B12"/>
    <w:rsid w:val="00EE4AE0"/>
    <w:rsid w:val="00EE531D"/>
    <w:rsid w:val="00EE5402"/>
    <w:rsid w:val="00EE6BD9"/>
    <w:rsid w:val="00EE6DFB"/>
    <w:rsid w:val="00EE774E"/>
    <w:rsid w:val="00EE7B76"/>
    <w:rsid w:val="00EF00FF"/>
    <w:rsid w:val="00EF0290"/>
    <w:rsid w:val="00EF1181"/>
    <w:rsid w:val="00EF1FAC"/>
    <w:rsid w:val="00EF351C"/>
    <w:rsid w:val="00EF4A8B"/>
    <w:rsid w:val="00EF4C70"/>
    <w:rsid w:val="00EF4DF5"/>
    <w:rsid w:val="00EF50FF"/>
    <w:rsid w:val="00EF5695"/>
    <w:rsid w:val="00EF68CB"/>
    <w:rsid w:val="00EF6D2F"/>
    <w:rsid w:val="00EF714F"/>
    <w:rsid w:val="00F00DBD"/>
    <w:rsid w:val="00F0161D"/>
    <w:rsid w:val="00F018A4"/>
    <w:rsid w:val="00F01CCE"/>
    <w:rsid w:val="00F029DA"/>
    <w:rsid w:val="00F02AD4"/>
    <w:rsid w:val="00F02D65"/>
    <w:rsid w:val="00F02E77"/>
    <w:rsid w:val="00F044BD"/>
    <w:rsid w:val="00F04AA9"/>
    <w:rsid w:val="00F04C07"/>
    <w:rsid w:val="00F04C77"/>
    <w:rsid w:val="00F050E2"/>
    <w:rsid w:val="00F067C5"/>
    <w:rsid w:val="00F077D7"/>
    <w:rsid w:val="00F07AEE"/>
    <w:rsid w:val="00F12502"/>
    <w:rsid w:val="00F13346"/>
    <w:rsid w:val="00F13A93"/>
    <w:rsid w:val="00F146F6"/>
    <w:rsid w:val="00F14F84"/>
    <w:rsid w:val="00F150D0"/>
    <w:rsid w:val="00F16216"/>
    <w:rsid w:val="00F168C3"/>
    <w:rsid w:val="00F168D8"/>
    <w:rsid w:val="00F20854"/>
    <w:rsid w:val="00F20E3E"/>
    <w:rsid w:val="00F21006"/>
    <w:rsid w:val="00F227D5"/>
    <w:rsid w:val="00F22E73"/>
    <w:rsid w:val="00F23761"/>
    <w:rsid w:val="00F266D5"/>
    <w:rsid w:val="00F267DB"/>
    <w:rsid w:val="00F30659"/>
    <w:rsid w:val="00F30E49"/>
    <w:rsid w:val="00F314E4"/>
    <w:rsid w:val="00F326B5"/>
    <w:rsid w:val="00F32F09"/>
    <w:rsid w:val="00F33FA5"/>
    <w:rsid w:val="00F3402F"/>
    <w:rsid w:val="00F344D3"/>
    <w:rsid w:val="00F34801"/>
    <w:rsid w:val="00F34AD5"/>
    <w:rsid w:val="00F34E4E"/>
    <w:rsid w:val="00F34ED1"/>
    <w:rsid w:val="00F356EA"/>
    <w:rsid w:val="00F3624C"/>
    <w:rsid w:val="00F36C42"/>
    <w:rsid w:val="00F36E96"/>
    <w:rsid w:val="00F371DB"/>
    <w:rsid w:val="00F3762D"/>
    <w:rsid w:val="00F37B0C"/>
    <w:rsid w:val="00F410EE"/>
    <w:rsid w:val="00F418C2"/>
    <w:rsid w:val="00F41F1D"/>
    <w:rsid w:val="00F42A3C"/>
    <w:rsid w:val="00F4346D"/>
    <w:rsid w:val="00F43CB0"/>
    <w:rsid w:val="00F45418"/>
    <w:rsid w:val="00F45BA7"/>
    <w:rsid w:val="00F45D1B"/>
    <w:rsid w:val="00F468ED"/>
    <w:rsid w:val="00F4743A"/>
    <w:rsid w:val="00F47618"/>
    <w:rsid w:val="00F47EDC"/>
    <w:rsid w:val="00F50628"/>
    <w:rsid w:val="00F50D6E"/>
    <w:rsid w:val="00F50DA2"/>
    <w:rsid w:val="00F51FE1"/>
    <w:rsid w:val="00F5302D"/>
    <w:rsid w:val="00F546A8"/>
    <w:rsid w:val="00F54777"/>
    <w:rsid w:val="00F54E0F"/>
    <w:rsid w:val="00F560DE"/>
    <w:rsid w:val="00F56F61"/>
    <w:rsid w:val="00F60266"/>
    <w:rsid w:val="00F61C64"/>
    <w:rsid w:val="00F6304A"/>
    <w:rsid w:val="00F63815"/>
    <w:rsid w:val="00F63D95"/>
    <w:rsid w:val="00F647AE"/>
    <w:rsid w:val="00F6642F"/>
    <w:rsid w:val="00F6783F"/>
    <w:rsid w:val="00F67942"/>
    <w:rsid w:val="00F7040B"/>
    <w:rsid w:val="00F70E22"/>
    <w:rsid w:val="00F717E3"/>
    <w:rsid w:val="00F72346"/>
    <w:rsid w:val="00F72E18"/>
    <w:rsid w:val="00F758B8"/>
    <w:rsid w:val="00F76910"/>
    <w:rsid w:val="00F76BF2"/>
    <w:rsid w:val="00F76F39"/>
    <w:rsid w:val="00F8044E"/>
    <w:rsid w:val="00F80B42"/>
    <w:rsid w:val="00F80E64"/>
    <w:rsid w:val="00F8107B"/>
    <w:rsid w:val="00F8193A"/>
    <w:rsid w:val="00F81B2B"/>
    <w:rsid w:val="00F81F7D"/>
    <w:rsid w:val="00F8318F"/>
    <w:rsid w:val="00F83532"/>
    <w:rsid w:val="00F838A6"/>
    <w:rsid w:val="00F83995"/>
    <w:rsid w:val="00F84626"/>
    <w:rsid w:val="00F853AA"/>
    <w:rsid w:val="00F85D25"/>
    <w:rsid w:val="00F86AD3"/>
    <w:rsid w:val="00F87429"/>
    <w:rsid w:val="00F91680"/>
    <w:rsid w:val="00F91B32"/>
    <w:rsid w:val="00F92DA9"/>
    <w:rsid w:val="00F935C1"/>
    <w:rsid w:val="00F938A5"/>
    <w:rsid w:val="00F93BA0"/>
    <w:rsid w:val="00F93C70"/>
    <w:rsid w:val="00F944CB"/>
    <w:rsid w:val="00F947A1"/>
    <w:rsid w:val="00F95BD1"/>
    <w:rsid w:val="00F9728B"/>
    <w:rsid w:val="00F97C0E"/>
    <w:rsid w:val="00F97C18"/>
    <w:rsid w:val="00FA02D9"/>
    <w:rsid w:val="00FA04AE"/>
    <w:rsid w:val="00FA1135"/>
    <w:rsid w:val="00FA29EB"/>
    <w:rsid w:val="00FA2BC2"/>
    <w:rsid w:val="00FA3974"/>
    <w:rsid w:val="00FA473E"/>
    <w:rsid w:val="00FA4B42"/>
    <w:rsid w:val="00FA51E5"/>
    <w:rsid w:val="00FA6FE2"/>
    <w:rsid w:val="00FA703B"/>
    <w:rsid w:val="00FB049B"/>
    <w:rsid w:val="00FB0970"/>
    <w:rsid w:val="00FB1AC1"/>
    <w:rsid w:val="00FB340B"/>
    <w:rsid w:val="00FB4C5F"/>
    <w:rsid w:val="00FB599F"/>
    <w:rsid w:val="00FB5F5D"/>
    <w:rsid w:val="00FB63FA"/>
    <w:rsid w:val="00FB6FB0"/>
    <w:rsid w:val="00FB72D5"/>
    <w:rsid w:val="00FB7A1E"/>
    <w:rsid w:val="00FC0790"/>
    <w:rsid w:val="00FC17BD"/>
    <w:rsid w:val="00FC1C20"/>
    <w:rsid w:val="00FC225E"/>
    <w:rsid w:val="00FC2624"/>
    <w:rsid w:val="00FC27DC"/>
    <w:rsid w:val="00FC2B54"/>
    <w:rsid w:val="00FC2FDB"/>
    <w:rsid w:val="00FC4A55"/>
    <w:rsid w:val="00FC59E2"/>
    <w:rsid w:val="00FC5D9F"/>
    <w:rsid w:val="00FC6319"/>
    <w:rsid w:val="00FC6938"/>
    <w:rsid w:val="00FC69C8"/>
    <w:rsid w:val="00FC7274"/>
    <w:rsid w:val="00FC72D6"/>
    <w:rsid w:val="00FD013A"/>
    <w:rsid w:val="00FD0C56"/>
    <w:rsid w:val="00FD10AF"/>
    <w:rsid w:val="00FD227E"/>
    <w:rsid w:val="00FD2392"/>
    <w:rsid w:val="00FD2422"/>
    <w:rsid w:val="00FD2DB2"/>
    <w:rsid w:val="00FD3602"/>
    <w:rsid w:val="00FD3E83"/>
    <w:rsid w:val="00FD4645"/>
    <w:rsid w:val="00FD4AEE"/>
    <w:rsid w:val="00FD5276"/>
    <w:rsid w:val="00FD5BD7"/>
    <w:rsid w:val="00FD6A49"/>
    <w:rsid w:val="00FD7A82"/>
    <w:rsid w:val="00FD7D5D"/>
    <w:rsid w:val="00FE0769"/>
    <w:rsid w:val="00FE1382"/>
    <w:rsid w:val="00FE334C"/>
    <w:rsid w:val="00FE3655"/>
    <w:rsid w:val="00FE374D"/>
    <w:rsid w:val="00FE3914"/>
    <w:rsid w:val="00FE4176"/>
    <w:rsid w:val="00FE44F4"/>
    <w:rsid w:val="00FE4644"/>
    <w:rsid w:val="00FE4B4C"/>
    <w:rsid w:val="00FE7209"/>
    <w:rsid w:val="00FE7622"/>
    <w:rsid w:val="00FE7DEB"/>
    <w:rsid w:val="00FF0CED"/>
    <w:rsid w:val="00FF2D03"/>
    <w:rsid w:val="00FF6180"/>
    <w:rsid w:val="00FF6546"/>
    <w:rsid w:val="00FF695F"/>
    <w:rsid w:val="00FF77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l-SI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8193"/>
    <o:shapelayout v:ext="edit">
      <o:idmap v:ext="edit" data="1"/>
    </o:shapelayout>
  </w:shapeDefaults>
  <w:decimalSymbol w:val=","/>
  <w:listSeparator w:val=";"/>
  <w14:docId w14:val="0562E70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sl-SI" w:eastAsia="sl-SI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uiPriority="1" w:qFormat="1"/>
    <w:lsdException w:name="heading 2" w:uiPriority="2" w:qFormat="1"/>
    <w:lsdException w:name="heading 3" w:uiPriority="3" w:qFormat="1"/>
    <w:lsdException w:name="heading 4" w:uiPriority="8" w:qFormat="1"/>
    <w:lsdException w:name="heading 5" w:uiPriority="8" w:qFormat="1"/>
    <w:lsdException w:name="heading 6" w:uiPriority="8" w:qFormat="1"/>
    <w:lsdException w:name="heading 7" w:semiHidden="1" w:uiPriority="8" w:unhideWhenUsed="1" w:qFormat="1"/>
    <w:lsdException w:name="heading 8" w:semiHidden="1" w:uiPriority="8" w:unhideWhenUsed="1" w:qFormat="1"/>
    <w:lsdException w:name="heading 9" w:semiHidden="1" w:uiPriority="8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iPriority="99" w:unhideWhenUsed="1" w:qFormat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iPriority="1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iPriority="99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99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5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F93BA0"/>
    <w:pPr>
      <w:spacing w:after="160" w:line="259" w:lineRule="auto"/>
    </w:pPr>
    <w:rPr>
      <w:rFonts w:asciiTheme="minorHAnsi" w:eastAsiaTheme="minorHAnsi" w:hAnsiTheme="minorHAnsi" w:cstheme="minorBidi"/>
      <w:sz w:val="22"/>
      <w:szCs w:val="22"/>
      <w:lang w:eastAsia="en-US"/>
    </w:rPr>
  </w:style>
  <w:style w:type="paragraph" w:styleId="Heading1">
    <w:name w:val="heading 1"/>
    <w:aliases w:val="Heading 1_UMAR,DZ_Heading 1"/>
    <w:next w:val="BesediloUMAR"/>
    <w:link w:val="Heading1Char"/>
    <w:uiPriority w:val="1"/>
    <w:qFormat/>
    <w:rsid w:val="004D3BA7"/>
    <w:pPr>
      <w:keepNext/>
      <w:numPr>
        <w:numId w:val="2"/>
      </w:numPr>
      <w:spacing w:before="200" w:after="100" w:line="288" w:lineRule="auto"/>
      <w:outlineLvl w:val="0"/>
    </w:pPr>
    <w:rPr>
      <w:rFonts w:ascii="Myriad Pro" w:eastAsiaTheme="minorHAnsi" w:hAnsi="Myriad Pro" w:cs="Arial"/>
      <w:b/>
      <w:bCs/>
      <w:color w:val="A10305" w:themeColor="accent1"/>
      <w:kern w:val="32"/>
      <w:sz w:val="28"/>
      <w:szCs w:val="22"/>
      <w:lang w:eastAsia="en-US"/>
    </w:rPr>
  </w:style>
  <w:style w:type="paragraph" w:styleId="Heading2">
    <w:name w:val="heading 2"/>
    <w:aliases w:val="Heading 2_UMAR,DZ_Heading 2"/>
    <w:next w:val="BesediloUMAR"/>
    <w:link w:val="Heading2Char"/>
    <w:uiPriority w:val="2"/>
    <w:qFormat/>
    <w:rsid w:val="00EC1EFE"/>
    <w:pPr>
      <w:keepNext/>
      <w:numPr>
        <w:ilvl w:val="1"/>
        <w:numId w:val="2"/>
      </w:numPr>
      <w:spacing w:before="200" w:after="100" w:line="288" w:lineRule="auto"/>
      <w:contextualSpacing/>
      <w:outlineLvl w:val="1"/>
    </w:pPr>
    <w:rPr>
      <w:rFonts w:ascii="Myriad Pro" w:eastAsiaTheme="minorHAnsi" w:hAnsi="Myriad Pro" w:cstheme="minorBidi"/>
      <w:b/>
      <w:color w:val="A10305" w:themeColor="accent1"/>
      <w:sz w:val="24"/>
      <w:szCs w:val="22"/>
      <w:lang w:eastAsia="en-US"/>
    </w:rPr>
  </w:style>
  <w:style w:type="paragraph" w:styleId="Heading3">
    <w:name w:val="heading 3"/>
    <w:aliases w:val="Heading 3_UMAR,DZ_Heading 3"/>
    <w:next w:val="BesediloUMAR"/>
    <w:link w:val="Heading3Char"/>
    <w:uiPriority w:val="3"/>
    <w:qFormat/>
    <w:rsid w:val="00C06FB9"/>
    <w:pPr>
      <w:keepNext/>
      <w:numPr>
        <w:ilvl w:val="2"/>
        <w:numId w:val="2"/>
      </w:numPr>
      <w:spacing w:before="200" w:after="100" w:line="288" w:lineRule="auto"/>
      <w:ind w:left="0"/>
      <w:contextualSpacing/>
      <w:outlineLvl w:val="2"/>
    </w:pPr>
    <w:rPr>
      <w:rFonts w:ascii="Myriad Pro" w:eastAsiaTheme="minorHAnsi" w:hAnsi="Myriad Pro" w:cs="Arial"/>
      <w:b/>
      <w:bCs/>
      <w:color w:val="A10305" w:themeColor="accent1"/>
      <w:sz w:val="24"/>
      <w:szCs w:val="26"/>
      <w:lang w:eastAsia="en-US"/>
    </w:rPr>
  </w:style>
  <w:style w:type="paragraph" w:styleId="Heading4">
    <w:name w:val="heading 4"/>
    <w:basedOn w:val="Normal"/>
    <w:next w:val="Normal"/>
    <w:link w:val="Heading4Char"/>
    <w:uiPriority w:val="8"/>
    <w:qFormat/>
    <w:rsid w:val="000F0B06"/>
    <w:pPr>
      <w:keepNext/>
      <w:numPr>
        <w:ilvl w:val="3"/>
        <w:numId w:val="2"/>
      </w:numPr>
      <w:spacing w:before="360" w:after="240"/>
      <w:outlineLvl w:val="3"/>
    </w:pPr>
    <w:rPr>
      <w:b/>
      <w:bCs/>
    </w:rPr>
  </w:style>
  <w:style w:type="paragraph" w:styleId="Heading5">
    <w:name w:val="heading 5"/>
    <w:basedOn w:val="Normal"/>
    <w:next w:val="Normal"/>
    <w:link w:val="Heading5Char"/>
    <w:uiPriority w:val="8"/>
    <w:qFormat/>
    <w:rsid w:val="000F0B06"/>
    <w:pPr>
      <w:numPr>
        <w:ilvl w:val="4"/>
        <w:numId w:val="2"/>
      </w:numPr>
      <w:spacing w:before="240" w:after="60"/>
      <w:outlineLvl w:val="4"/>
    </w:pPr>
    <w:rPr>
      <w:b/>
      <w:bCs/>
      <w:iCs/>
      <w:szCs w:val="26"/>
    </w:rPr>
  </w:style>
  <w:style w:type="paragraph" w:styleId="Heading6">
    <w:name w:val="heading 6"/>
    <w:basedOn w:val="Normal"/>
    <w:next w:val="Normal"/>
    <w:link w:val="Heading6Char"/>
    <w:uiPriority w:val="8"/>
    <w:qFormat/>
    <w:rsid w:val="000F0B06"/>
    <w:pPr>
      <w:numPr>
        <w:ilvl w:val="5"/>
        <w:numId w:val="2"/>
      </w:numPr>
      <w:spacing w:before="240" w:after="60"/>
      <w:outlineLvl w:val="5"/>
    </w:pPr>
    <w:rPr>
      <w:b/>
      <w:bCs/>
    </w:rPr>
  </w:style>
  <w:style w:type="paragraph" w:styleId="Heading7">
    <w:name w:val="heading 7"/>
    <w:basedOn w:val="Normal"/>
    <w:next w:val="Normal"/>
    <w:link w:val="Heading7Char"/>
    <w:uiPriority w:val="8"/>
    <w:qFormat/>
    <w:rsid w:val="000F0B06"/>
    <w:pPr>
      <w:numPr>
        <w:ilvl w:val="6"/>
        <w:numId w:val="2"/>
      </w:numPr>
      <w:spacing w:before="240" w:after="60"/>
      <w:outlineLvl w:val="6"/>
    </w:pPr>
  </w:style>
  <w:style w:type="paragraph" w:styleId="Heading8">
    <w:name w:val="heading 8"/>
    <w:basedOn w:val="Normal"/>
    <w:next w:val="Normal"/>
    <w:link w:val="Heading8Char"/>
    <w:uiPriority w:val="8"/>
    <w:qFormat/>
    <w:rsid w:val="000F0B06"/>
    <w:pPr>
      <w:numPr>
        <w:ilvl w:val="7"/>
        <w:numId w:val="2"/>
      </w:numPr>
      <w:spacing w:before="240" w:after="60"/>
      <w:outlineLvl w:val="7"/>
    </w:pPr>
    <w:rPr>
      <w:i/>
      <w:iCs/>
    </w:rPr>
  </w:style>
  <w:style w:type="paragraph" w:styleId="Heading9">
    <w:name w:val="heading 9"/>
    <w:basedOn w:val="Normal"/>
    <w:next w:val="Normal"/>
    <w:link w:val="Heading9Char"/>
    <w:uiPriority w:val="8"/>
    <w:qFormat/>
    <w:rsid w:val="000F0B06"/>
    <w:pPr>
      <w:numPr>
        <w:ilvl w:val="8"/>
        <w:numId w:val="2"/>
      </w:numPr>
      <w:spacing w:before="240" w:after="60"/>
      <w:outlineLvl w:val="8"/>
    </w:pPr>
    <w:rPr>
      <w:rFonts w:cs="Arial"/>
    </w:rPr>
  </w:style>
  <w:style w:type="character" w:default="1" w:styleId="DefaultParagraphFont">
    <w:name w:val="Default Paragraph Font"/>
    <w:uiPriority w:val="1"/>
    <w:semiHidden/>
    <w:unhideWhenUsed/>
    <w:rsid w:val="00F93BA0"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  <w:rsid w:val="00F93BA0"/>
  </w:style>
  <w:style w:type="paragraph" w:styleId="FootnoteText">
    <w:name w:val="footnote text"/>
    <w:aliases w:val="Char Char,Sprotna opomba-besedilo,Char Char Char Char,Sprotna opomba - besedilo Znak1,Sprotna opomba - besedilo Znak Znak2,Sprotna opomba - besedilo Znak1 Znak Znak1,Sprotna opomba - besedilo Znak1 Znak Znak Znak,fn"/>
    <w:basedOn w:val="BesediloUMAR"/>
    <w:link w:val="FootnoteTextChar"/>
    <w:autoRedefine/>
    <w:uiPriority w:val="99"/>
    <w:qFormat/>
    <w:rsid w:val="00EC1EFE"/>
    <w:pPr>
      <w:spacing w:line="240" w:lineRule="auto"/>
    </w:pPr>
    <w:rPr>
      <w:rFonts w:ascii="Myriad Pro" w:hAnsi="Myriad Pro"/>
      <w:noProof/>
      <w:sz w:val="16"/>
      <w:szCs w:val="14"/>
    </w:rPr>
  </w:style>
  <w:style w:type="character" w:customStyle="1" w:styleId="FootnoteTextChar">
    <w:name w:val="Footnote Text Char"/>
    <w:aliases w:val="Char Char Char,Sprotna opomba-besedilo Char,Char Char Char Char Char,Sprotna opomba - besedilo Znak1 Char,Sprotna opomba - besedilo Znak Znak2 Char,Sprotna opomba - besedilo Znak1 Znak Znak1 Char,fn Char"/>
    <w:basedOn w:val="DefaultParagraphFont"/>
    <w:link w:val="FootnoteText"/>
    <w:uiPriority w:val="99"/>
    <w:rsid w:val="00EC1EFE"/>
    <w:rPr>
      <w:rFonts w:ascii="Myriad Pro" w:eastAsiaTheme="minorHAnsi" w:hAnsi="Myriad Pro" w:cstheme="minorBidi"/>
      <w:noProof/>
      <w:sz w:val="16"/>
      <w:szCs w:val="14"/>
      <w:lang w:eastAsia="en-US"/>
    </w:rPr>
  </w:style>
  <w:style w:type="character" w:styleId="FootnoteReference">
    <w:name w:val="footnote reference"/>
    <w:aliases w:val="Footnote symbol,Fussnota,Footnote,Footnote reference number,note TESI,SUPERS,EN Footnote Reference,-E Fußnotenzeichen,Times 10 Point,Exposant 3 Point,E...,nota de rodapé,Footnote Reference_LVL6,Footnote Reference_LVL61,Footnot"/>
    <w:basedOn w:val="DefaultParagraphFont"/>
    <w:uiPriority w:val="99"/>
    <w:qFormat/>
    <w:rsid w:val="00EC1EFE"/>
    <w:rPr>
      <w:rFonts w:ascii="Myriad Pro" w:hAnsi="Myriad Pro"/>
      <w:sz w:val="18"/>
      <w:vertAlign w:val="superscript"/>
    </w:rPr>
  </w:style>
  <w:style w:type="paragraph" w:styleId="Caption">
    <w:name w:val="caption"/>
    <w:aliases w:val="Okvir/Slika/Tabela_UMAR,Naslov slike,tabele,Slika/Tabela/Okvir_EO"/>
    <w:basedOn w:val="TableofFigures"/>
    <w:next w:val="BesediloUMAR"/>
    <w:link w:val="CaptionChar"/>
    <w:uiPriority w:val="1"/>
    <w:qFormat/>
    <w:rsid w:val="002E7C30"/>
    <w:pPr>
      <w:keepNext/>
      <w:spacing w:before="240" w:after="60"/>
      <w:contextualSpacing/>
    </w:pPr>
    <w:rPr>
      <w:rFonts w:ascii="Myriad Pro" w:hAnsi="Myriad Pro"/>
      <w:b/>
      <w:bCs/>
    </w:rPr>
  </w:style>
  <w:style w:type="paragraph" w:styleId="Footer">
    <w:name w:val="footer"/>
    <w:basedOn w:val="Normal"/>
    <w:next w:val="Normal"/>
    <w:link w:val="FooterChar"/>
    <w:autoRedefine/>
    <w:uiPriority w:val="99"/>
    <w:rsid w:val="00F02AD4"/>
    <w:pPr>
      <w:framePr w:wrap="around" w:vAnchor="text" w:hAnchor="margin" w:xAlign="center" w:y="1"/>
      <w:tabs>
        <w:tab w:val="center" w:pos="4536"/>
        <w:tab w:val="right" w:pos="9072"/>
      </w:tabs>
      <w:spacing w:after="0" w:line="288" w:lineRule="auto"/>
      <w:jc w:val="center"/>
    </w:pPr>
    <w:rPr>
      <w:noProof/>
      <w:sz w:val="16"/>
      <w:szCs w:val="16"/>
    </w:rPr>
  </w:style>
  <w:style w:type="paragraph" w:styleId="TableofFigures">
    <w:name w:val="table of figures"/>
    <w:basedOn w:val="BesediloUMAR"/>
    <w:next w:val="BesediloUMAR"/>
    <w:autoRedefine/>
    <w:uiPriority w:val="99"/>
    <w:rsid w:val="001910C2"/>
    <w:pPr>
      <w:tabs>
        <w:tab w:val="right" w:leader="dot" w:pos="9070"/>
      </w:tabs>
    </w:pPr>
    <w:rPr>
      <w:noProof/>
      <w:szCs w:val="20"/>
    </w:rPr>
  </w:style>
  <w:style w:type="paragraph" w:styleId="TableofAuthorities">
    <w:name w:val="table of authorities"/>
    <w:basedOn w:val="Normal"/>
    <w:next w:val="Normal"/>
    <w:semiHidden/>
    <w:rsid w:val="00BF7667"/>
    <w:pPr>
      <w:ind w:left="220" w:hanging="220"/>
    </w:pPr>
  </w:style>
  <w:style w:type="paragraph" w:styleId="TOAHeading">
    <w:name w:val="toa heading"/>
    <w:basedOn w:val="Normal"/>
    <w:next w:val="Normal"/>
    <w:semiHidden/>
    <w:rsid w:val="00BF7667"/>
    <w:pPr>
      <w:spacing w:before="120"/>
    </w:pPr>
    <w:rPr>
      <w:rFonts w:cs="Arial"/>
      <w:b/>
      <w:bCs/>
    </w:rPr>
  </w:style>
  <w:style w:type="paragraph" w:styleId="TOC1">
    <w:name w:val="toc 1"/>
    <w:basedOn w:val="BesediloUMAR"/>
    <w:next w:val="BesediloUMAR"/>
    <w:autoRedefine/>
    <w:rsid w:val="00CD432D"/>
    <w:pPr>
      <w:tabs>
        <w:tab w:val="left" w:pos="340"/>
        <w:tab w:val="right" w:leader="dot" w:pos="9070"/>
      </w:tabs>
      <w:spacing w:before="100" w:after="100"/>
    </w:pPr>
    <w:rPr>
      <w:rFonts w:cs="Arial"/>
      <w:noProof/>
      <w:szCs w:val="20"/>
    </w:rPr>
  </w:style>
  <w:style w:type="paragraph" w:styleId="TOC2">
    <w:name w:val="toc 2"/>
    <w:aliases w:val="Kazalo vsebine"/>
    <w:basedOn w:val="BesediloUMAR"/>
    <w:next w:val="BesediloUMAR"/>
    <w:autoRedefine/>
    <w:rsid w:val="00CD432D"/>
    <w:pPr>
      <w:tabs>
        <w:tab w:val="right" w:leader="dot" w:pos="9070"/>
      </w:tabs>
      <w:spacing w:before="100" w:after="100"/>
      <w:ind w:left="340"/>
    </w:pPr>
    <w:rPr>
      <w:noProof/>
    </w:rPr>
  </w:style>
  <w:style w:type="paragraph" w:styleId="TOC3">
    <w:name w:val="toc 3"/>
    <w:next w:val="BesediloUMAR"/>
    <w:autoRedefine/>
    <w:rsid w:val="00806D14"/>
    <w:pPr>
      <w:tabs>
        <w:tab w:val="right" w:leader="dot" w:pos="9070"/>
      </w:tabs>
      <w:spacing w:after="100" w:line="288" w:lineRule="auto"/>
      <w:ind w:left="680"/>
      <w:jc w:val="both"/>
    </w:pPr>
    <w:rPr>
      <w:rFonts w:asciiTheme="minorHAnsi" w:eastAsiaTheme="minorHAnsi" w:hAnsiTheme="minorHAnsi" w:cstheme="minorBidi"/>
      <w:szCs w:val="22"/>
      <w:lang w:eastAsia="en-US"/>
    </w:rPr>
  </w:style>
  <w:style w:type="paragraph" w:styleId="TOC4">
    <w:name w:val="toc 4"/>
    <w:basedOn w:val="Normal"/>
    <w:autoRedefine/>
    <w:semiHidden/>
    <w:rsid w:val="00B75916"/>
    <w:pPr>
      <w:spacing w:after="20"/>
      <w:ind w:left="340"/>
      <w:contextualSpacing/>
    </w:pPr>
  </w:style>
  <w:style w:type="paragraph" w:styleId="TOC5">
    <w:name w:val="toc 5"/>
    <w:basedOn w:val="Normal"/>
    <w:autoRedefine/>
    <w:semiHidden/>
    <w:rsid w:val="00B75916"/>
    <w:pPr>
      <w:spacing w:after="20"/>
      <w:contextualSpacing/>
    </w:pPr>
  </w:style>
  <w:style w:type="paragraph" w:styleId="TOC6">
    <w:name w:val="toc 6"/>
    <w:basedOn w:val="Normal"/>
    <w:next w:val="Normal"/>
    <w:autoRedefine/>
    <w:semiHidden/>
    <w:rsid w:val="00BF7667"/>
    <w:pPr>
      <w:ind w:left="1100"/>
    </w:pPr>
  </w:style>
  <w:style w:type="paragraph" w:styleId="TOC7">
    <w:name w:val="toc 7"/>
    <w:basedOn w:val="Normal"/>
    <w:next w:val="Normal"/>
    <w:autoRedefine/>
    <w:semiHidden/>
    <w:rsid w:val="00BF7667"/>
    <w:pPr>
      <w:ind w:left="1320"/>
    </w:pPr>
  </w:style>
  <w:style w:type="paragraph" w:styleId="TOC8">
    <w:name w:val="toc 8"/>
    <w:basedOn w:val="Normal"/>
    <w:next w:val="Normal"/>
    <w:autoRedefine/>
    <w:semiHidden/>
    <w:rsid w:val="00BF7667"/>
    <w:pPr>
      <w:ind w:left="1540"/>
    </w:pPr>
  </w:style>
  <w:style w:type="paragraph" w:styleId="TOC9">
    <w:name w:val="toc 9"/>
    <w:basedOn w:val="Normal"/>
    <w:next w:val="Normal"/>
    <w:autoRedefine/>
    <w:semiHidden/>
    <w:rsid w:val="00BF7667"/>
    <w:pPr>
      <w:ind w:left="1760"/>
    </w:pPr>
  </w:style>
  <w:style w:type="paragraph" w:styleId="CommentText">
    <w:name w:val="annotation text"/>
    <w:basedOn w:val="Normal"/>
    <w:link w:val="CommentTextChar"/>
    <w:semiHidden/>
    <w:rsid w:val="00BF7667"/>
    <w:rPr>
      <w:szCs w:val="20"/>
    </w:rPr>
  </w:style>
  <w:style w:type="character" w:styleId="CommentReference">
    <w:name w:val="annotation reference"/>
    <w:basedOn w:val="DefaultParagraphFont"/>
    <w:semiHidden/>
    <w:rsid w:val="00BF7667"/>
    <w:rPr>
      <w:sz w:val="16"/>
      <w:szCs w:val="16"/>
    </w:rPr>
  </w:style>
  <w:style w:type="paragraph" w:styleId="EndnoteText">
    <w:name w:val="endnote text"/>
    <w:basedOn w:val="Normal"/>
    <w:link w:val="EndnoteTextChar"/>
    <w:autoRedefine/>
    <w:semiHidden/>
    <w:rsid w:val="00BF7667"/>
    <w:rPr>
      <w:szCs w:val="20"/>
    </w:rPr>
  </w:style>
  <w:style w:type="character" w:styleId="EndnoteReference">
    <w:name w:val="endnote reference"/>
    <w:basedOn w:val="DefaultParagraphFont"/>
    <w:semiHidden/>
    <w:rsid w:val="00BF7667"/>
    <w:rPr>
      <w:vertAlign w:val="superscript"/>
    </w:rPr>
  </w:style>
  <w:style w:type="paragraph" w:styleId="MacroText">
    <w:name w:val="macro"/>
    <w:link w:val="MacroTextChar"/>
    <w:semiHidden/>
    <w:rsid w:val="00BF7667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line="288" w:lineRule="auto"/>
    </w:pPr>
    <w:rPr>
      <w:rFonts w:ascii="Courier New" w:hAnsi="Courier New" w:cs="Courier New"/>
    </w:rPr>
  </w:style>
  <w:style w:type="paragraph" w:styleId="Index1">
    <w:name w:val="index 1"/>
    <w:basedOn w:val="Normal"/>
    <w:next w:val="Normal"/>
    <w:autoRedefine/>
    <w:semiHidden/>
    <w:rsid w:val="00BF7667"/>
    <w:pPr>
      <w:ind w:left="220" w:hanging="220"/>
    </w:pPr>
  </w:style>
  <w:style w:type="paragraph" w:styleId="IndexHeading">
    <w:name w:val="index heading"/>
    <w:basedOn w:val="Normal"/>
    <w:next w:val="Index1"/>
    <w:semiHidden/>
    <w:rsid w:val="00BF7667"/>
    <w:rPr>
      <w:rFonts w:cs="Arial"/>
      <w:b/>
      <w:bCs/>
    </w:rPr>
  </w:style>
  <w:style w:type="paragraph" w:styleId="Index2">
    <w:name w:val="index 2"/>
    <w:basedOn w:val="Normal"/>
    <w:next w:val="Normal"/>
    <w:autoRedefine/>
    <w:semiHidden/>
    <w:rsid w:val="00BF7667"/>
    <w:pPr>
      <w:ind w:left="440" w:hanging="220"/>
    </w:pPr>
  </w:style>
  <w:style w:type="paragraph" w:styleId="Index3">
    <w:name w:val="index 3"/>
    <w:basedOn w:val="Normal"/>
    <w:next w:val="Normal"/>
    <w:autoRedefine/>
    <w:semiHidden/>
    <w:rsid w:val="00BF7667"/>
    <w:pPr>
      <w:ind w:left="660" w:hanging="220"/>
    </w:pPr>
  </w:style>
  <w:style w:type="paragraph" w:styleId="Index4">
    <w:name w:val="index 4"/>
    <w:basedOn w:val="Normal"/>
    <w:next w:val="Normal"/>
    <w:autoRedefine/>
    <w:semiHidden/>
    <w:rsid w:val="00BF7667"/>
    <w:pPr>
      <w:ind w:left="880" w:hanging="220"/>
    </w:pPr>
  </w:style>
  <w:style w:type="paragraph" w:styleId="Index5">
    <w:name w:val="index 5"/>
    <w:basedOn w:val="Normal"/>
    <w:next w:val="Normal"/>
    <w:autoRedefine/>
    <w:semiHidden/>
    <w:rsid w:val="00BF7667"/>
    <w:pPr>
      <w:ind w:left="1100" w:hanging="220"/>
    </w:pPr>
  </w:style>
  <w:style w:type="paragraph" w:styleId="Index6">
    <w:name w:val="index 6"/>
    <w:basedOn w:val="Normal"/>
    <w:next w:val="Normal"/>
    <w:autoRedefine/>
    <w:semiHidden/>
    <w:rsid w:val="00BF7667"/>
    <w:pPr>
      <w:ind w:left="1320" w:hanging="220"/>
    </w:pPr>
  </w:style>
  <w:style w:type="paragraph" w:styleId="Index7">
    <w:name w:val="index 7"/>
    <w:basedOn w:val="Normal"/>
    <w:next w:val="Normal"/>
    <w:autoRedefine/>
    <w:semiHidden/>
    <w:rsid w:val="00BF7667"/>
    <w:pPr>
      <w:ind w:left="1540" w:hanging="220"/>
    </w:pPr>
  </w:style>
  <w:style w:type="paragraph" w:styleId="Index8">
    <w:name w:val="index 8"/>
    <w:basedOn w:val="Normal"/>
    <w:next w:val="Normal"/>
    <w:autoRedefine/>
    <w:semiHidden/>
    <w:rsid w:val="00BF7667"/>
    <w:pPr>
      <w:ind w:left="1760" w:hanging="220"/>
    </w:pPr>
  </w:style>
  <w:style w:type="paragraph" w:styleId="Index9">
    <w:name w:val="index 9"/>
    <w:basedOn w:val="Normal"/>
    <w:next w:val="Normal"/>
    <w:autoRedefine/>
    <w:semiHidden/>
    <w:rsid w:val="00BF7667"/>
    <w:pPr>
      <w:ind w:left="1980" w:hanging="220"/>
    </w:pPr>
  </w:style>
  <w:style w:type="paragraph" w:styleId="DocumentMap">
    <w:name w:val="Document Map"/>
    <w:basedOn w:val="Normal"/>
    <w:link w:val="DocumentMapChar"/>
    <w:semiHidden/>
    <w:rsid w:val="00BF7667"/>
    <w:pPr>
      <w:shd w:val="clear" w:color="auto" w:fill="000080"/>
    </w:pPr>
    <w:rPr>
      <w:rFonts w:ascii="Tahoma" w:hAnsi="Tahoma" w:cs="Tahoma"/>
      <w:szCs w:val="20"/>
    </w:rPr>
  </w:style>
  <w:style w:type="character" w:customStyle="1" w:styleId="VodilnistavekUMAR">
    <w:name w:val="Vodilni stavek_UMAR"/>
    <w:basedOn w:val="DefaultParagraphFont"/>
    <w:qFormat/>
    <w:rsid w:val="00E60966"/>
    <w:rPr>
      <w:b/>
    </w:rPr>
  </w:style>
  <w:style w:type="paragraph" w:styleId="BalloonText">
    <w:name w:val="Balloon Text"/>
    <w:basedOn w:val="Normal"/>
    <w:link w:val="BalloonTextChar"/>
    <w:uiPriority w:val="99"/>
    <w:semiHidden/>
    <w:rsid w:val="00BF7667"/>
    <w:rPr>
      <w:rFonts w:ascii="Tahoma" w:hAnsi="Tahoma" w:cs="Tahoma"/>
      <w:sz w:val="16"/>
      <w:szCs w:val="16"/>
    </w:rPr>
  </w:style>
  <w:style w:type="character" w:customStyle="1" w:styleId="HeaderChar">
    <w:name w:val="Header Char"/>
    <w:basedOn w:val="DefaultParagraphFont"/>
    <w:link w:val="Header"/>
    <w:uiPriority w:val="99"/>
    <w:rsid w:val="00A540FA"/>
    <w:rPr>
      <w:rFonts w:ascii="Arial Narrow" w:hAnsi="Arial Narrow"/>
      <w:sz w:val="22"/>
      <w:szCs w:val="24"/>
    </w:rPr>
  </w:style>
  <w:style w:type="table" w:styleId="TableGrid">
    <w:name w:val="Table Grid"/>
    <w:basedOn w:val="TableNormal"/>
    <w:uiPriority w:val="59"/>
    <w:rsid w:val="00DA3486"/>
    <w:rPr>
      <w:rFonts w:ascii="Myriad Pro" w:eastAsia="Calibri" w:hAnsi="Myriad Pro"/>
      <w:szCs w:val="22"/>
      <w:lang w:eastAsia="en-US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styleId="Header">
    <w:name w:val="header"/>
    <w:basedOn w:val="Normal"/>
    <w:link w:val="HeaderChar"/>
    <w:uiPriority w:val="99"/>
    <w:rsid w:val="009525B3"/>
    <w:pPr>
      <w:tabs>
        <w:tab w:val="center" w:pos="4536"/>
        <w:tab w:val="right" w:pos="9072"/>
      </w:tabs>
    </w:pPr>
  </w:style>
  <w:style w:type="character" w:styleId="Hyperlink">
    <w:name w:val="Hyperlink"/>
    <w:basedOn w:val="BesediloUMARChar"/>
    <w:uiPriority w:val="99"/>
    <w:rsid w:val="00B94B1F"/>
    <w:rPr>
      <w:rFonts w:asciiTheme="minorHAnsi" w:eastAsiaTheme="minorHAnsi" w:hAnsiTheme="minorHAnsi" w:cstheme="minorBidi"/>
      <w:color w:val="0000FF"/>
      <w:szCs w:val="22"/>
      <w:u w:val="single"/>
      <w:lang w:eastAsia="en-US"/>
    </w:rPr>
  </w:style>
  <w:style w:type="character" w:styleId="Emphasis">
    <w:name w:val="Emphasis"/>
    <w:aliases w:val="Italic poudarek_UMAR"/>
    <w:basedOn w:val="BesediloUMARChar"/>
    <w:uiPriority w:val="20"/>
    <w:qFormat/>
    <w:rsid w:val="0071423C"/>
    <w:rPr>
      <w:rFonts w:asciiTheme="minorHAnsi" w:eastAsiaTheme="minorHAnsi" w:hAnsiTheme="minorHAnsi" w:cstheme="minorBidi"/>
      <w:i/>
      <w:iCs/>
      <w:szCs w:val="22"/>
      <w:lang w:eastAsia="en-US"/>
    </w:rPr>
  </w:style>
  <w:style w:type="character" w:customStyle="1" w:styleId="Heading3Char">
    <w:name w:val="Heading 3 Char"/>
    <w:aliases w:val="Heading 3_UMAR Char,DZ_Heading 3 Char"/>
    <w:basedOn w:val="DefaultParagraphFont"/>
    <w:link w:val="Heading3"/>
    <w:uiPriority w:val="3"/>
    <w:rsid w:val="00C06FB9"/>
    <w:rPr>
      <w:rFonts w:ascii="Myriad Pro" w:eastAsiaTheme="minorHAnsi" w:hAnsi="Myriad Pro" w:cs="Arial"/>
      <w:b/>
      <w:bCs/>
      <w:color w:val="A10305" w:themeColor="accent1"/>
      <w:sz w:val="24"/>
      <w:szCs w:val="26"/>
      <w:lang w:eastAsia="en-US"/>
    </w:rPr>
  </w:style>
  <w:style w:type="character" w:customStyle="1" w:styleId="Heading2Char">
    <w:name w:val="Heading 2 Char"/>
    <w:aliases w:val="Heading 2_UMAR Char,DZ_Heading 2 Char"/>
    <w:basedOn w:val="DefaultParagraphFont"/>
    <w:link w:val="Heading2"/>
    <w:uiPriority w:val="2"/>
    <w:rsid w:val="00EC1EFE"/>
    <w:rPr>
      <w:rFonts w:ascii="Myriad Pro" w:eastAsiaTheme="minorHAnsi" w:hAnsi="Myriad Pro" w:cstheme="minorBidi"/>
      <w:b/>
      <w:color w:val="A10305" w:themeColor="accent1"/>
      <w:sz w:val="24"/>
      <w:szCs w:val="22"/>
      <w:lang w:eastAsia="en-US"/>
    </w:rPr>
  </w:style>
  <w:style w:type="character" w:customStyle="1" w:styleId="Heading1Char">
    <w:name w:val="Heading 1 Char"/>
    <w:aliases w:val="Heading 1_UMAR Char,DZ_Heading 1 Char"/>
    <w:basedOn w:val="DefaultParagraphFont"/>
    <w:link w:val="Heading1"/>
    <w:uiPriority w:val="1"/>
    <w:rsid w:val="004D3BA7"/>
    <w:rPr>
      <w:rFonts w:ascii="Myriad Pro" w:eastAsiaTheme="minorHAnsi" w:hAnsi="Myriad Pro" w:cs="Arial"/>
      <w:b/>
      <w:bCs/>
      <w:color w:val="A10305" w:themeColor="accent1"/>
      <w:kern w:val="32"/>
      <w:sz w:val="28"/>
      <w:szCs w:val="22"/>
      <w:lang w:eastAsia="en-US"/>
    </w:rPr>
  </w:style>
  <w:style w:type="character" w:styleId="PlaceholderText">
    <w:name w:val="Placeholder Text"/>
    <w:basedOn w:val="DefaultParagraphFont"/>
    <w:uiPriority w:val="99"/>
    <w:semiHidden/>
    <w:rsid w:val="006F5351"/>
    <w:rPr>
      <w:color w:val="808080"/>
    </w:rPr>
  </w:style>
  <w:style w:type="character" w:customStyle="1" w:styleId="FooterChar">
    <w:name w:val="Footer Char"/>
    <w:basedOn w:val="DefaultParagraphFont"/>
    <w:link w:val="Footer"/>
    <w:uiPriority w:val="99"/>
    <w:rsid w:val="00F02AD4"/>
    <w:rPr>
      <w:rFonts w:asciiTheme="minorHAnsi" w:eastAsiaTheme="minorHAnsi" w:hAnsiTheme="minorHAnsi" w:cstheme="minorBidi"/>
      <w:noProof/>
      <w:sz w:val="16"/>
      <w:szCs w:val="16"/>
      <w:lang w:eastAsia="en-US"/>
    </w:rPr>
  </w:style>
  <w:style w:type="paragraph" w:customStyle="1" w:styleId="BesediloUMAR">
    <w:name w:val="Besedilo_UMAR"/>
    <w:link w:val="BesediloUMARChar"/>
    <w:qFormat/>
    <w:rsid w:val="00E60966"/>
    <w:pPr>
      <w:spacing w:line="288" w:lineRule="auto"/>
      <w:jc w:val="both"/>
    </w:pPr>
    <w:rPr>
      <w:rFonts w:asciiTheme="minorHAnsi" w:eastAsiaTheme="minorHAnsi" w:hAnsiTheme="minorHAnsi" w:cstheme="minorBidi"/>
      <w:szCs w:val="22"/>
      <w:lang w:eastAsia="en-US"/>
    </w:rPr>
  </w:style>
  <w:style w:type="character" w:customStyle="1" w:styleId="BesediloUMARChar">
    <w:name w:val="Besedilo_UMAR Char"/>
    <w:basedOn w:val="DefaultParagraphFont"/>
    <w:link w:val="BesediloUMAR"/>
    <w:rsid w:val="00E60966"/>
    <w:rPr>
      <w:rFonts w:asciiTheme="minorHAnsi" w:eastAsiaTheme="minorHAnsi" w:hAnsiTheme="minorHAnsi" w:cstheme="minorBidi"/>
      <w:szCs w:val="22"/>
      <w:lang w:eastAsia="en-US"/>
    </w:rPr>
  </w:style>
  <w:style w:type="paragraph" w:customStyle="1" w:styleId="VirUMAR">
    <w:name w:val="Vir_UMAR"/>
    <w:basedOn w:val="BesediloUMAR"/>
    <w:link w:val="VirUMARChar"/>
    <w:uiPriority w:val="6"/>
    <w:qFormat/>
    <w:rsid w:val="004D3BA7"/>
    <w:pPr>
      <w:spacing w:before="40" w:line="240" w:lineRule="auto"/>
    </w:pPr>
    <w:rPr>
      <w:rFonts w:ascii="Myriad Pro" w:hAnsi="Myriad Pro"/>
      <w:sz w:val="16"/>
    </w:rPr>
  </w:style>
  <w:style w:type="character" w:customStyle="1" w:styleId="VirUMARChar">
    <w:name w:val="Vir_UMAR Char"/>
    <w:basedOn w:val="DefaultParagraphFont"/>
    <w:link w:val="VirUMAR"/>
    <w:uiPriority w:val="6"/>
    <w:rsid w:val="004D3BA7"/>
    <w:rPr>
      <w:rFonts w:ascii="Myriad Pro" w:eastAsiaTheme="minorHAnsi" w:hAnsi="Myriad Pro" w:cstheme="minorBidi"/>
      <w:sz w:val="16"/>
      <w:szCs w:val="22"/>
      <w:lang w:eastAsia="en-US"/>
    </w:rPr>
  </w:style>
  <w:style w:type="character" w:customStyle="1" w:styleId="CaptionChar">
    <w:name w:val="Caption Char"/>
    <w:aliases w:val="Okvir/Slika/Tabela_UMAR Char,Naslov slike Char,tabele Char,Slika/Tabela/Okvir_EO Char"/>
    <w:basedOn w:val="DefaultParagraphFont"/>
    <w:link w:val="Caption"/>
    <w:uiPriority w:val="1"/>
    <w:rsid w:val="002E7C30"/>
    <w:rPr>
      <w:rFonts w:ascii="Myriad Pro" w:eastAsiaTheme="minorHAnsi" w:hAnsi="Myriad Pro" w:cstheme="minorBidi"/>
      <w:b/>
      <w:bCs/>
      <w:noProof/>
      <w:lang w:eastAsia="en-US"/>
    </w:rPr>
  </w:style>
  <w:style w:type="paragraph" w:customStyle="1" w:styleId="TabelaglavadesnoUMAR">
    <w:name w:val="Tabela glava desno_UMAR"/>
    <w:link w:val="TabelaglavadesnoUMARChar"/>
    <w:uiPriority w:val="5"/>
    <w:qFormat/>
    <w:rsid w:val="00C40E92"/>
    <w:pPr>
      <w:spacing w:before="10" w:after="10" w:line="220" w:lineRule="atLeast"/>
      <w:jc w:val="right"/>
    </w:pPr>
    <w:rPr>
      <w:rFonts w:asciiTheme="minorHAnsi" w:eastAsiaTheme="minorHAnsi" w:hAnsiTheme="minorHAnsi" w:cs="Calibri"/>
      <w:b/>
      <w:bCs/>
      <w:sz w:val="18"/>
      <w:szCs w:val="18"/>
      <w:lang w:eastAsia="en-US"/>
    </w:rPr>
  </w:style>
  <w:style w:type="character" w:customStyle="1" w:styleId="TabelaglavadesnoUMARChar">
    <w:name w:val="Tabela glava desno_UMAR Char"/>
    <w:basedOn w:val="DefaultParagraphFont"/>
    <w:link w:val="TabelaglavadesnoUMAR"/>
    <w:uiPriority w:val="5"/>
    <w:rsid w:val="00674223"/>
    <w:rPr>
      <w:rFonts w:asciiTheme="minorHAnsi" w:eastAsiaTheme="minorHAnsi" w:hAnsiTheme="minorHAnsi" w:cs="Calibri"/>
      <w:b/>
      <w:bCs/>
      <w:sz w:val="18"/>
      <w:szCs w:val="18"/>
      <w:lang w:eastAsia="en-US"/>
    </w:rPr>
  </w:style>
  <w:style w:type="paragraph" w:customStyle="1" w:styleId="TabelaglavalevoUMAR">
    <w:name w:val="Tabela glava levo_UMAR"/>
    <w:basedOn w:val="TabelaglavadesnoUMAR"/>
    <w:link w:val="TabelaglavalevoUMARChar"/>
    <w:uiPriority w:val="5"/>
    <w:qFormat/>
    <w:rsid w:val="00C40E92"/>
    <w:pPr>
      <w:jc w:val="left"/>
    </w:pPr>
  </w:style>
  <w:style w:type="paragraph" w:customStyle="1" w:styleId="TabelalevoUMAR">
    <w:name w:val="Tabela levo_UMAR"/>
    <w:basedOn w:val="TabelaglavalevoUMAR"/>
    <w:link w:val="TabelalevoUMARChar"/>
    <w:uiPriority w:val="5"/>
    <w:qFormat/>
    <w:rsid w:val="00C40E92"/>
    <w:rPr>
      <w:b w:val="0"/>
    </w:rPr>
  </w:style>
  <w:style w:type="character" w:customStyle="1" w:styleId="TabelaglavalevoUMARChar">
    <w:name w:val="Tabela glava levo_UMAR Char"/>
    <w:basedOn w:val="TabelaglavadesnoUMARChar"/>
    <w:link w:val="TabelaglavalevoUMAR"/>
    <w:uiPriority w:val="5"/>
    <w:rsid w:val="00674223"/>
    <w:rPr>
      <w:rFonts w:asciiTheme="minorHAnsi" w:eastAsiaTheme="minorHAnsi" w:hAnsiTheme="minorHAnsi" w:cs="Calibri"/>
      <w:b/>
      <w:bCs/>
      <w:sz w:val="18"/>
      <w:szCs w:val="18"/>
      <w:lang w:eastAsia="en-US"/>
    </w:rPr>
  </w:style>
  <w:style w:type="paragraph" w:customStyle="1" w:styleId="TabeladesnoUMAR">
    <w:name w:val="Tabela desno_UMAR"/>
    <w:basedOn w:val="TabelaglavadesnoUMAR"/>
    <w:link w:val="TabeladesnoUMARChar"/>
    <w:uiPriority w:val="5"/>
    <w:qFormat/>
    <w:rsid w:val="00C40E92"/>
    <w:rPr>
      <w:b w:val="0"/>
    </w:rPr>
  </w:style>
  <w:style w:type="character" w:customStyle="1" w:styleId="TabelalevoUMARChar">
    <w:name w:val="Tabela levo_UMAR Char"/>
    <w:basedOn w:val="TabelaglavalevoUMARChar"/>
    <w:link w:val="TabelalevoUMAR"/>
    <w:uiPriority w:val="5"/>
    <w:rsid w:val="00674223"/>
    <w:rPr>
      <w:rFonts w:asciiTheme="minorHAnsi" w:eastAsiaTheme="minorHAnsi" w:hAnsiTheme="minorHAnsi" w:cs="Calibri"/>
      <w:b w:val="0"/>
      <w:bCs/>
      <w:sz w:val="18"/>
      <w:szCs w:val="18"/>
      <w:lang w:eastAsia="en-US"/>
    </w:rPr>
  </w:style>
  <w:style w:type="character" w:customStyle="1" w:styleId="TabeladesnoUMARChar">
    <w:name w:val="Tabela desno_UMAR Char"/>
    <w:basedOn w:val="TabelaglavadesnoUMARChar"/>
    <w:link w:val="TabeladesnoUMAR"/>
    <w:uiPriority w:val="5"/>
    <w:rsid w:val="00674223"/>
    <w:rPr>
      <w:rFonts w:asciiTheme="minorHAnsi" w:eastAsiaTheme="minorHAnsi" w:hAnsiTheme="minorHAnsi" w:cs="Calibri"/>
      <w:b w:val="0"/>
      <w:bCs/>
      <w:sz w:val="18"/>
      <w:szCs w:val="18"/>
      <w:lang w:eastAsia="en-US"/>
    </w:rPr>
  </w:style>
  <w:style w:type="character" w:customStyle="1" w:styleId="BoldpoudarekUMAR">
    <w:name w:val="Bold poudarek_UMAR"/>
    <w:basedOn w:val="BesediloUMARChar"/>
    <w:qFormat/>
    <w:rsid w:val="00811F1B"/>
    <w:rPr>
      <w:rFonts w:asciiTheme="minorHAnsi" w:eastAsiaTheme="minorHAnsi" w:hAnsiTheme="minorHAnsi" w:cstheme="minorBidi"/>
      <w:b/>
      <w:szCs w:val="22"/>
      <w:lang w:eastAsia="en-US"/>
    </w:rPr>
  </w:style>
  <w:style w:type="paragraph" w:customStyle="1" w:styleId="NaslovnicanaslovUMAR">
    <w:name w:val="Naslovnica_naslov_UMAR"/>
    <w:basedOn w:val="Normal"/>
    <w:link w:val="NaslovnicanaslovUMARChar"/>
    <w:uiPriority w:val="99"/>
    <w:qFormat/>
    <w:rsid w:val="001F60CF"/>
    <w:pPr>
      <w:spacing w:after="0" w:line="780" w:lineRule="atLeast"/>
    </w:pPr>
    <w:rPr>
      <w:b/>
      <w:sz w:val="72"/>
      <w:szCs w:val="70"/>
    </w:rPr>
  </w:style>
  <w:style w:type="character" w:customStyle="1" w:styleId="NaslovnicanaslovUMARChar">
    <w:name w:val="Naslovnica_naslov_UMAR Char"/>
    <w:basedOn w:val="DefaultParagraphFont"/>
    <w:link w:val="NaslovnicanaslovUMAR"/>
    <w:uiPriority w:val="99"/>
    <w:rsid w:val="0044421E"/>
    <w:rPr>
      <w:rFonts w:asciiTheme="minorHAnsi" w:eastAsiaTheme="minorHAnsi" w:hAnsiTheme="minorHAnsi" w:cstheme="minorBidi"/>
      <w:b/>
      <w:sz w:val="72"/>
      <w:szCs w:val="70"/>
      <w:lang w:eastAsia="en-US"/>
    </w:rPr>
  </w:style>
  <w:style w:type="table" w:styleId="TableGridLight">
    <w:name w:val="Grid Table Light"/>
    <w:aliases w:val="UMAR tabela"/>
    <w:basedOn w:val="TableNormal"/>
    <w:uiPriority w:val="40"/>
    <w:rsid w:val="00C40E92"/>
    <w:rPr>
      <w:rFonts w:ascii="Myriad Pro" w:hAnsi="Myriad Pro"/>
      <w:sz w:val="18"/>
    </w:rPr>
    <w:tblPr>
      <w:tblStyleRowBandSize w:val="1"/>
      <w:tblStyleColBandSize w:val="1"/>
      <w:tblBorders>
        <w:top w:val="single" w:sz="4" w:space="0" w:color="auto"/>
        <w:bottom w:val="single" w:sz="4" w:space="0" w:color="auto"/>
        <w:insideH w:val="single" w:sz="4" w:space="0" w:color="auto"/>
        <w:insideV w:val="single" w:sz="4" w:space="0" w:color="auto"/>
      </w:tblBorders>
      <w:tblCellMar>
        <w:left w:w="57" w:type="dxa"/>
        <w:right w:w="57" w:type="dxa"/>
      </w:tblCellMar>
    </w:tblPr>
    <w:tcPr>
      <w:vAlign w:val="center"/>
    </w:tcPr>
    <w:tblStylePr w:type="firstRow">
      <w:pPr>
        <w:jc w:val="right"/>
      </w:pPr>
      <w:rPr>
        <w:b w:val="0"/>
      </w:rPr>
      <w:tblPr/>
      <w:tcPr>
        <w:shd w:val="clear" w:color="auto" w:fill="DBDBDB" w:themeFill="background2"/>
      </w:tcPr>
    </w:tblStylePr>
    <w:tblStylePr w:type="firstCol">
      <w:pPr>
        <w:jc w:val="left"/>
      </w:pPr>
    </w:tblStylePr>
    <w:tblStylePr w:type="lastCol">
      <w:pPr>
        <w:jc w:val="right"/>
      </w:pPr>
    </w:tblStylePr>
    <w:tblStylePr w:type="band1Vert">
      <w:pPr>
        <w:jc w:val="right"/>
      </w:pPr>
    </w:tblStylePr>
    <w:tblStylePr w:type="band2Vert">
      <w:pPr>
        <w:jc w:val="right"/>
      </w:pPr>
    </w:tblStylePr>
  </w:style>
  <w:style w:type="table" w:styleId="PlainTable1">
    <w:name w:val="Plain Table 1"/>
    <w:basedOn w:val="TableNormal"/>
    <w:uiPriority w:val="41"/>
    <w:rsid w:val="00C56118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2">
    <w:name w:val="Plain Table 2"/>
    <w:basedOn w:val="TableNormal"/>
    <w:uiPriority w:val="42"/>
    <w:rsid w:val="00C56118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lainTable3">
    <w:name w:val="Plain Table 3"/>
    <w:basedOn w:val="TableNormal"/>
    <w:uiPriority w:val="43"/>
    <w:rsid w:val="00C56118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PlainTable4">
    <w:name w:val="Plain Table 4"/>
    <w:basedOn w:val="TableNormal"/>
    <w:uiPriority w:val="44"/>
    <w:rsid w:val="00C56118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5">
    <w:name w:val="Plain Table 5"/>
    <w:basedOn w:val="TableNormal"/>
    <w:uiPriority w:val="45"/>
    <w:rsid w:val="00C56118"/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GridTable1Light">
    <w:name w:val="Grid Table 1 Light"/>
    <w:basedOn w:val="TableNormal"/>
    <w:uiPriority w:val="46"/>
    <w:rsid w:val="00C56118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Revision">
    <w:name w:val="Revision"/>
    <w:hidden/>
    <w:uiPriority w:val="99"/>
    <w:semiHidden/>
    <w:rsid w:val="00ED7E59"/>
    <w:rPr>
      <w:rFonts w:asciiTheme="minorHAnsi" w:eastAsiaTheme="minorHAnsi" w:hAnsiTheme="minorHAnsi" w:cstheme="minorBidi"/>
      <w:sz w:val="22"/>
      <w:szCs w:val="22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ED7E59"/>
    <w:pPr>
      <w:spacing w:line="240" w:lineRule="auto"/>
    </w:pPr>
    <w:rPr>
      <w:b/>
      <w:bCs/>
      <w:sz w:val="20"/>
    </w:rPr>
  </w:style>
  <w:style w:type="character" w:customStyle="1" w:styleId="CommentTextChar">
    <w:name w:val="Comment Text Char"/>
    <w:basedOn w:val="DefaultParagraphFont"/>
    <w:link w:val="CommentText"/>
    <w:semiHidden/>
    <w:rsid w:val="00ED7E59"/>
    <w:rPr>
      <w:rFonts w:asciiTheme="minorHAnsi" w:eastAsiaTheme="minorHAnsi" w:hAnsiTheme="minorHAnsi" w:cstheme="minorBidi"/>
      <w:sz w:val="22"/>
      <w:lang w:eastAsia="en-US"/>
    </w:rPr>
  </w:style>
  <w:style w:type="character" w:customStyle="1" w:styleId="CommentSubjectChar">
    <w:name w:val="Comment Subject Char"/>
    <w:basedOn w:val="CommentTextChar"/>
    <w:link w:val="CommentSubject"/>
    <w:semiHidden/>
    <w:rsid w:val="00ED7E59"/>
    <w:rPr>
      <w:rFonts w:asciiTheme="minorHAnsi" w:eastAsiaTheme="minorHAnsi" w:hAnsiTheme="minorHAnsi" w:cstheme="minorBidi"/>
      <w:b/>
      <w:bCs/>
      <w:sz w:val="22"/>
      <w:lang w:eastAsia="en-US"/>
    </w:rPr>
  </w:style>
  <w:style w:type="table" w:customStyle="1" w:styleId="UMARokvir">
    <w:name w:val="UMAR okvir"/>
    <w:basedOn w:val="TableNormal"/>
    <w:uiPriority w:val="99"/>
    <w:rsid w:val="00C40E92"/>
    <w:rPr>
      <w:rFonts w:ascii="Myriad Pro" w:hAnsi="Myriad Pr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tblBorders>
      <w:tblCellMar>
        <w:left w:w="227" w:type="dxa"/>
        <w:right w:w="227" w:type="dxa"/>
      </w:tblCellMar>
    </w:tblPr>
    <w:tcPr>
      <w:shd w:val="clear" w:color="auto" w:fill="DBDBDB" w:themeFill="background2"/>
    </w:tcPr>
  </w:style>
  <w:style w:type="table" w:customStyle="1" w:styleId="UMARenaba">
    <w:name w:val="UMAR enačba"/>
    <w:basedOn w:val="TableNormal"/>
    <w:uiPriority w:val="99"/>
    <w:rsid w:val="00DC305D"/>
    <w:pPr>
      <w:jc w:val="center"/>
    </w:pPr>
    <w:rPr>
      <w:rFonts w:ascii="Myriad Pro" w:hAnsi="Myriad Pro"/>
    </w:rPr>
    <w:tblPr/>
    <w:tcPr>
      <w:vAlign w:val="center"/>
    </w:tcPr>
    <w:tblStylePr w:type="lastCol">
      <w:pPr>
        <w:jc w:val="right"/>
      </w:pPr>
    </w:tblStylePr>
  </w:style>
  <w:style w:type="paragraph" w:styleId="TOCHeading">
    <w:name w:val="TOC Heading"/>
    <w:basedOn w:val="Heading1"/>
    <w:next w:val="Normal"/>
    <w:uiPriority w:val="39"/>
    <w:unhideWhenUsed/>
    <w:rsid w:val="00A9191A"/>
    <w:pPr>
      <w:keepLines/>
      <w:numPr>
        <w:numId w:val="0"/>
      </w:numPr>
      <w:spacing w:before="240" w:after="0" w:line="259" w:lineRule="auto"/>
      <w:outlineLvl w:val="9"/>
    </w:pPr>
    <w:rPr>
      <w:rFonts w:asciiTheme="majorHAnsi" w:eastAsiaTheme="majorEastAsia" w:hAnsiTheme="majorHAnsi" w:cstheme="majorBidi"/>
      <w:b w:val="0"/>
      <w:bCs w:val="0"/>
      <w:color w:val="780203" w:themeColor="accent1" w:themeShade="BF"/>
      <w:kern w:val="0"/>
      <w:sz w:val="32"/>
      <w:szCs w:val="32"/>
      <w:lang w:val="en-US"/>
    </w:rPr>
  </w:style>
  <w:style w:type="paragraph" w:styleId="ListParagraph">
    <w:name w:val="List Paragraph"/>
    <w:basedOn w:val="Normal"/>
    <w:uiPriority w:val="34"/>
    <w:qFormat/>
    <w:rsid w:val="00DC2848"/>
    <w:pPr>
      <w:ind w:left="720"/>
      <w:contextualSpacing/>
    </w:pPr>
  </w:style>
  <w:style w:type="paragraph" w:customStyle="1" w:styleId="LiteraturaUMAR">
    <w:name w:val="Literatura_UMAR"/>
    <w:basedOn w:val="BesediloUMAR"/>
    <w:link w:val="LiteraturaUMARChar"/>
    <w:uiPriority w:val="7"/>
    <w:qFormat/>
    <w:rsid w:val="00C06FB9"/>
    <w:pPr>
      <w:spacing w:before="80"/>
      <w:ind w:left="340" w:hanging="340"/>
      <w:jc w:val="left"/>
    </w:pPr>
    <w:rPr>
      <w:rFonts w:ascii="Myriad Pro" w:hAnsi="Myriad Pro"/>
    </w:rPr>
  </w:style>
  <w:style w:type="character" w:customStyle="1" w:styleId="LiteraturaUMARChar">
    <w:name w:val="Literatura_UMAR Char"/>
    <w:basedOn w:val="BesediloUMARChar"/>
    <w:link w:val="LiteraturaUMAR"/>
    <w:uiPriority w:val="7"/>
    <w:rsid w:val="00C06FB9"/>
    <w:rPr>
      <w:rFonts w:ascii="Myriad Pro" w:eastAsiaTheme="minorHAnsi" w:hAnsi="Myriad Pro" w:cstheme="minorBidi"/>
      <w:szCs w:val="22"/>
      <w:lang w:eastAsia="en-US"/>
    </w:rPr>
  </w:style>
  <w:style w:type="paragraph" w:customStyle="1" w:styleId="Nastevanje">
    <w:name w:val="Nastevanje"/>
    <w:basedOn w:val="Normal"/>
    <w:link w:val="NastevanjeCharChar"/>
    <w:autoRedefine/>
    <w:rsid w:val="00931E94"/>
    <w:pPr>
      <w:numPr>
        <w:numId w:val="3"/>
      </w:numPr>
      <w:tabs>
        <w:tab w:val="left" w:pos="8789"/>
      </w:tabs>
      <w:spacing w:before="40" w:after="40"/>
    </w:pPr>
    <w:rPr>
      <w:szCs w:val="20"/>
    </w:rPr>
  </w:style>
  <w:style w:type="character" w:customStyle="1" w:styleId="Heading4Char">
    <w:name w:val="Heading 4 Char"/>
    <w:basedOn w:val="DefaultParagraphFont"/>
    <w:link w:val="Heading4"/>
    <w:uiPriority w:val="9"/>
    <w:rsid w:val="00931E94"/>
    <w:rPr>
      <w:rFonts w:asciiTheme="minorHAnsi" w:eastAsiaTheme="minorHAnsi" w:hAnsiTheme="minorHAnsi" w:cstheme="minorBidi"/>
      <w:b/>
      <w:bCs/>
      <w:sz w:val="22"/>
      <w:szCs w:val="22"/>
      <w:lang w:eastAsia="en-US"/>
    </w:rPr>
  </w:style>
  <w:style w:type="character" w:customStyle="1" w:styleId="Heading5Char">
    <w:name w:val="Heading 5 Char"/>
    <w:basedOn w:val="DefaultParagraphFont"/>
    <w:link w:val="Heading5"/>
    <w:rsid w:val="00931E94"/>
    <w:rPr>
      <w:rFonts w:asciiTheme="minorHAnsi" w:eastAsiaTheme="minorHAnsi" w:hAnsiTheme="minorHAnsi" w:cstheme="minorBidi"/>
      <w:b/>
      <w:bCs/>
      <w:iCs/>
      <w:sz w:val="22"/>
      <w:szCs w:val="26"/>
      <w:lang w:eastAsia="en-US"/>
    </w:rPr>
  </w:style>
  <w:style w:type="character" w:customStyle="1" w:styleId="Heading6Char">
    <w:name w:val="Heading 6 Char"/>
    <w:basedOn w:val="DefaultParagraphFont"/>
    <w:link w:val="Heading6"/>
    <w:rsid w:val="00931E94"/>
    <w:rPr>
      <w:rFonts w:asciiTheme="minorHAnsi" w:eastAsiaTheme="minorHAnsi" w:hAnsiTheme="minorHAnsi" w:cstheme="minorBidi"/>
      <w:b/>
      <w:bCs/>
      <w:sz w:val="22"/>
      <w:szCs w:val="22"/>
      <w:lang w:eastAsia="en-US"/>
    </w:rPr>
  </w:style>
  <w:style w:type="character" w:customStyle="1" w:styleId="Heading7Char">
    <w:name w:val="Heading 7 Char"/>
    <w:basedOn w:val="DefaultParagraphFont"/>
    <w:link w:val="Heading7"/>
    <w:rsid w:val="00931E94"/>
    <w:rPr>
      <w:rFonts w:asciiTheme="minorHAnsi" w:eastAsiaTheme="minorHAnsi" w:hAnsiTheme="minorHAnsi" w:cstheme="minorBidi"/>
      <w:sz w:val="22"/>
      <w:szCs w:val="22"/>
      <w:lang w:eastAsia="en-US"/>
    </w:rPr>
  </w:style>
  <w:style w:type="character" w:customStyle="1" w:styleId="Heading8Char">
    <w:name w:val="Heading 8 Char"/>
    <w:basedOn w:val="DefaultParagraphFont"/>
    <w:link w:val="Heading8"/>
    <w:rsid w:val="00931E94"/>
    <w:rPr>
      <w:rFonts w:asciiTheme="minorHAnsi" w:eastAsiaTheme="minorHAnsi" w:hAnsiTheme="minorHAnsi" w:cstheme="minorBidi"/>
      <w:i/>
      <w:iCs/>
      <w:sz w:val="22"/>
      <w:szCs w:val="22"/>
      <w:lang w:eastAsia="en-US"/>
    </w:rPr>
  </w:style>
  <w:style w:type="character" w:customStyle="1" w:styleId="Heading9Char">
    <w:name w:val="Heading 9 Char"/>
    <w:basedOn w:val="DefaultParagraphFont"/>
    <w:link w:val="Heading9"/>
    <w:rsid w:val="00931E94"/>
    <w:rPr>
      <w:rFonts w:asciiTheme="minorHAnsi" w:eastAsiaTheme="minorHAnsi" w:hAnsiTheme="minorHAnsi" w:cs="Arial"/>
      <w:sz w:val="22"/>
      <w:szCs w:val="22"/>
      <w:lang w:eastAsia="en-US"/>
    </w:rPr>
  </w:style>
  <w:style w:type="paragraph" w:customStyle="1" w:styleId="krvseb">
    <w:name w:val="kr.vseb."/>
    <w:aliases w:val="klj.besede,avtor"/>
    <w:basedOn w:val="Normal"/>
    <w:next w:val="Normal"/>
    <w:autoRedefine/>
    <w:rsid w:val="00931E94"/>
  </w:style>
  <w:style w:type="character" w:styleId="PageNumber">
    <w:name w:val="page number"/>
    <w:basedOn w:val="DefaultParagraphFont"/>
    <w:rsid w:val="00931E94"/>
    <w:rPr>
      <w:rFonts w:ascii="Arial Narrow" w:hAnsi="Arial Narrow"/>
      <w:sz w:val="16"/>
      <w:szCs w:val="20"/>
    </w:rPr>
  </w:style>
  <w:style w:type="paragraph" w:customStyle="1" w:styleId="Napispodslikotabelo">
    <w:name w:val="Napis pod sliko/tabelo"/>
    <w:basedOn w:val="Normal"/>
    <w:next w:val="Normal"/>
    <w:link w:val="NapispodslikotabeloChar"/>
    <w:autoRedefine/>
    <w:rsid w:val="00931E94"/>
    <w:pPr>
      <w:spacing w:before="80" w:after="240"/>
      <w:contextualSpacing/>
    </w:pPr>
    <w:rPr>
      <w:sz w:val="16"/>
    </w:rPr>
  </w:style>
  <w:style w:type="character" w:customStyle="1" w:styleId="NapispodslikotabeloChar">
    <w:name w:val="Napis pod sliko/tabelo Char"/>
    <w:basedOn w:val="DefaultParagraphFont"/>
    <w:link w:val="Napispodslikotabelo"/>
    <w:rsid w:val="00931E94"/>
    <w:rPr>
      <w:rFonts w:asciiTheme="minorHAnsi" w:eastAsiaTheme="minorHAnsi" w:hAnsiTheme="minorHAnsi" w:cstheme="minorBidi"/>
      <w:sz w:val="16"/>
      <w:szCs w:val="22"/>
      <w:lang w:eastAsia="en-US"/>
    </w:rPr>
  </w:style>
  <w:style w:type="paragraph" w:customStyle="1" w:styleId="Navaden10">
    <w:name w:val="Navaden 10"/>
    <w:basedOn w:val="Normal"/>
    <w:next w:val="Normal"/>
    <w:link w:val="Navaden10Char"/>
    <w:autoRedefine/>
    <w:rsid w:val="00931E94"/>
  </w:style>
  <w:style w:type="character" w:customStyle="1" w:styleId="Navaden10Char">
    <w:name w:val="Navaden 10 Char"/>
    <w:basedOn w:val="DefaultParagraphFont"/>
    <w:link w:val="Navaden10"/>
    <w:rsid w:val="00931E94"/>
    <w:rPr>
      <w:rFonts w:asciiTheme="minorHAnsi" w:eastAsiaTheme="minorHAnsi" w:hAnsiTheme="minorHAnsi" w:cstheme="minorBidi"/>
      <w:sz w:val="22"/>
      <w:szCs w:val="22"/>
      <w:lang w:eastAsia="en-US"/>
    </w:rPr>
  </w:style>
  <w:style w:type="character" w:customStyle="1" w:styleId="EndnoteTextChar">
    <w:name w:val="Endnote Text Char"/>
    <w:basedOn w:val="DefaultParagraphFont"/>
    <w:link w:val="EndnoteText"/>
    <w:semiHidden/>
    <w:rsid w:val="00931E94"/>
    <w:rPr>
      <w:rFonts w:asciiTheme="minorHAnsi" w:eastAsiaTheme="minorHAnsi" w:hAnsiTheme="minorHAnsi" w:cstheme="minorBidi"/>
      <w:sz w:val="22"/>
      <w:lang w:eastAsia="en-US"/>
    </w:rPr>
  </w:style>
  <w:style w:type="character" w:customStyle="1" w:styleId="MacroTextChar">
    <w:name w:val="Macro Text Char"/>
    <w:basedOn w:val="DefaultParagraphFont"/>
    <w:link w:val="MacroText"/>
    <w:semiHidden/>
    <w:rsid w:val="00931E94"/>
    <w:rPr>
      <w:rFonts w:ascii="Courier New" w:hAnsi="Courier New" w:cs="Courier New"/>
    </w:rPr>
  </w:style>
  <w:style w:type="character" w:customStyle="1" w:styleId="DocumentMapChar">
    <w:name w:val="Document Map Char"/>
    <w:basedOn w:val="DefaultParagraphFont"/>
    <w:link w:val="DocumentMap"/>
    <w:semiHidden/>
    <w:rsid w:val="00931E94"/>
    <w:rPr>
      <w:rFonts w:ascii="Tahoma" w:eastAsiaTheme="minorHAnsi" w:hAnsi="Tahoma" w:cs="Tahoma"/>
      <w:sz w:val="22"/>
      <w:shd w:val="clear" w:color="auto" w:fill="000080"/>
      <w:lang w:eastAsia="en-US"/>
    </w:rPr>
  </w:style>
  <w:style w:type="paragraph" w:customStyle="1" w:styleId="Nastevanjeviri">
    <w:name w:val="Nastevanje_viri"/>
    <w:basedOn w:val="Normal"/>
    <w:link w:val="NastevanjeviriChar"/>
    <w:autoRedefine/>
    <w:rsid w:val="00931E94"/>
    <w:pPr>
      <w:tabs>
        <w:tab w:val="num" w:pos="360"/>
      </w:tabs>
      <w:spacing w:after="200"/>
      <w:ind w:left="360" w:hanging="360"/>
    </w:pPr>
  </w:style>
  <w:style w:type="character" w:customStyle="1" w:styleId="NastevanjeCharChar">
    <w:name w:val="Nastevanje Char Char"/>
    <w:basedOn w:val="DefaultParagraphFont"/>
    <w:link w:val="Nastevanje"/>
    <w:rsid w:val="00931E94"/>
    <w:rPr>
      <w:rFonts w:asciiTheme="minorHAnsi" w:eastAsiaTheme="minorHAnsi" w:hAnsiTheme="minorHAnsi" w:cstheme="minorBidi"/>
      <w:sz w:val="22"/>
      <w:lang w:eastAsia="en-US"/>
    </w:rPr>
  </w:style>
  <w:style w:type="paragraph" w:customStyle="1" w:styleId="Slika">
    <w:name w:val="Slika"/>
    <w:basedOn w:val="Normal"/>
    <w:next w:val="Normal"/>
    <w:autoRedefine/>
    <w:rsid w:val="00931E94"/>
    <w:pPr>
      <w:spacing w:before="240" w:after="120"/>
    </w:pPr>
    <w:rPr>
      <w:b/>
      <w:szCs w:val="20"/>
    </w:rPr>
  </w:style>
  <w:style w:type="paragraph" w:customStyle="1" w:styleId="KAZALOVSEBINE">
    <w:name w:val="KAZALO VSEBINE"/>
    <w:basedOn w:val="TOC1"/>
    <w:next w:val="Normal"/>
    <w:autoRedefine/>
    <w:rsid w:val="00931E94"/>
    <w:pPr>
      <w:tabs>
        <w:tab w:val="clear" w:pos="340"/>
        <w:tab w:val="clear" w:pos="9070"/>
        <w:tab w:val="right" w:leader="dot" w:pos="8777"/>
      </w:tabs>
      <w:spacing w:before="240" w:after="80" w:line="259" w:lineRule="auto"/>
      <w:contextualSpacing/>
      <w:jc w:val="left"/>
    </w:pPr>
    <w:rPr>
      <w:b/>
      <w:sz w:val="22"/>
      <w:szCs w:val="22"/>
    </w:rPr>
  </w:style>
  <w:style w:type="paragraph" w:customStyle="1" w:styleId="Tabela">
    <w:name w:val="Tabela"/>
    <w:basedOn w:val="Normal"/>
    <w:next w:val="Normal"/>
    <w:autoRedefine/>
    <w:rsid w:val="00931E94"/>
    <w:pPr>
      <w:spacing w:before="240" w:after="120"/>
    </w:pPr>
    <w:rPr>
      <w:b/>
    </w:rPr>
  </w:style>
  <w:style w:type="paragraph" w:customStyle="1" w:styleId="Navadenkrepko">
    <w:name w:val="Navaden krepko"/>
    <w:basedOn w:val="Normal"/>
    <w:next w:val="Normal"/>
    <w:link w:val="NavadenkrepkoChar"/>
    <w:autoRedefine/>
    <w:rsid w:val="00931E94"/>
    <w:rPr>
      <w:b/>
    </w:rPr>
  </w:style>
  <w:style w:type="character" w:customStyle="1" w:styleId="NavadenkrepkoChar">
    <w:name w:val="Navaden krepko Char"/>
    <w:basedOn w:val="DefaultParagraphFont"/>
    <w:link w:val="Navadenkrepko"/>
    <w:rsid w:val="00931E94"/>
    <w:rPr>
      <w:rFonts w:asciiTheme="minorHAnsi" w:eastAsiaTheme="minorHAnsi" w:hAnsiTheme="minorHAnsi" w:cstheme="minorBidi"/>
      <w:b/>
      <w:sz w:val="22"/>
      <w:szCs w:val="22"/>
      <w:lang w:eastAsia="en-US"/>
    </w:rPr>
  </w:style>
  <w:style w:type="paragraph" w:customStyle="1" w:styleId="Navaden10krepko">
    <w:name w:val="Navaden 10 krepko"/>
    <w:basedOn w:val="Navadenkrepko"/>
    <w:next w:val="Normal"/>
    <w:autoRedefine/>
    <w:rsid w:val="00931E94"/>
    <w:rPr>
      <w:noProof/>
    </w:rPr>
  </w:style>
  <w:style w:type="paragraph" w:customStyle="1" w:styleId="Nastevanje2">
    <w:name w:val="Nastevanje 2"/>
    <w:basedOn w:val="Nastevanje"/>
    <w:next w:val="Normal"/>
    <w:autoRedefine/>
    <w:rsid w:val="00931E94"/>
    <w:pPr>
      <w:numPr>
        <w:numId w:val="4"/>
      </w:numPr>
    </w:pPr>
  </w:style>
  <w:style w:type="paragraph" w:customStyle="1" w:styleId="sprotnaopomba">
    <w:name w:val="sprotna opomba"/>
    <w:basedOn w:val="Normal"/>
    <w:link w:val="sprotnaopombaZnakZnak"/>
    <w:autoRedefine/>
    <w:rsid w:val="00931E94"/>
    <w:rPr>
      <w:sz w:val="18"/>
      <w:szCs w:val="20"/>
    </w:rPr>
  </w:style>
  <w:style w:type="character" w:customStyle="1" w:styleId="sprotnaopombaZnakZnak">
    <w:name w:val="sprotna opomba Znak Znak"/>
    <w:basedOn w:val="DefaultParagraphFont"/>
    <w:link w:val="sprotnaopomba"/>
    <w:rsid w:val="00931E94"/>
    <w:rPr>
      <w:rFonts w:asciiTheme="minorHAnsi" w:eastAsiaTheme="minorHAnsi" w:hAnsiTheme="minorHAnsi" w:cstheme="minorBidi"/>
      <w:sz w:val="18"/>
      <w:lang w:eastAsia="en-US"/>
    </w:rPr>
  </w:style>
  <w:style w:type="paragraph" w:customStyle="1" w:styleId="Navaden10Desno">
    <w:name w:val="Navaden 10 Desno"/>
    <w:basedOn w:val="Navaden10"/>
    <w:next w:val="Normal"/>
    <w:autoRedefine/>
    <w:rsid w:val="00931E94"/>
    <w:pPr>
      <w:jc w:val="right"/>
    </w:pPr>
    <w:rPr>
      <w:szCs w:val="20"/>
    </w:rPr>
  </w:style>
  <w:style w:type="paragraph" w:customStyle="1" w:styleId="Navaden10KrepkoDesno">
    <w:name w:val="Navaden 10  Krepko Desno"/>
    <w:basedOn w:val="Navaden10"/>
    <w:next w:val="Normal"/>
    <w:autoRedefine/>
    <w:rsid w:val="00931E94"/>
    <w:pPr>
      <w:jc w:val="right"/>
    </w:pPr>
    <w:rPr>
      <w:b/>
      <w:bCs/>
      <w:szCs w:val="20"/>
    </w:rPr>
  </w:style>
  <w:style w:type="paragraph" w:customStyle="1" w:styleId="Navaden10center">
    <w:name w:val="Navaden 10 center"/>
    <w:basedOn w:val="Navaden10"/>
    <w:next w:val="Normal"/>
    <w:autoRedefine/>
    <w:rsid w:val="00931E94"/>
    <w:pPr>
      <w:jc w:val="center"/>
    </w:pPr>
    <w:rPr>
      <w:szCs w:val="20"/>
    </w:rPr>
  </w:style>
  <w:style w:type="paragraph" w:customStyle="1" w:styleId="Navaden10krepkoLevo">
    <w:name w:val="Navaden 10 krepkoLevo"/>
    <w:basedOn w:val="Navaden10krepko"/>
    <w:next w:val="Normal"/>
    <w:autoRedefine/>
    <w:rsid w:val="00931E94"/>
  </w:style>
  <w:style w:type="paragraph" w:customStyle="1" w:styleId="PRILOGA">
    <w:name w:val="PRILOGA"/>
    <w:basedOn w:val="Heading1"/>
    <w:next w:val="Normal"/>
    <w:autoRedefine/>
    <w:rsid w:val="00931E94"/>
    <w:pPr>
      <w:numPr>
        <w:numId w:val="0"/>
      </w:numPr>
      <w:spacing w:before="0" w:after="240" w:line="259" w:lineRule="auto"/>
    </w:pPr>
    <w:rPr>
      <w:caps/>
      <w:color w:val="auto"/>
      <w:sz w:val="22"/>
    </w:rPr>
  </w:style>
  <w:style w:type="paragraph" w:customStyle="1" w:styleId="navaden10tabela">
    <w:name w:val="navaden 10+tabela"/>
    <w:aliases w:val="poravnava levo"/>
    <w:basedOn w:val="Navaden10"/>
    <w:next w:val="Normal"/>
    <w:autoRedefine/>
    <w:rsid w:val="00931E94"/>
  </w:style>
  <w:style w:type="paragraph" w:customStyle="1" w:styleId="Navaden10krepkoCenter">
    <w:name w:val="Navaden 10 krepko Center"/>
    <w:basedOn w:val="Navaden10krepko"/>
    <w:next w:val="Normal"/>
    <w:autoRedefine/>
    <w:rsid w:val="00931E94"/>
    <w:pPr>
      <w:jc w:val="center"/>
    </w:pPr>
    <w:rPr>
      <w:bCs/>
      <w:szCs w:val="20"/>
    </w:rPr>
  </w:style>
  <w:style w:type="paragraph" w:customStyle="1" w:styleId="slovar">
    <w:name w:val="slovar"/>
    <w:aliases w:val="kratice"/>
    <w:basedOn w:val="Navaden9-tabela"/>
    <w:next w:val="Normal"/>
    <w:autoRedefine/>
    <w:rsid w:val="00931E94"/>
    <w:pPr>
      <w:spacing w:after="40"/>
    </w:pPr>
    <w:rPr>
      <w:szCs w:val="20"/>
    </w:rPr>
  </w:style>
  <w:style w:type="paragraph" w:customStyle="1" w:styleId="Navaden10-obojestr">
    <w:name w:val="Navaden 10-obojestr."/>
    <w:basedOn w:val="Navaden10"/>
    <w:next w:val="Normal"/>
    <w:autoRedefine/>
    <w:rsid w:val="00931E94"/>
    <w:pPr>
      <w:spacing w:after="40"/>
    </w:p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31E94"/>
    <w:rPr>
      <w:rFonts w:ascii="Tahoma" w:eastAsiaTheme="minorHAnsi" w:hAnsi="Tahoma" w:cs="Tahoma"/>
      <w:sz w:val="16"/>
      <w:szCs w:val="16"/>
      <w:lang w:eastAsia="en-US"/>
    </w:rPr>
  </w:style>
  <w:style w:type="paragraph" w:customStyle="1" w:styleId="DZ-tev">
    <w:name w:val="DZ-štev."/>
    <w:aliases w:val="vol."/>
    <w:basedOn w:val="Normal"/>
    <w:autoRedefine/>
    <w:rsid w:val="00931E94"/>
    <w:pPr>
      <w:shd w:val="clear" w:color="auto" w:fill="E0E0E0"/>
      <w:jc w:val="center"/>
    </w:pPr>
    <w:rPr>
      <w:rFonts w:ascii="Arial Narrow" w:hAnsi="Arial Narrow"/>
      <w:sz w:val="24"/>
    </w:rPr>
  </w:style>
  <w:style w:type="paragraph" w:customStyle="1" w:styleId="ARIAL12sredinakrepko">
    <w:name w:val="ARIAL 12 sredina krepko"/>
    <w:basedOn w:val="Navaden12sredina"/>
    <w:next w:val="Navaden12sredina"/>
    <w:autoRedefine/>
    <w:rsid w:val="00931E94"/>
    <w:pPr>
      <w:shd w:val="clear" w:color="auto" w:fill="F3F3F3"/>
    </w:pPr>
    <w:rPr>
      <w:rFonts w:ascii="Arial" w:hAnsi="Arial" w:cs="Arial"/>
      <w:b/>
      <w:bCs/>
    </w:rPr>
  </w:style>
  <w:style w:type="paragraph" w:customStyle="1" w:styleId="kraj">
    <w:name w:val="kraj"/>
    <w:aliases w:val="mesec,leto"/>
    <w:basedOn w:val="Normal"/>
    <w:next w:val="Normal"/>
    <w:autoRedefine/>
    <w:rsid w:val="00931E94"/>
    <w:pPr>
      <w:jc w:val="right"/>
    </w:pPr>
    <w:rPr>
      <w:rFonts w:cs="Tahoma"/>
      <w:szCs w:val="20"/>
    </w:rPr>
  </w:style>
  <w:style w:type="paragraph" w:customStyle="1" w:styleId="ARIAL12sredina">
    <w:name w:val="ARIAL 12 sredina"/>
    <w:basedOn w:val="Navaden12sredina"/>
    <w:rsid w:val="00931E94"/>
    <w:pPr>
      <w:shd w:val="clear" w:color="auto" w:fill="F3F3F3"/>
    </w:pPr>
    <w:rPr>
      <w:rFonts w:ascii="Arial" w:hAnsi="Arial"/>
      <w:szCs w:val="20"/>
    </w:rPr>
  </w:style>
  <w:style w:type="paragraph" w:customStyle="1" w:styleId="naslovnica-napisdzzgoraj">
    <w:name w:val="naslovnica-napis dz zgoraj"/>
    <w:basedOn w:val="Normal"/>
    <w:next w:val="Normal"/>
    <w:autoRedefine/>
    <w:rsid w:val="00931E94"/>
    <w:pPr>
      <w:jc w:val="center"/>
    </w:pPr>
  </w:style>
  <w:style w:type="paragraph" w:customStyle="1" w:styleId="Style1">
    <w:name w:val="Style1"/>
    <w:basedOn w:val="sprotnaopomba"/>
    <w:autoRedefine/>
    <w:rsid w:val="00931E94"/>
  </w:style>
  <w:style w:type="paragraph" w:customStyle="1" w:styleId="Heading1naprvistrani">
    <w:name w:val="Heading 1 na prvi strani"/>
    <w:basedOn w:val="Heading1"/>
    <w:next w:val="Normal"/>
    <w:autoRedefine/>
    <w:rsid w:val="00931E94"/>
    <w:pPr>
      <w:numPr>
        <w:numId w:val="0"/>
      </w:numPr>
      <w:spacing w:before="0" w:after="240" w:line="259" w:lineRule="auto"/>
    </w:pPr>
    <w:rPr>
      <w:caps/>
      <w:color w:val="auto"/>
      <w:sz w:val="22"/>
    </w:rPr>
  </w:style>
  <w:style w:type="paragraph" w:customStyle="1" w:styleId="Navaden9">
    <w:name w:val="Navaden 9"/>
    <w:basedOn w:val="Normal"/>
    <w:next w:val="Normal"/>
    <w:link w:val="Navaden9Char"/>
    <w:autoRedefine/>
    <w:rsid w:val="00931E94"/>
    <w:rPr>
      <w:sz w:val="18"/>
    </w:rPr>
  </w:style>
  <w:style w:type="character" w:customStyle="1" w:styleId="Navaden9Char">
    <w:name w:val="Navaden 9 Char"/>
    <w:basedOn w:val="DefaultParagraphFont"/>
    <w:link w:val="Navaden9"/>
    <w:rsid w:val="00931E94"/>
    <w:rPr>
      <w:rFonts w:asciiTheme="minorHAnsi" w:eastAsiaTheme="minorHAnsi" w:hAnsiTheme="minorHAnsi" w:cstheme="minorBidi"/>
      <w:sz w:val="18"/>
      <w:szCs w:val="22"/>
      <w:lang w:eastAsia="en-US"/>
    </w:rPr>
  </w:style>
  <w:style w:type="paragraph" w:customStyle="1" w:styleId="naslovnica-naslov">
    <w:name w:val="naslovnica-naslov"/>
    <w:basedOn w:val="naslovnica-avtor"/>
    <w:autoRedefine/>
    <w:rsid w:val="00931E94"/>
    <w:pPr>
      <w:jc w:val="both"/>
    </w:pPr>
    <w:rPr>
      <w:b/>
    </w:rPr>
  </w:style>
  <w:style w:type="paragraph" w:customStyle="1" w:styleId="naslovnica-DZ">
    <w:name w:val="naslovnica-DZ"/>
    <w:basedOn w:val="Normal"/>
    <w:next w:val="Normal"/>
    <w:autoRedefine/>
    <w:rsid w:val="00931E94"/>
    <w:pPr>
      <w:shd w:val="clear" w:color="auto" w:fill="E0E0E0"/>
    </w:pPr>
    <w:rPr>
      <w:rFonts w:cs="Arial"/>
      <w:bCs/>
      <w:sz w:val="28"/>
      <w:szCs w:val="28"/>
    </w:rPr>
  </w:style>
  <w:style w:type="paragraph" w:customStyle="1" w:styleId="naslovnica-avtor">
    <w:name w:val="naslovnica-avtor"/>
    <w:basedOn w:val="Normal"/>
    <w:autoRedefine/>
    <w:rsid w:val="00931E94"/>
    <w:pPr>
      <w:shd w:val="clear" w:color="auto" w:fill="E0E0E0"/>
    </w:pPr>
    <w:rPr>
      <w:sz w:val="28"/>
      <w:szCs w:val="20"/>
    </w:rPr>
  </w:style>
  <w:style w:type="paragraph" w:customStyle="1" w:styleId="naslovnica-DZt">
    <w:name w:val="naslovnica-DZ št."/>
    <w:basedOn w:val="Normal"/>
    <w:next w:val="Normal"/>
    <w:link w:val="naslovnica-DZtChar"/>
    <w:autoRedefine/>
    <w:rsid w:val="00931E94"/>
    <w:pPr>
      <w:shd w:val="clear" w:color="auto" w:fill="E0E0E0"/>
    </w:pPr>
    <w:rPr>
      <w:rFonts w:ascii="Arial" w:hAnsi="Arial"/>
      <w:sz w:val="24"/>
    </w:rPr>
  </w:style>
  <w:style w:type="character" w:customStyle="1" w:styleId="naslovnica-DZtChar">
    <w:name w:val="naslovnica-DZ št. Char"/>
    <w:basedOn w:val="DefaultParagraphFont"/>
    <w:link w:val="naslovnica-DZt"/>
    <w:rsid w:val="00931E94"/>
    <w:rPr>
      <w:rFonts w:ascii="Arial" w:eastAsiaTheme="minorHAnsi" w:hAnsi="Arial" w:cstheme="minorBidi"/>
      <w:sz w:val="24"/>
      <w:szCs w:val="22"/>
      <w:shd w:val="clear" w:color="auto" w:fill="E0E0E0"/>
      <w:lang w:eastAsia="en-US"/>
    </w:rPr>
  </w:style>
  <w:style w:type="paragraph" w:customStyle="1" w:styleId="Navaden9-tabela">
    <w:name w:val="Navaden 9 - tabela"/>
    <w:basedOn w:val="Normal"/>
    <w:next w:val="Normal"/>
    <w:link w:val="Navaden9-tabelaCharChar"/>
    <w:autoRedefine/>
    <w:rsid w:val="00931E94"/>
    <w:rPr>
      <w:sz w:val="18"/>
    </w:rPr>
  </w:style>
  <w:style w:type="character" w:customStyle="1" w:styleId="Navaden9-tabelaCharChar">
    <w:name w:val="Navaden 9 - tabela Char Char"/>
    <w:basedOn w:val="DefaultParagraphFont"/>
    <w:link w:val="Navaden9-tabela"/>
    <w:rsid w:val="00931E94"/>
    <w:rPr>
      <w:rFonts w:asciiTheme="minorHAnsi" w:eastAsiaTheme="minorHAnsi" w:hAnsiTheme="minorHAnsi" w:cstheme="minorBidi"/>
      <w:sz w:val="18"/>
      <w:szCs w:val="22"/>
      <w:lang w:eastAsia="en-US"/>
    </w:rPr>
  </w:style>
  <w:style w:type="paragraph" w:customStyle="1" w:styleId="Navaden9krepko">
    <w:name w:val="Navaden 9 krepko"/>
    <w:basedOn w:val="Navaden9-tabela"/>
    <w:next w:val="Normal"/>
    <w:autoRedefine/>
    <w:rsid w:val="00931E94"/>
    <w:rPr>
      <w:b/>
      <w:noProof/>
    </w:rPr>
  </w:style>
  <w:style w:type="paragraph" w:customStyle="1" w:styleId="Navaden9desno">
    <w:name w:val="Navaden 9 desno"/>
    <w:basedOn w:val="Navaden9-tabela"/>
    <w:next w:val="Normal"/>
    <w:autoRedefine/>
    <w:rsid w:val="00931E94"/>
    <w:pPr>
      <w:jc w:val="right"/>
    </w:pPr>
    <w:rPr>
      <w:szCs w:val="20"/>
    </w:rPr>
  </w:style>
  <w:style w:type="paragraph" w:customStyle="1" w:styleId="Navaden9krepkodesno">
    <w:name w:val="Navaden 9  krepko desno"/>
    <w:basedOn w:val="Navaden9-tabela"/>
    <w:next w:val="Normal"/>
    <w:autoRedefine/>
    <w:rsid w:val="00931E94"/>
    <w:pPr>
      <w:jc w:val="right"/>
    </w:pPr>
    <w:rPr>
      <w:b/>
      <w:bCs/>
      <w:szCs w:val="20"/>
    </w:rPr>
  </w:style>
  <w:style w:type="paragraph" w:customStyle="1" w:styleId="Navaden9center">
    <w:name w:val="Navaden 9 center"/>
    <w:basedOn w:val="Navaden9-tabela"/>
    <w:next w:val="Normal"/>
    <w:autoRedefine/>
    <w:rsid w:val="00931E94"/>
    <w:pPr>
      <w:jc w:val="center"/>
    </w:pPr>
    <w:rPr>
      <w:szCs w:val="20"/>
    </w:rPr>
  </w:style>
  <w:style w:type="paragraph" w:customStyle="1" w:styleId="Navaden9krepkolevo">
    <w:name w:val="Navaden 9 krepko levo"/>
    <w:basedOn w:val="Navaden9krepko"/>
    <w:next w:val="Normal"/>
    <w:autoRedefine/>
    <w:rsid w:val="00931E94"/>
  </w:style>
  <w:style w:type="paragraph" w:customStyle="1" w:styleId="navaden9levo">
    <w:name w:val="navaden 9 levo"/>
    <w:basedOn w:val="Navaden9-tabela"/>
    <w:next w:val="Normal"/>
    <w:autoRedefine/>
    <w:rsid w:val="00931E94"/>
  </w:style>
  <w:style w:type="paragraph" w:customStyle="1" w:styleId="Navaden9krepkocenter">
    <w:name w:val="Navaden 9 krepko center"/>
    <w:basedOn w:val="Navaden9krepko"/>
    <w:next w:val="Normal"/>
    <w:autoRedefine/>
    <w:rsid w:val="00931E94"/>
    <w:pPr>
      <w:jc w:val="center"/>
    </w:pPr>
    <w:rPr>
      <w:bCs/>
      <w:szCs w:val="20"/>
    </w:rPr>
  </w:style>
  <w:style w:type="paragraph" w:customStyle="1" w:styleId="Navaden9obojestr">
    <w:name w:val="Navaden 9 obojestr."/>
    <w:basedOn w:val="Navaden9-tabela"/>
    <w:next w:val="Normal"/>
    <w:autoRedefine/>
    <w:rsid w:val="00931E94"/>
    <w:pPr>
      <w:spacing w:after="40"/>
    </w:pPr>
  </w:style>
  <w:style w:type="paragraph" w:customStyle="1" w:styleId="Navaden12sredina">
    <w:name w:val="Navaden 12 sredina"/>
    <w:basedOn w:val="Normal"/>
    <w:autoRedefine/>
    <w:rsid w:val="00931E94"/>
    <w:pPr>
      <w:shd w:val="clear" w:color="auto" w:fill="E0E0E0"/>
      <w:jc w:val="center"/>
    </w:pPr>
    <w:rPr>
      <w:sz w:val="24"/>
    </w:rPr>
  </w:style>
  <w:style w:type="paragraph" w:customStyle="1" w:styleId="Vodilnistavki">
    <w:name w:val="Vodilni stavki"/>
    <w:basedOn w:val="Normal"/>
    <w:next w:val="Normal"/>
    <w:link w:val="VodilnistavkiChar"/>
    <w:autoRedefine/>
    <w:rsid w:val="00931E94"/>
    <w:rPr>
      <w:b/>
      <w:i/>
    </w:rPr>
  </w:style>
  <w:style w:type="character" w:customStyle="1" w:styleId="VodilnistavkiChar">
    <w:name w:val="Vodilni stavki Char"/>
    <w:basedOn w:val="DefaultParagraphFont"/>
    <w:link w:val="Vodilnistavki"/>
    <w:rsid w:val="00931E94"/>
    <w:rPr>
      <w:rFonts w:asciiTheme="minorHAnsi" w:eastAsiaTheme="minorHAnsi" w:hAnsiTheme="minorHAnsi" w:cstheme="minorBidi"/>
      <w:b/>
      <w:i/>
      <w:sz w:val="22"/>
      <w:szCs w:val="22"/>
      <w:lang w:eastAsia="en-US"/>
    </w:rPr>
  </w:style>
  <w:style w:type="character" w:customStyle="1" w:styleId="NavadenKrepko0">
    <w:name w:val="Navaden Krepko"/>
    <w:basedOn w:val="DefaultParagraphFont"/>
    <w:rsid w:val="00931E94"/>
    <w:rPr>
      <w:rFonts w:ascii="Arial Narrow" w:hAnsi="Arial Narrow"/>
      <w:b/>
      <w:bCs/>
      <w:sz w:val="22"/>
    </w:rPr>
  </w:style>
  <w:style w:type="paragraph" w:customStyle="1" w:styleId="namenDZ">
    <w:name w:val="namen DZ"/>
    <w:basedOn w:val="krvseb"/>
    <w:next w:val="Normal"/>
    <w:autoRedefine/>
    <w:rsid w:val="00931E94"/>
    <w:rPr>
      <w:i/>
      <w:sz w:val="20"/>
    </w:rPr>
  </w:style>
  <w:style w:type="paragraph" w:customStyle="1" w:styleId="SlogVodilnistavkiVzorecPraznosiva-125">
    <w:name w:val="Slog Vodilni stavki + Vzorec: Prazno (siva - 125%)"/>
    <w:basedOn w:val="Vodilnistavki"/>
    <w:autoRedefine/>
    <w:rsid w:val="00931E94"/>
    <w:pPr>
      <w:shd w:val="clear" w:color="auto" w:fill="E0E0E0"/>
    </w:pPr>
    <w:rPr>
      <w:b w:val="0"/>
      <w:bCs/>
      <w:iCs/>
      <w:szCs w:val="20"/>
    </w:rPr>
  </w:style>
  <w:style w:type="character" w:customStyle="1" w:styleId="GlavaZnak1">
    <w:name w:val="Glava Znak1"/>
    <w:basedOn w:val="DefaultParagraphFont"/>
    <w:uiPriority w:val="99"/>
    <w:semiHidden/>
    <w:rsid w:val="00931E94"/>
    <w:rPr>
      <w:rFonts w:asciiTheme="minorHAnsi" w:eastAsiaTheme="minorHAnsi" w:hAnsiTheme="minorHAnsi" w:cstheme="minorBidi"/>
      <w:sz w:val="22"/>
      <w:szCs w:val="22"/>
      <w:lang w:eastAsia="en-US"/>
    </w:rPr>
  </w:style>
  <w:style w:type="paragraph" w:customStyle="1" w:styleId="besedilookvirja">
    <w:name w:val="besedilo okvirja"/>
    <w:basedOn w:val="Normal"/>
    <w:next w:val="Normal"/>
    <w:autoRedefine/>
    <w:rsid w:val="00931E94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hd w:val="clear" w:color="auto" w:fill="E0E0E0"/>
    </w:pPr>
  </w:style>
  <w:style w:type="paragraph" w:customStyle="1" w:styleId="napispodslikotabelo0">
    <w:name w:val="napis pod sliko/tabelo"/>
    <w:basedOn w:val="Normal"/>
    <w:next w:val="Normal"/>
    <w:autoRedefine/>
    <w:rsid w:val="00931E94"/>
    <w:pPr>
      <w:spacing w:before="80" w:after="240"/>
      <w:contextualSpacing/>
    </w:pPr>
    <w:rPr>
      <w:sz w:val="16"/>
    </w:rPr>
  </w:style>
  <w:style w:type="paragraph" w:customStyle="1" w:styleId="namendz0">
    <w:name w:val="namen dz"/>
    <w:basedOn w:val="Normal"/>
    <w:next w:val="Normal"/>
    <w:autoRedefine/>
    <w:rsid w:val="00931E94"/>
    <w:pPr>
      <w:shd w:val="clear" w:color="auto" w:fill="E0E0E0"/>
    </w:pPr>
    <w:rPr>
      <w:bCs/>
      <w:i/>
      <w:iCs/>
      <w:szCs w:val="20"/>
    </w:rPr>
  </w:style>
  <w:style w:type="paragraph" w:customStyle="1" w:styleId="Stylenamendz">
    <w:name w:val="Style namen dz"/>
    <w:basedOn w:val="Normal"/>
    <w:next w:val="Normal"/>
    <w:autoRedefine/>
    <w:rsid w:val="00931E94"/>
    <w:rPr>
      <w:i/>
    </w:rPr>
  </w:style>
  <w:style w:type="paragraph" w:customStyle="1" w:styleId="natevanjesplono">
    <w:name w:val="naštevanje splošno"/>
    <w:basedOn w:val="Nastevanjeviri"/>
    <w:next w:val="Normal"/>
    <w:autoRedefine/>
    <w:rsid w:val="00931E94"/>
    <w:pPr>
      <w:numPr>
        <w:numId w:val="5"/>
      </w:numPr>
      <w:tabs>
        <w:tab w:val="clear" w:pos="284"/>
      </w:tabs>
      <w:spacing w:before="120" w:after="300"/>
      <w:ind w:left="720" w:hanging="360"/>
      <w:contextualSpacing/>
    </w:pPr>
  </w:style>
  <w:style w:type="paragraph" w:customStyle="1" w:styleId="Naslov-DEL">
    <w:name w:val="Naslov - DEL"/>
    <w:basedOn w:val="Normal"/>
    <w:next w:val="Normal"/>
    <w:autoRedefine/>
    <w:rsid w:val="00931E94"/>
    <w:pPr>
      <w:numPr>
        <w:numId w:val="6"/>
      </w:numPr>
      <w:spacing w:before="840"/>
    </w:pPr>
    <w:rPr>
      <w:b/>
      <w:sz w:val="28"/>
    </w:rPr>
  </w:style>
  <w:style w:type="paragraph" w:customStyle="1" w:styleId="enabe">
    <w:name w:val="enačbe"/>
    <w:basedOn w:val="Normal"/>
    <w:next w:val="Normal"/>
    <w:autoRedefine/>
    <w:rsid w:val="00931E94"/>
    <w:pPr>
      <w:spacing w:before="120" w:after="120"/>
    </w:pPr>
    <w:rPr>
      <w:rFonts w:ascii="Times New Roman" w:hAnsi="Times New Roman"/>
    </w:rPr>
  </w:style>
  <w:style w:type="paragraph" w:customStyle="1" w:styleId="nadaljevajeop">
    <w:name w:val="nadaljevaje op."/>
    <w:basedOn w:val="Normal"/>
    <w:next w:val="FootnoteText"/>
    <w:autoRedefine/>
    <w:rsid w:val="00931E94"/>
    <w:rPr>
      <w:color w:val="808080"/>
      <w:sz w:val="18"/>
      <w:szCs w:val="18"/>
    </w:rPr>
  </w:style>
  <w:style w:type="paragraph" w:customStyle="1" w:styleId="navaden8">
    <w:name w:val="navaden 8"/>
    <w:basedOn w:val="navaden9levo"/>
    <w:next w:val="Normal"/>
    <w:autoRedefine/>
    <w:rsid w:val="00931E94"/>
    <w:rPr>
      <w:sz w:val="16"/>
    </w:rPr>
  </w:style>
  <w:style w:type="paragraph" w:customStyle="1" w:styleId="normal9desno">
    <w:name w:val="normal 9 desno"/>
    <w:basedOn w:val="Normal"/>
    <w:next w:val="Normal"/>
    <w:autoRedefine/>
    <w:rsid w:val="00931E94"/>
    <w:pPr>
      <w:jc w:val="right"/>
    </w:pPr>
    <w:rPr>
      <w:sz w:val="18"/>
    </w:rPr>
  </w:style>
  <w:style w:type="paragraph" w:customStyle="1" w:styleId="normal9levo">
    <w:name w:val="normal 9 levo"/>
    <w:basedOn w:val="Normal"/>
    <w:autoRedefine/>
    <w:rsid w:val="00931E94"/>
    <w:rPr>
      <w:sz w:val="18"/>
    </w:rPr>
  </w:style>
  <w:style w:type="paragraph" w:customStyle="1" w:styleId="normal9center">
    <w:name w:val="normal 9 center"/>
    <w:basedOn w:val="Normal"/>
    <w:autoRedefine/>
    <w:rsid w:val="00931E94"/>
    <w:pPr>
      <w:jc w:val="center"/>
    </w:pPr>
    <w:rPr>
      <w:sz w:val="18"/>
    </w:rPr>
  </w:style>
  <w:style w:type="paragraph" w:customStyle="1" w:styleId="normal9centerkrepko">
    <w:name w:val="normal 9 center krepko"/>
    <w:basedOn w:val="Normal"/>
    <w:autoRedefine/>
    <w:rsid w:val="00931E94"/>
    <w:pPr>
      <w:jc w:val="center"/>
    </w:pPr>
    <w:rPr>
      <w:b/>
      <w:sz w:val="18"/>
    </w:rPr>
  </w:style>
  <w:style w:type="paragraph" w:customStyle="1" w:styleId="normal9levokrepko">
    <w:name w:val="normal 9 levo krepko"/>
    <w:basedOn w:val="Normal"/>
    <w:autoRedefine/>
    <w:rsid w:val="00931E94"/>
    <w:rPr>
      <w:b/>
      <w:sz w:val="18"/>
    </w:rPr>
  </w:style>
  <w:style w:type="paragraph" w:customStyle="1" w:styleId="normal9desnokrepko">
    <w:name w:val="normal 9 desno krepko"/>
    <w:basedOn w:val="Normal"/>
    <w:autoRedefine/>
    <w:rsid w:val="00931E94"/>
    <w:pPr>
      <w:jc w:val="right"/>
    </w:pPr>
    <w:rPr>
      <w:b/>
      <w:sz w:val="18"/>
    </w:rPr>
  </w:style>
  <w:style w:type="paragraph" w:customStyle="1" w:styleId="normal8levokrepko">
    <w:name w:val="normal 8 levo krepko"/>
    <w:basedOn w:val="normal9levokrepko"/>
    <w:autoRedefine/>
    <w:rsid w:val="00931E94"/>
    <w:rPr>
      <w:sz w:val="16"/>
    </w:rPr>
  </w:style>
  <w:style w:type="paragraph" w:customStyle="1" w:styleId="normal8center">
    <w:name w:val="normal 8 center"/>
    <w:basedOn w:val="normal9center"/>
    <w:autoRedefine/>
    <w:rsid w:val="00931E94"/>
    <w:rPr>
      <w:sz w:val="16"/>
    </w:rPr>
  </w:style>
  <w:style w:type="paragraph" w:customStyle="1" w:styleId="normal8centerkrepko">
    <w:name w:val="normal 8 center krepko"/>
    <w:basedOn w:val="normal9centerkrepko"/>
    <w:autoRedefine/>
    <w:rsid w:val="00931E94"/>
    <w:rPr>
      <w:sz w:val="16"/>
    </w:rPr>
  </w:style>
  <w:style w:type="paragraph" w:customStyle="1" w:styleId="normal8levo">
    <w:name w:val="normal 8 levo"/>
    <w:basedOn w:val="normal9levo"/>
    <w:autoRedefine/>
    <w:rsid w:val="00931E94"/>
    <w:rPr>
      <w:sz w:val="16"/>
    </w:rPr>
  </w:style>
  <w:style w:type="paragraph" w:customStyle="1" w:styleId="normal7krepkocenter">
    <w:name w:val="normal 7 krepko center"/>
    <w:basedOn w:val="normal9centerkrepko"/>
    <w:autoRedefine/>
    <w:rsid w:val="00931E94"/>
    <w:rPr>
      <w:sz w:val="14"/>
    </w:rPr>
  </w:style>
  <w:style w:type="paragraph" w:customStyle="1" w:styleId="normal7levo">
    <w:name w:val="normal 7 levo"/>
    <w:basedOn w:val="normal8levo"/>
    <w:autoRedefine/>
    <w:rsid w:val="00931E94"/>
    <w:rPr>
      <w:sz w:val="14"/>
    </w:rPr>
  </w:style>
  <w:style w:type="paragraph" w:customStyle="1" w:styleId="naslovnica-avtor-12">
    <w:name w:val="naslovnica-avtor-12"/>
    <w:basedOn w:val="naslovnica-avtor"/>
    <w:next w:val="Normal"/>
    <w:autoRedefine/>
    <w:rsid w:val="00931E94"/>
    <w:pPr>
      <w:jc w:val="both"/>
    </w:pPr>
    <w:rPr>
      <w:sz w:val="24"/>
    </w:rPr>
  </w:style>
  <w:style w:type="paragraph" w:customStyle="1" w:styleId="naslovnica-avtor-10">
    <w:name w:val="naslovnica-avtor-10"/>
    <w:basedOn w:val="naslovnica-avtor"/>
    <w:next w:val="Normal"/>
    <w:autoRedefine/>
    <w:rsid w:val="00931E94"/>
    <w:pPr>
      <w:jc w:val="both"/>
    </w:pPr>
    <w:rPr>
      <w:sz w:val="24"/>
    </w:rPr>
  </w:style>
  <w:style w:type="paragraph" w:customStyle="1" w:styleId="navaden8desno">
    <w:name w:val="navaden 8 desno"/>
    <w:basedOn w:val="Navaden9desno"/>
    <w:autoRedefine/>
    <w:rsid w:val="00931E94"/>
    <w:rPr>
      <w:sz w:val="16"/>
    </w:rPr>
  </w:style>
  <w:style w:type="paragraph" w:customStyle="1" w:styleId="besedilo">
    <w:name w:val="besedilo"/>
    <w:basedOn w:val="Normal"/>
    <w:link w:val="besediloChar"/>
    <w:autoRedefine/>
    <w:qFormat/>
    <w:rsid w:val="00931E94"/>
    <w:rPr>
      <w:rFonts w:eastAsia="Calibri"/>
    </w:rPr>
  </w:style>
  <w:style w:type="character" w:customStyle="1" w:styleId="besediloChar">
    <w:name w:val="besedilo Char"/>
    <w:basedOn w:val="DefaultParagraphFont"/>
    <w:link w:val="besedilo"/>
    <w:rsid w:val="00931E94"/>
    <w:rPr>
      <w:rFonts w:asciiTheme="minorHAnsi" w:eastAsia="Calibri" w:hAnsiTheme="minorHAnsi" w:cstheme="minorBidi"/>
      <w:sz w:val="22"/>
      <w:szCs w:val="22"/>
      <w:lang w:eastAsia="en-US"/>
    </w:rPr>
  </w:style>
  <w:style w:type="paragraph" w:customStyle="1" w:styleId="opomba-slikatabela">
    <w:name w:val="opomba-slikatabela"/>
    <w:basedOn w:val="Normal"/>
    <w:link w:val="opomba-slikatabelaChar"/>
    <w:autoRedefine/>
    <w:qFormat/>
    <w:rsid w:val="00931E94"/>
    <w:pPr>
      <w:spacing w:line="240" w:lineRule="auto"/>
    </w:pPr>
    <w:rPr>
      <w:rFonts w:eastAsia="Calibri"/>
      <w:sz w:val="16"/>
      <w:szCs w:val="16"/>
    </w:rPr>
  </w:style>
  <w:style w:type="character" w:customStyle="1" w:styleId="opomba-slikatabelaChar">
    <w:name w:val="opomba-slikatabela Char"/>
    <w:basedOn w:val="DefaultParagraphFont"/>
    <w:link w:val="opomba-slikatabela"/>
    <w:rsid w:val="00931E94"/>
    <w:rPr>
      <w:rFonts w:asciiTheme="minorHAnsi" w:eastAsia="Calibri" w:hAnsiTheme="minorHAnsi" w:cstheme="minorBidi"/>
      <w:sz w:val="16"/>
      <w:szCs w:val="16"/>
      <w:lang w:eastAsia="en-US"/>
    </w:rPr>
  </w:style>
  <w:style w:type="paragraph" w:customStyle="1" w:styleId="DZNaslovPovzetek">
    <w:name w:val="DZ_Naslov_Povzetek"/>
    <w:basedOn w:val="Navadenkrepko"/>
    <w:link w:val="DZNaslovPovzetekChar"/>
    <w:autoRedefine/>
    <w:qFormat/>
    <w:rsid w:val="00931E94"/>
    <w:rPr>
      <w:lang w:val="de-DE"/>
    </w:rPr>
  </w:style>
  <w:style w:type="paragraph" w:customStyle="1" w:styleId="DZBesedilo">
    <w:name w:val="DZ_Besedilo"/>
    <w:basedOn w:val="DZVodilnistavek"/>
    <w:link w:val="DZBesediloChar"/>
    <w:autoRedefine/>
    <w:qFormat/>
    <w:rsid w:val="00931E94"/>
    <w:rPr>
      <w:b w:val="0"/>
      <w:i w:val="0"/>
    </w:rPr>
  </w:style>
  <w:style w:type="character" w:customStyle="1" w:styleId="DZNaslovPovzetekChar">
    <w:name w:val="DZ_Naslov_Povzetek Char"/>
    <w:basedOn w:val="NavadenkrepkoChar"/>
    <w:link w:val="DZNaslovPovzetek"/>
    <w:rsid w:val="00931E94"/>
    <w:rPr>
      <w:rFonts w:asciiTheme="minorHAnsi" w:eastAsiaTheme="minorHAnsi" w:hAnsiTheme="minorHAnsi" w:cstheme="minorBidi"/>
      <w:b/>
      <w:sz w:val="22"/>
      <w:szCs w:val="22"/>
      <w:lang w:val="de-DE" w:eastAsia="en-US"/>
    </w:rPr>
  </w:style>
  <w:style w:type="paragraph" w:customStyle="1" w:styleId="DZVodilnistavek">
    <w:name w:val="DZ_Vodilni stavek"/>
    <w:basedOn w:val="Normal"/>
    <w:link w:val="DZVodilnistavekChar"/>
    <w:autoRedefine/>
    <w:qFormat/>
    <w:rsid w:val="00931E94"/>
    <w:rPr>
      <w:b/>
      <w:i/>
    </w:rPr>
  </w:style>
  <w:style w:type="character" w:customStyle="1" w:styleId="DZBesediloChar">
    <w:name w:val="DZ_Besedilo Char"/>
    <w:basedOn w:val="DefaultParagraphFont"/>
    <w:link w:val="DZBesedilo"/>
    <w:rsid w:val="00931E94"/>
    <w:rPr>
      <w:rFonts w:asciiTheme="minorHAnsi" w:eastAsiaTheme="minorHAnsi" w:hAnsiTheme="minorHAnsi" w:cstheme="minorBidi"/>
      <w:sz w:val="22"/>
      <w:szCs w:val="22"/>
      <w:lang w:eastAsia="en-US"/>
    </w:rPr>
  </w:style>
  <w:style w:type="paragraph" w:customStyle="1" w:styleId="DZNaslovLiteraturaviri">
    <w:name w:val="DZ_Naslov_Literatura_viri"/>
    <w:basedOn w:val="Navadenkrepko"/>
    <w:link w:val="DZNaslovLiteraturaviriChar"/>
    <w:autoRedefine/>
    <w:qFormat/>
    <w:rsid w:val="00931E94"/>
  </w:style>
  <w:style w:type="character" w:customStyle="1" w:styleId="DZVodilnistavekChar">
    <w:name w:val="DZ_Vodilni stavek Char"/>
    <w:basedOn w:val="DefaultParagraphFont"/>
    <w:link w:val="DZVodilnistavek"/>
    <w:rsid w:val="00931E94"/>
    <w:rPr>
      <w:rFonts w:asciiTheme="minorHAnsi" w:eastAsiaTheme="minorHAnsi" w:hAnsiTheme="minorHAnsi" w:cstheme="minorBidi"/>
      <w:b/>
      <w:i/>
      <w:sz w:val="22"/>
      <w:szCs w:val="22"/>
      <w:lang w:eastAsia="en-US"/>
    </w:rPr>
  </w:style>
  <w:style w:type="paragraph" w:customStyle="1" w:styleId="DZLiteraturaViri">
    <w:name w:val="DZ_Literatura_Viri"/>
    <w:basedOn w:val="Nastevanjeviri"/>
    <w:link w:val="DZLiteraturaViriChar"/>
    <w:autoRedefine/>
    <w:qFormat/>
    <w:rsid w:val="00931E94"/>
  </w:style>
  <w:style w:type="character" w:customStyle="1" w:styleId="DZNaslovLiteraturaviriChar">
    <w:name w:val="DZ_Naslov_Literatura_viri Char"/>
    <w:basedOn w:val="NavadenkrepkoChar"/>
    <w:link w:val="DZNaslovLiteraturaviri"/>
    <w:rsid w:val="00931E94"/>
    <w:rPr>
      <w:rFonts w:asciiTheme="minorHAnsi" w:eastAsiaTheme="minorHAnsi" w:hAnsiTheme="minorHAnsi" w:cstheme="minorBidi"/>
      <w:b/>
      <w:sz w:val="22"/>
      <w:szCs w:val="22"/>
      <w:lang w:eastAsia="en-US"/>
    </w:rPr>
  </w:style>
  <w:style w:type="paragraph" w:customStyle="1" w:styleId="DZVir">
    <w:name w:val="DZ_Vir"/>
    <w:basedOn w:val="Napispodslikotabelo"/>
    <w:link w:val="DZVirChar"/>
    <w:autoRedefine/>
    <w:qFormat/>
    <w:rsid w:val="00931E94"/>
  </w:style>
  <w:style w:type="character" w:customStyle="1" w:styleId="NastevanjeviriChar">
    <w:name w:val="Nastevanje_viri Char"/>
    <w:basedOn w:val="DefaultParagraphFont"/>
    <w:link w:val="Nastevanjeviri"/>
    <w:rsid w:val="00931E94"/>
    <w:rPr>
      <w:rFonts w:asciiTheme="minorHAnsi" w:eastAsiaTheme="minorHAnsi" w:hAnsiTheme="minorHAnsi" w:cstheme="minorBidi"/>
      <w:sz w:val="22"/>
      <w:szCs w:val="22"/>
      <w:lang w:eastAsia="en-US"/>
    </w:rPr>
  </w:style>
  <w:style w:type="character" w:customStyle="1" w:styleId="DZLiteraturaViriChar">
    <w:name w:val="DZ_Literatura_Viri Char"/>
    <w:basedOn w:val="NastevanjeviriChar"/>
    <w:link w:val="DZLiteraturaViri"/>
    <w:rsid w:val="00931E94"/>
    <w:rPr>
      <w:rFonts w:asciiTheme="minorHAnsi" w:eastAsiaTheme="minorHAnsi" w:hAnsiTheme="minorHAnsi" w:cstheme="minorBidi"/>
      <w:sz w:val="22"/>
      <w:szCs w:val="22"/>
      <w:lang w:eastAsia="en-US"/>
    </w:rPr>
  </w:style>
  <w:style w:type="paragraph" w:customStyle="1" w:styleId="DZSlikaTabela">
    <w:name w:val="DZ_Slika_Tabela"/>
    <w:basedOn w:val="Caption"/>
    <w:link w:val="DZSlikaTabelaChar"/>
    <w:autoRedefine/>
    <w:qFormat/>
    <w:rsid w:val="00931E94"/>
    <w:pPr>
      <w:keepNext w:val="0"/>
      <w:tabs>
        <w:tab w:val="clear" w:pos="9070"/>
      </w:tabs>
      <w:spacing w:after="120" w:line="259" w:lineRule="auto"/>
      <w:jc w:val="left"/>
    </w:pPr>
    <w:rPr>
      <w:sz w:val="22"/>
    </w:rPr>
  </w:style>
  <w:style w:type="character" w:customStyle="1" w:styleId="DZVirChar">
    <w:name w:val="DZ_Vir Char"/>
    <w:basedOn w:val="NapispodslikotabeloChar"/>
    <w:link w:val="DZVir"/>
    <w:rsid w:val="00931E94"/>
    <w:rPr>
      <w:rFonts w:asciiTheme="minorHAnsi" w:eastAsiaTheme="minorHAnsi" w:hAnsiTheme="minorHAnsi" w:cstheme="minorBidi"/>
      <w:sz w:val="16"/>
      <w:szCs w:val="22"/>
      <w:lang w:eastAsia="en-US"/>
    </w:rPr>
  </w:style>
  <w:style w:type="character" w:customStyle="1" w:styleId="DZSlikaTabelaChar">
    <w:name w:val="DZ_Slika_Tabela Char"/>
    <w:basedOn w:val="CaptionChar"/>
    <w:link w:val="DZSlikaTabela"/>
    <w:rsid w:val="00931E94"/>
    <w:rPr>
      <w:rFonts w:asciiTheme="minorHAnsi" w:eastAsiaTheme="minorHAnsi" w:hAnsiTheme="minorHAnsi" w:cstheme="minorBidi"/>
      <w:b/>
      <w:bCs/>
      <w:noProof/>
      <w:sz w:val="22"/>
      <w:lang w:eastAsia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931E94"/>
    <w:rPr>
      <w:color w:val="605E5C"/>
      <w:shd w:val="clear" w:color="auto" w:fill="E1DFDD"/>
    </w:rPr>
  </w:style>
  <w:style w:type="table" w:customStyle="1" w:styleId="TableGrid1">
    <w:name w:val="Table Grid1"/>
    <w:basedOn w:val="TableNormal"/>
    <w:next w:val="TableGrid"/>
    <w:uiPriority w:val="39"/>
    <w:rsid w:val="00931E94"/>
    <w:rPr>
      <w:rFonts w:ascii="Myriad Pro" w:hAnsi="Myriad Pro"/>
      <w:sz w:val="18"/>
      <w:szCs w:val="18"/>
      <w:lang w:val="en-US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trong">
    <w:name w:val="Strong"/>
    <w:basedOn w:val="DefaultParagraphFont"/>
    <w:uiPriority w:val="22"/>
    <w:qFormat/>
    <w:rsid w:val="00931E94"/>
    <w:rPr>
      <w:b/>
      <w:bCs/>
    </w:rPr>
  </w:style>
  <w:style w:type="paragraph" w:customStyle="1" w:styleId="TekstEO">
    <w:name w:val="Tekst_EO"/>
    <w:basedOn w:val="Normal"/>
    <w:link w:val="TekstEOChar"/>
    <w:qFormat/>
    <w:rsid w:val="00931E94"/>
    <w:pPr>
      <w:spacing w:after="0" w:line="240" w:lineRule="auto"/>
      <w:jc w:val="both"/>
    </w:pPr>
    <w:rPr>
      <w:rFonts w:ascii="Myriad Pro" w:eastAsia="Times New Roman" w:hAnsi="Myriad Pro" w:cs="Times New Roman"/>
      <w:sz w:val="18"/>
      <w:szCs w:val="18"/>
    </w:rPr>
  </w:style>
  <w:style w:type="character" w:customStyle="1" w:styleId="TekstEOChar">
    <w:name w:val="Tekst_EO Char"/>
    <w:basedOn w:val="DefaultParagraphFont"/>
    <w:link w:val="TekstEO"/>
    <w:rsid w:val="00931E94"/>
    <w:rPr>
      <w:rFonts w:ascii="Myriad Pro" w:hAnsi="Myriad Pro"/>
      <w:sz w:val="18"/>
      <w:szCs w:val="18"/>
      <w:lang w:eastAsia="en-US"/>
    </w:rPr>
  </w:style>
  <w:style w:type="paragraph" w:styleId="NormalWeb">
    <w:name w:val="Normal (Web)"/>
    <w:basedOn w:val="Normal"/>
    <w:uiPriority w:val="99"/>
    <w:unhideWhenUsed/>
    <w:rsid w:val="00931E9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sl-SI"/>
    </w:rPr>
  </w:style>
  <w:style w:type="character" w:customStyle="1" w:styleId="mrppsc">
    <w:name w:val="mrppsc"/>
    <w:basedOn w:val="DefaultParagraphFont"/>
    <w:rsid w:val="00931E94"/>
  </w:style>
  <w:style w:type="character" w:customStyle="1" w:styleId="mrppfcsl">
    <w:name w:val="mrppfcsl"/>
    <w:basedOn w:val="DefaultParagraphFont"/>
    <w:rsid w:val="00931E94"/>
  </w:style>
  <w:style w:type="character" w:customStyle="1" w:styleId="Vodilnistavek">
    <w:name w:val="Vodilni stavek"/>
    <w:basedOn w:val="DefaultParagraphFont"/>
    <w:uiPriority w:val="1"/>
    <w:qFormat/>
    <w:rsid w:val="00931E94"/>
    <w:rPr>
      <w:rFonts w:eastAsia="Calibri"/>
      <w:b/>
    </w:rPr>
  </w:style>
  <w:style w:type="character" w:styleId="FollowedHyperlink">
    <w:name w:val="FollowedHyperlink"/>
    <w:basedOn w:val="DefaultParagraphFont"/>
    <w:semiHidden/>
    <w:unhideWhenUsed/>
    <w:rsid w:val="001432F4"/>
    <w:rPr>
      <w:color w:val="321443" w:themeColor="followedHyperlink"/>
      <w:u w:val="single"/>
    </w:rPr>
  </w:style>
  <w:style w:type="paragraph" w:customStyle="1" w:styleId="BesediloNAPOVED">
    <w:name w:val="Besedilo_NAPOVED"/>
    <w:link w:val="BesediloNAPOVEDChar"/>
    <w:qFormat/>
    <w:rsid w:val="00A431FB"/>
    <w:pPr>
      <w:spacing w:line="259" w:lineRule="auto"/>
      <w:jc w:val="both"/>
    </w:pPr>
    <w:rPr>
      <w:rFonts w:ascii="Arial" w:eastAsiaTheme="minorHAnsi" w:hAnsi="Arial" w:cstheme="minorBidi"/>
      <w:szCs w:val="22"/>
      <w:lang w:eastAsia="en-US"/>
    </w:rPr>
  </w:style>
  <w:style w:type="character" w:customStyle="1" w:styleId="BesediloNAPOVEDChar">
    <w:name w:val="Besedilo_NAPOVED Char"/>
    <w:basedOn w:val="DefaultParagraphFont"/>
    <w:link w:val="BesediloNAPOVED"/>
    <w:rsid w:val="00A431FB"/>
    <w:rPr>
      <w:rFonts w:ascii="Arial" w:eastAsiaTheme="minorHAnsi" w:hAnsi="Arial" w:cstheme="minorBidi"/>
      <w:szCs w:val="22"/>
      <w:lang w:eastAsia="en-US"/>
    </w:rPr>
  </w:style>
  <w:style w:type="paragraph" w:customStyle="1" w:styleId="vstavek">
    <w:name w:val="vstavek"/>
    <w:basedOn w:val="besedilo"/>
    <w:link w:val="vstavekChar"/>
    <w:qFormat/>
    <w:rsid w:val="001429D5"/>
    <w:pPr>
      <w:spacing w:before="20" w:after="20" w:line="240" w:lineRule="auto"/>
      <w:jc w:val="both"/>
    </w:pPr>
    <w:rPr>
      <w:rFonts w:ascii="Arial" w:hAnsi="Arial"/>
      <w:i/>
      <w:noProof/>
      <w:sz w:val="19"/>
    </w:rPr>
  </w:style>
  <w:style w:type="character" w:customStyle="1" w:styleId="vstavekChar">
    <w:name w:val="vstavek Char"/>
    <w:basedOn w:val="besediloChar"/>
    <w:link w:val="vstavek"/>
    <w:rsid w:val="001429D5"/>
    <w:rPr>
      <w:rFonts w:ascii="Arial" w:eastAsia="Calibri" w:hAnsi="Arial" w:cstheme="minorBidi"/>
      <w:i/>
      <w:noProof/>
      <w:sz w:val="19"/>
      <w:szCs w:val="22"/>
      <w:lang w:eastAsia="en-US"/>
    </w:rPr>
  </w:style>
  <w:style w:type="character" w:customStyle="1" w:styleId="lexitem1">
    <w:name w:val="lexitem1"/>
    <w:basedOn w:val="DefaultParagraphFont"/>
    <w:rsid w:val="00577B34"/>
    <w:rPr>
      <w:b/>
      <w:bCs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3531D1"/>
    <w:rPr>
      <w:color w:val="605E5C"/>
      <w:shd w:val="clear" w:color="auto" w:fill="E1DFDD"/>
    </w:rPr>
  </w:style>
  <w:style w:type="paragraph" w:customStyle="1" w:styleId="Default">
    <w:name w:val="Default"/>
    <w:rsid w:val="007D0B86"/>
    <w:pPr>
      <w:autoSpaceDE w:val="0"/>
      <w:autoSpaceDN w:val="0"/>
      <w:adjustRightInd w:val="0"/>
    </w:pPr>
    <w:rPr>
      <w:rFonts w:ascii="Myriad Pro" w:hAnsi="Myriad Pro" w:cs="Myriad Pro"/>
      <w:color w:val="000000"/>
      <w:sz w:val="24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C97E2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5234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37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65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358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751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605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617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910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70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758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187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109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7864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0953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71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577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356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244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841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466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211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437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620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387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6645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5146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672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288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1990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14723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067919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574704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7424694">
                              <w:marLeft w:val="-225"/>
                              <w:marRight w:val="-225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3567566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0507941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7768257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38415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251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642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617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187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392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971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509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680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169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5.emf"/><Relationship Id="rId18" Type="http://schemas.openxmlformats.org/officeDocument/2006/relationships/image" Target="media/image10.emf"/><Relationship Id="rId26" Type="http://schemas.openxmlformats.org/officeDocument/2006/relationships/hyperlink" Target="https://www.ajpes.si/Statistike/Statistike_placilnega_prometa/Prejemki_in_izdatki/Splosno" TargetMode="External"/><Relationship Id="rId3" Type="http://schemas.openxmlformats.org/officeDocument/2006/relationships/styles" Target="styles.xml"/><Relationship Id="rId21" Type="http://schemas.openxmlformats.org/officeDocument/2006/relationships/image" Target="media/image13.emf"/><Relationship Id="rId7" Type="http://schemas.openxmlformats.org/officeDocument/2006/relationships/endnotes" Target="endnotes.xml"/><Relationship Id="rId12" Type="http://schemas.openxmlformats.org/officeDocument/2006/relationships/image" Target="media/image4.emf"/><Relationship Id="rId17" Type="http://schemas.openxmlformats.org/officeDocument/2006/relationships/image" Target="media/image9.emf"/><Relationship Id="rId25" Type="http://schemas.openxmlformats.org/officeDocument/2006/relationships/hyperlink" Target="https://www.ajpes.si/Registri/Poslovni_register/Splosno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8.emf"/><Relationship Id="rId20" Type="http://schemas.openxmlformats.org/officeDocument/2006/relationships/image" Target="media/image12.emf"/><Relationship Id="rId29" Type="http://schemas.openxmlformats.org/officeDocument/2006/relationships/hyperlink" Target="https://www.umar.gov.si/publikacije/kratke-analize/publikacija/news/kriza-in-insolventnost-poslovnih-subjektov/?tx_news_pi1%5Bcontroller%5D=News&amp;tx_news_pi1%5Baction%5D=detail&amp;cHash=af8b9c616906ede5a1e696a4ab273f50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emf"/><Relationship Id="rId24" Type="http://schemas.openxmlformats.org/officeDocument/2006/relationships/image" Target="media/image16.emf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7.emf"/><Relationship Id="rId23" Type="http://schemas.openxmlformats.org/officeDocument/2006/relationships/image" Target="media/image15.emf"/><Relationship Id="rId28" Type="http://schemas.openxmlformats.org/officeDocument/2006/relationships/hyperlink" Target="https://www.gov.si/teme/mala-in-srednje-velika-podjetja/" TargetMode="External"/><Relationship Id="rId10" Type="http://schemas.openxmlformats.org/officeDocument/2006/relationships/image" Target="media/image2.jpeg"/><Relationship Id="rId19" Type="http://schemas.openxmlformats.org/officeDocument/2006/relationships/image" Target="media/image11.emf"/><Relationship Id="rId3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emf"/><Relationship Id="rId22" Type="http://schemas.openxmlformats.org/officeDocument/2006/relationships/image" Target="media/image14.emf"/><Relationship Id="rId27" Type="http://schemas.openxmlformats.org/officeDocument/2006/relationships/hyperlink" Target="https://ec.europa.eu/eurostat/data/database" TargetMode="External"/><Relationship Id="rId30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UMAR tema">
  <a:themeElements>
    <a:clrScheme name="umar-tema1">
      <a:dk1>
        <a:sysClr val="windowText" lastClr="000000"/>
      </a:dk1>
      <a:lt1>
        <a:sysClr val="window" lastClr="FFFFFF"/>
      </a:lt1>
      <a:dk2>
        <a:srgbClr val="44546A"/>
      </a:dk2>
      <a:lt2>
        <a:srgbClr val="DBDBDB"/>
      </a:lt2>
      <a:accent1>
        <a:srgbClr val="A10305"/>
      </a:accent1>
      <a:accent2>
        <a:srgbClr val="D46565"/>
      </a:accent2>
      <a:accent3>
        <a:srgbClr val="A7AEB4"/>
      </a:accent3>
      <a:accent4>
        <a:srgbClr val="343D58"/>
      </a:accent4>
      <a:accent5>
        <a:srgbClr val="176F8B"/>
      </a:accent5>
      <a:accent6>
        <a:srgbClr val="98C576"/>
      </a:accent6>
      <a:hlink>
        <a:srgbClr val="668AB6"/>
      </a:hlink>
      <a:folHlink>
        <a:srgbClr val="321443"/>
      </a:folHlink>
    </a:clrScheme>
    <a:fontScheme name="UMAR pisave">
      <a:majorFont>
        <a:latin typeface="Arial"/>
        <a:ea typeface=""/>
        <a:cs typeface=""/>
      </a:majorFont>
      <a:minorFont>
        <a:latin typeface="Arial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UMAR tema" id="{6858A847-9EE0-427F-93E2-97AFCA21391D}" vid="{84F208F5-1E2B-4021-B341-6627EA6ABD5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4414F6B-9D5D-44AA-A074-1B6894E03D3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8</Pages>
  <Words>5593</Words>
  <Characters>31639</Characters>
  <Application>Microsoft Office Word</Application>
  <DocSecurity>0</DocSecurity>
  <Lines>2636</Lines>
  <Paragraphs>232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Naslov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4906</CharactersWithSpaces>
  <SharedDoc>false</SharedDoc>
  <HLinks>
    <vt:vector size="18" baseType="variant">
      <vt:variant>
        <vt:i4>2031671</vt:i4>
      </vt:variant>
      <vt:variant>
        <vt:i4>47</vt:i4>
      </vt:variant>
      <vt:variant>
        <vt:i4>0</vt:i4>
      </vt:variant>
      <vt:variant>
        <vt:i4>5</vt:i4>
      </vt:variant>
      <vt:variant>
        <vt:lpwstr/>
      </vt:variant>
      <vt:variant>
        <vt:lpwstr>_Toc164759707</vt:lpwstr>
      </vt:variant>
      <vt:variant>
        <vt:i4>2031671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164759700</vt:lpwstr>
      </vt:variant>
      <vt:variant>
        <vt:i4>1441846</vt:i4>
      </vt:variant>
      <vt:variant>
        <vt:i4>29</vt:i4>
      </vt:variant>
      <vt:variant>
        <vt:i4>0</vt:i4>
      </vt:variant>
      <vt:variant>
        <vt:i4>5</vt:i4>
      </vt:variant>
      <vt:variant>
        <vt:lpwstr/>
      </vt:variant>
      <vt:variant>
        <vt:lpwstr>_Toc164759693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3-10-24T12:17:00Z</dcterms:created>
  <dcterms:modified xsi:type="dcterms:W3CDTF">2023-10-25T06:05:00Z</dcterms:modified>
</cp:coreProperties>
</file>